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924311" w14:textId="77777777" w:rsidR="00DB210A" w:rsidRPr="009661C4" w:rsidRDefault="00DB210A" w:rsidP="00CE0796">
      <w:pPr>
        <w:jc w:val="center"/>
        <w:outlineLvl w:val="0"/>
        <w:rPr>
          <w:b/>
        </w:rPr>
      </w:pPr>
      <w:r w:rsidRPr="009661C4">
        <w:rPr>
          <w:b/>
        </w:rPr>
        <w:t>CURRICULUM VITAE</w:t>
      </w:r>
    </w:p>
    <w:p w14:paraId="2123D718" w14:textId="77777777" w:rsidR="00DB210A" w:rsidRPr="009661C4" w:rsidRDefault="00DB210A" w:rsidP="00DB210A"/>
    <w:p w14:paraId="76FF671E" w14:textId="77777777" w:rsidR="005D08F1" w:rsidRPr="009661C4" w:rsidRDefault="005D08F1" w:rsidP="00DB210A"/>
    <w:p w14:paraId="3F23DAF7" w14:textId="12238667" w:rsidR="00665B18" w:rsidRPr="009661C4" w:rsidRDefault="00DB210A" w:rsidP="00CE0796">
      <w:pPr>
        <w:outlineLvl w:val="0"/>
      </w:pPr>
      <w:r w:rsidRPr="009661C4">
        <w:rPr>
          <w:b/>
        </w:rPr>
        <w:t>DATE PREPARED</w:t>
      </w:r>
      <w:r w:rsidRPr="009661C4">
        <w:t xml:space="preserve">: </w:t>
      </w:r>
      <w:r w:rsidR="00B9790C" w:rsidRPr="009661C4">
        <w:t xml:space="preserve"> </w:t>
      </w:r>
      <w:r w:rsidR="00234D16">
        <w:t>June 4</w:t>
      </w:r>
      <w:r w:rsidR="00E10F99">
        <w:t>, 2013</w:t>
      </w:r>
    </w:p>
    <w:p w14:paraId="5D941350" w14:textId="77777777" w:rsidR="00DB210A" w:rsidRPr="009661C4" w:rsidRDefault="00DB210A" w:rsidP="00DB210A"/>
    <w:p w14:paraId="14B5DF3F" w14:textId="77777777" w:rsidR="00DB210A" w:rsidRPr="009661C4" w:rsidRDefault="00DB210A" w:rsidP="00CE0796">
      <w:pPr>
        <w:outlineLvl w:val="0"/>
        <w:rPr>
          <w:b/>
        </w:rPr>
      </w:pPr>
      <w:r w:rsidRPr="009661C4">
        <w:rPr>
          <w:b/>
        </w:rPr>
        <w:t>PART I: General Information</w:t>
      </w:r>
    </w:p>
    <w:p w14:paraId="20423F0B" w14:textId="77777777" w:rsidR="00DB210A" w:rsidRPr="009661C4" w:rsidRDefault="00DB210A" w:rsidP="00DB210A"/>
    <w:p w14:paraId="28794397" w14:textId="77777777" w:rsidR="00DB210A" w:rsidRPr="009661C4" w:rsidRDefault="00DB210A" w:rsidP="00CE0796">
      <w:pPr>
        <w:tabs>
          <w:tab w:val="left" w:pos="1680"/>
        </w:tabs>
        <w:outlineLvl w:val="0"/>
      </w:pPr>
      <w:r w:rsidRPr="009661C4">
        <w:rPr>
          <w:b/>
        </w:rPr>
        <w:t>Name:</w:t>
      </w:r>
      <w:r w:rsidRPr="009661C4">
        <w:t xml:space="preserve">                 </w:t>
      </w:r>
      <w:r w:rsidRPr="009661C4">
        <w:tab/>
        <w:t>Lorelei Ann Mucci</w:t>
      </w:r>
    </w:p>
    <w:p w14:paraId="4F22D358" w14:textId="77777777" w:rsidR="00DB210A" w:rsidRPr="009661C4" w:rsidRDefault="00DB210A" w:rsidP="00DB210A">
      <w:r w:rsidRPr="009661C4">
        <w:t xml:space="preserve"> </w:t>
      </w:r>
    </w:p>
    <w:p w14:paraId="0612A87F" w14:textId="77777777" w:rsidR="00DB210A" w:rsidRPr="009661C4" w:rsidRDefault="00DB210A" w:rsidP="00DB210A">
      <w:r w:rsidRPr="009661C4">
        <w:t xml:space="preserve"> </w:t>
      </w:r>
    </w:p>
    <w:p w14:paraId="14D6B53B" w14:textId="77777777" w:rsidR="00DB210A" w:rsidRPr="009661C4" w:rsidRDefault="00DB210A" w:rsidP="00DB210A">
      <w:r w:rsidRPr="009661C4">
        <w:rPr>
          <w:b/>
        </w:rPr>
        <w:t>Home Address:</w:t>
      </w:r>
      <w:r w:rsidRPr="009661C4">
        <w:t xml:space="preserve"> </w:t>
      </w:r>
      <w:r w:rsidRPr="009661C4">
        <w:tab/>
      </w:r>
      <w:r w:rsidR="00401726" w:rsidRPr="009661C4">
        <w:t>1</w:t>
      </w:r>
      <w:r w:rsidR="00100540" w:rsidRPr="009661C4">
        <w:t>103 Commonwealth Avenue</w:t>
      </w:r>
    </w:p>
    <w:p w14:paraId="0BF3488B" w14:textId="77777777" w:rsidR="00DB210A" w:rsidRPr="009661C4" w:rsidRDefault="00DB210A" w:rsidP="00DB210A">
      <w:r w:rsidRPr="009661C4">
        <w:t xml:space="preserve">   </w:t>
      </w:r>
      <w:r w:rsidRPr="009661C4">
        <w:tab/>
      </w:r>
      <w:r w:rsidRPr="009661C4">
        <w:tab/>
        <w:t xml:space="preserve">    </w:t>
      </w:r>
      <w:r w:rsidRPr="009661C4">
        <w:tab/>
      </w:r>
      <w:r w:rsidR="00401726" w:rsidRPr="009661C4">
        <w:t>Newton, MA 02</w:t>
      </w:r>
      <w:r w:rsidR="00100540" w:rsidRPr="009661C4">
        <w:t>459</w:t>
      </w:r>
      <w:r w:rsidR="00401726" w:rsidRPr="009661C4">
        <w:t xml:space="preserve"> United States</w:t>
      </w:r>
    </w:p>
    <w:p w14:paraId="0F32A124" w14:textId="77777777" w:rsidR="00DB210A" w:rsidRPr="009661C4" w:rsidRDefault="00DB210A" w:rsidP="00DB210A">
      <w:r w:rsidRPr="009661C4">
        <w:t xml:space="preserve"> </w:t>
      </w:r>
    </w:p>
    <w:p w14:paraId="245C8EBD" w14:textId="77777777" w:rsidR="00DB210A" w:rsidRPr="009661C4" w:rsidRDefault="00DB210A" w:rsidP="00DB210A">
      <w:r w:rsidRPr="009661C4">
        <w:t xml:space="preserve"> </w:t>
      </w:r>
    </w:p>
    <w:p w14:paraId="0DDCA608" w14:textId="77777777" w:rsidR="00DB210A" w:rsidRPr="009661C4" w:rsidRDefault="00DB210A" w:rsidP="00DB210A">
      <w:r w:rsidRPr="009661C4">
        <w:rPr>
          <w:b/>
        </w:rPr>
        <w:t>Office Address:</w:t>
      </w:r>
      <w:r w:rsidRPr="009661C4">
        <w:t xml:space="preserve"> </w:t>
      </w:r>
      <w:r w:rsidRPr="009661C4">
        <w:tab/>
      </w:r>
      <w:r w:rsidR="00245A50" w:rsidRPr="009661C4">
        <w:t>Harvard School of Public Health</w:t>
      </w:r>
    </w:p>
    <w:p w14:paraId="64DA2B50" w14:textId="77777777" w:rsidR="00DB210A" w:rsidRPr="009661C4" w:rsidRDefault="00DB210A" w:rsidP="00DB210A">
      <w:pPr>
        <w:ind w:left="720" w:firstLine="720"/>
      </w:pPr>
      <w:r w:rsidRPr="009661C4">
        <w:t xml:space="preserve">    </w:t>
      </w:r>
      <w:r w:rsidRPr="009661C4">
        <w:tab/>
      </w:r>
      <w:r w:rsidR="00245A50" w:rsidRPr="009661C4">
        <w:t>Department of Epidemiology</w:t>
      </w:r>
    </w:p>
    <w:p w14:paraId="20BC94ED" w14:textId="77777777" w:rsidR="00DB210A" w:rsidRPr="009661C4" w:rsidRDefault="00DB210A" w:rsidP="00DB210A">
      <w:r w:rsidRPr="009661C4">
        <w:t xml:space="preserve">    </w:t>
      </w:r>
      <w:r w:rsidRPr="009661C4">
        <w:tab/>
      </w:r>
      <w:r w:rsidRPr="009661C4">
        <w:tab/>
        <w:t xml:space="preserve">    </w:t>
      </w:r>
      <w:r w:rsidRPr="009661C4">
        <w:tab/>
      </w:r>
      <w:r w:rsidR="00245A50" w:rsidRPr="009661C4">
        <w:t>677 Huntington Avenue, 9</w:t>
      </w:r>
      <w:r w:rsidR="00245A50" w:rsidRPr="009661C4">
        <w:rPr>
          <w:vertAlign w:val="superscript"/>
        </w:rPr>
        <w:t>th</w:t>
      </w:r>
      <w:r w:rsidR="00245A50" w:rsidRPr="009661C4">
        <w:t xml:space="preserve"> floor</w:t>
      </w:r>
      <w:r w:rsidRPr="009661C4">
        <w:t xml:space="preserve"> </w:t>
      </w:r>
    </w:p>
    <w:p w14:paraId="7DA9FB0C" w14:textId="77777777" w:rsidR="00DB210A" w:rsidRPr="009661C4" w:rsidRDefault="00DB210A" w:rsidP="00DB210A">
      <w:r w:rsidRPr="009661C4">
        <w:t xml:space="preserve">    </w:t>
      </w:r>
      <w:r w:rsidRPr="009661C4">
        <w:tab/>
      </w:r>
      <w:r w:rsidRPr="009661C4">
        <w:tab/>
        <w:t xml:space="preserve">    </w:t>
      </w:r>
      <w:r w:rsidRPr="009661C4">
        <w:tab/>
        <w:t>Boston, MA 02115  United States</w:t>
      </w:r>
    </w:p>
    <w:p w14:paraId="7D10E8FA" w14:textId="77777777" w:rsidR="00DB210A" w:rsidRPr="009661C4" w:rsidRDefault="00DB210A" w:rsidP="00DB210A">
      <w:r w:rsidRPr="009661C4">
        <w:t xml:space="preserve"> </w:t>
      </w:r>
    </w:p>
    <w:p w14:paraId="0CC6B523" w14:textId="77777777" w:rsidR="00DB210A" w:rsidRPr="009661C4" w:rsidRDefault="00DB210A" w:rsidP="00DB210A">
      <w:r w:rsidRPr="009661C4">
        <w:t xml:space="preserve"> </w:t>
      </w:r>
    </w:p>
    <w:p w14:paraId="3E1FABFF" w14:textId="77777777" w:rsidR="00DB210A" w:rsidRPr="009661C4" w:rsidRDefault="00DB210A" w:rsidP="00CE0796">
      <w:pPr>
        <w:outlineLvl w:val="0"/>
      </w:pPr>
      <w:r w:rsidRPr="009661C4">
        <w:rPr>
          <w:b/>
        </w:rPr>
        <w:t>Phone:</w:t>
      </w:r>
      <w:r w:rsidRPr="009661C4">
        <w:t xml:space="preserve">      </w:t>
      </w:r>
      <w:r w:rsidRPr="009661C4">
        <w:tab/>
        <w:t xml:space="preserve">    </w:t>
      </w:r>
      <w:r w:rsidRPr="009661C4">
        <w:tab/>
        <w:t xml:space="preserve">(617) </w:t>
      </w:r>
      <w:r w:rsidR="007527CA" w:rsidRPr="009661C4">
        <w:t>432-1732</w:t>
      </w:r>
    </w:p>
    <w:p w14:paraId="60163CE3" w14:textId="77777777" w:rsidR="00DB210A" w:rsidRPr="009661C4" w:rsidRDefault="00DB210A" w:rsidP="00DB210A">
      <w:r w:rsidRPr="009661C4">
        <w:rPr>
          <w:b/>
        </w:rPr>
        <w:t>Email:</w:t>
      </w:r>
      <w:r w:rsidRPr="009661C4">
        <w:t xml:space="preserve">                </w:t>
      </w:r>
      <w:r w:rsidRPr="009661C4">
        <w:tab/>
      </w:r>
      <w:r w:rsidR="002F171F" w:rsidRPr="009661C4">
        <w:t>l</w:t>
      </w:r>
      <w:r w:rsidRPr="009661C4">
        <w:t>mucci@</w:t>
      </w:r>
      <w:r w:rsidR="002F171F" w:rsidRPr="009661C4">
        <w:t>hsph</w:t>
      </w:r>
      <w:r w:rsidRPr="009661C4">
        <w:t>.harvard.edu</w:t>
      </w:r>
    </w:p>
    <w:p w14:paraId="502AB5D8" w14:textId="77777777" w:rsidR="00DB210A" w:rsidRPr="009661C4" w:rsidRDefault="00DB210A" w:rsidP="00DB210A">
      <w:r w:rsidRPr="009661C4">
        <w:rPr>
          <w:b/>
        </w:rPr>
        <w:t>Fax:</w:t>
      </w:r>
      <w:r w:rsidRPr="009661C4">
        <w:t xml:space="preserve">                     </w:t>
      </w:r>
      <w:r w:rsidRPr="009661C4">
        <w:tab/>
        <w:t xml:space="preserve">(617) </w:t>
      </w:r>
      <w:r w:rsidR="007527CA" w:rsidRPr="009661C4">
        <w:t>566-7805</w:t>
      </w:r>
    </w:p>
    <w:p w14:paraId="118EF018" w14:textId="77777777" w:rsidR="00DB210A" w:rsidRPr="009661C4" w:rsidRDefault="00DB210A" w:rsidP="00DB210A">
      <w:r w:rsidRPr="009661C4">
        <w:rPr>
          <w:b/>
        </w:rPr>
        <w:t>Place of Birth:</w:t>
      </w:r>
      <w:r w:rsidRPr="009661C4">
        <w:t xml:space="preserve">    </w:t>
      </w:r>
      <w:r w:rsidRPr="009661C4">
        <w:tab/>
        <w:t>Waltham, MA</w:t>
      </w:r>
    </w:p>
    <w:p w14:paraId="339D8D47" w14:textId="77777777" w:rsidR="00AE64D2" w:rsidRPr="009661C4" w:rsidRDefault="00AE64D2" w:rsidP="00DB210A">
      <w:pPr>
        <w:rPr>
          <w:b/>
        </w:rPr>
      </w:pPr>
    </w:p>
    <w:p w14:paraId="3E41BE5A" w14:textId="77777777" w:rsidR="00DB210A" w:rsidRPr="009661C4" w:rsidRDefault="00DB210A" w:rsidP="00CE0796">
      <w:pPr>
        <w:outlineLvl w:val="0"/>
        <w:rPr>
          <w:b/>
        </w:rPr>
      </w:pPr>
      <w:r w:rsidRPr="009661C4">
        <w:rPr>
          <w:b/>
        </w:rPr>
        <w:t>Education:</w:t>
      </w:r>
    </w:p>
    <w:p w14:paraId="7B304933" w14:textId="77777777" w:rsidR="00AE64D2" w:rsidRPr="009661C4" w:rsidRDefault="00AE64D2" w:rsidP="00DB210A">
      <w:pPr>
        <w:ind w:firstLine="720"/>
      </w:pPr>
    </w:p>
    <w:p w14:paraId="067526D0" w14:textId="77777777" w:rsidR="00DB210A" w:rsidRPr="009661C4" w:rsidRDefault="00DB210A" w:rsidP="00DB210A">
      <w:pPr>
        <w:ind w:firstLine="720"/>
      </w:pPr>
      <w:r w:rsidRPr="009661C4">
        <w:t xml:space="preserve">1988         </w:t>
      </w:r>
      <w:r w:rsidRPr="009661C4">
        <w:tab/>
        <w:t xml:space="preserve">Certificate (Italian language and culture), American </w:t>
      </w:r>
    </w:p>
    <w:p w14:paraId="575EA1A6" w14:textId="77777777" w:rsidR="00DB210A" w:rsidRPr="009661C4" w:rsidRDefault="00DB210A" w:rsidP="00DB210A">
      <w:pPr>
        <w:ind w:left="720" w:firstLine="720"/>
      </w:pPr>
      <w:r w:rsidRPr="009661C4">
        <w:t xml:space="preserve">     </w:t>
      </w:r>
      <w:r w:rsidRPr="009661C4">
        <w:tab/>
        <w:t>Institute for Foreign Studies, Florence, Italy</w:t>
      </w:r>
    </w:p>
    <w:p w14:paraId="646C3DF6" w14:textId="77777777" w:rsidR="00AE64D2" w:rsidRPr="009661C4" w:rsidRDefault="00AE64D2" w:rsidP="00DB210A">
      <w:pPr>
        <w:ind w:firstLine="720"/>
      </w:pPr>
    </w:p>
    <w:p w14:paraId="2791EC59" w14:textId="77777777" w:rsidR="00DB210A" w:rsidRPr="009661C4" w:rsidRDefault="0085475A" w:rsidP="00DB210A">
      <w:pPr>
        <w:ind w:firstLine="720"/>
      </w:pPr>
      <w:r w:rsidRPr="009661C4">
        <w:t xml:space="preserve">1989         </w:t>
      </w:r>
      <w:r w:rsidRPr="009661C4">
        <w:tab/>
        <w:t>BS</w:t>
      </w:r>
      <w:r w:rsidR="00DB210A" w:rsidRPr="009661C4">
        <w:t xml:space="preserve"> (Biology), Tufts University, Medford, MA</w:t>
      </w:r>
    </w:p>
    <w:p w14:paraId="2424CDFA" w14:textId="77777777" w:rsidR="00AE64D2" w:rsidRPr="009661C4" w:rsidRDefault="00AE64D2" w:rsidP="00DB210A">
      <w:pPr>
        <w:ind w:firstLine="720"/>
      </w:pPr>
    </w:p>
    <w:p w14:paraId="32FEB9C7" w14:textId="77777777" w:rsidR="00DB210A" w:rsidRPr="009661C4" w:rsidRDefault="00DB210A" w:rsidP="00DB210A">
      <w:pPr>
        <w:ind w:firstLine="720"/>
      </w:pPr>
      <w:r w:rsidRPr="009661C4">
        <w:t xml:space="preserve">1997         </w:t>
      </w:r>
      <w:r w:rsidRPr="009661C4">
        <w:tab/>
        <w:t>MP</w:t>
      </w:r>
      <w:r w:rsidR="0085475A" w:rsidRPr="009661C4">
        <w:t>H</w:t>
      </w:r>
      <w:r w:rsidRPr="009661C4">
        <w:t xml:space="preserve"> (Epidemiology and Biostatistics), Boston University </w:t>
      </w:r>
    </w:p>
    <w:p w14:paraId="7129C57B" w14:textId="77777777" w:rsidR="00DB210A" w:rsidRPr="009661C4" w:rsidRDefault="00DB210A" w:rsidP="00DB210A">
      <w:pPr>
        <w:ind w:left="720" w:firstLine="720"/>
      </w:pPr>
      <w:r w:rsidRPr="009661C4">
        <w:t xml:space="preserve">     </w:t>
      </w:r>
      <w:r w:rsidRPr="009661C4">
        <w:tab/>
        <w:t>School of Public Health, Boston, MA</w:t>
      </w:r>
    </w:p>
    <w:p w14:paraId="6A89F6BE" w14:textId="77777777" w:rsidR="00AE64D2" w:rsidRPr="009661C4" w:rsidRDefault="00AE64D2" w:rsidP="00DB210A">
      <w:pPr>
        <w:ind w:firstLine="720"/>
      </w:pPr>
    </w:p>
    <w:p w14:paraId="49CBC8FD" w14:textId="77777777" w:rsidR="00DB210A" w:rsidRPr="009661C4" w:rsidRDefault="00DB210A" w:rsidP="00DB210A">
      <w:pPr>
        <w:ind w:firstLine="720"/>
      </w:pPr>
      <w:r w:rsidRPr="009661C4">
        <w:t xml:space="preserve">2003         </w:t>
      </w:r>
      <w:r w:rsidRPr="009661C4">
        <w:tab/>
        <w:t>S</w:t>
      </w:r>
      <w:r w:rsidR="0085475A" w:rsidRPr="009661C4">
        <w:t>c</w:t>
      </w:r>
      <w:r w:rsidRPr="009661C4">
        <w:t xml:space="preserve">D (Epidemiology), Harvard School </w:t>
      </w:r>
      <w:r w:rsidR="002F171F" w:rsidRPr="009661C4">
        <w:t>o</w:t>
      </w:r>
      <w:r w:rsidRPr="009661C4">
        <w:t xml:space="preserve">f Public Health, </w:t>
      </w:r>
    </w:p>
    <w:p w14:paraId="29EA7651" w14:textId="77777777" w:rsidR="00DB210A" w:rsidRPr="009661C4" w:rsidRDefault="00DB210A" w:rsidP="00DB210A">
      <w:pPr>
        <w:ind w:left="720" w:firstLine="720"/>
      </w:pPr>
      <w:r w:rsidRPr="009661C4">
        <w:t xml:space="preserve">     </w:t>
      </w:r>
      <w:r w:rsidRPr="009661C4">
        <w:tab/>
        <w:t>Boston, MA</w:t>
      </w:r>
    </w:p>
    <w:p w14:paraId="22C9C430" w14:textId="77777777" w:rsidR="00AE64D2" w:rsidRPr="009661C4" w:rsidRDefault="00AE64D2" w:rsidP="00DB210A">
      <w:pPr>
        <w:ind w:left="720" w:firstLine="720"/>
      </w:pPr>
    </w:p>
    <w:p w14:paraId="31783935" w14:textId="77777777" w:rsidR="00DB210A" w:rsidRPr="009661C4" w:rsidRDefault="00DB210A" w:rsidP="00CE0796">
      <w:pPr>
        <w:outlineLvl w:val="0"/>
        <w:rPr>
          <w:b/>
        </w:rPr>
      </w:pPr>
      <w:r w:rsidRPr="009661C4">
        <w:rPr>
          <w:b/>
        </w:rPr>
        <w:t>Postdoctoral Training:</w:t>
      </w:r>
    </w:p>
    <w:p w14:paraId="6C3782F0" w14:textId="77777777" w:rsidR="00AE64D2" w:rsidRPr="009661C4" w:rsidRDefault="00AE64D2" w:rsidP="00DB210A">
      <w:pPr>
        <w:rPr>
          <w:b/>
        </w:rPr>
      </w:pPr>
    </w:p>
    <w:p w14:paraId="28A7257A" w14:textId="77777777" w:rsidR="00DB210A" w:rsidRPr="009661C4" w:rsidRDefault="00DB210A" w:rsidP="00DB210A">
      <w:r w:rsidRPr="009661C4">
        <w:t xml:space="preserve">      </w:t>
      </w:r>
      <w:r w:rsidRPr="009661C4">
        <w:tab/>
        <w:t xml:space="preserve">2002-2003      Research Fellow in Epidemiology, Karolinska Institutet, </w:t>
      </w:r>
    </w:p>
    <w:p w14:paraId="2F558F90" w14:textId="77777777" w:rsidR="00DB210A" w:rsidRPr="009661C4" w:rsidRDefault="004712A8" w:rsidP="00DB210A">
      <w:pPr>
        <w:ind w:left="1440"/>
      </w:pPr>
      <w:r w:rsidRPr="009661C4">
        <w:t xml:space="preserve">      </w:t>
      </w:r>
      <w:r w:rsidRPr="009661C4">
        <w:tab/>
      </w:r>
      <w:r w:rsidR="00DB210A" w:rsidRPr="009661C4">
        <w:t>Stockholm, Sweden</w:t>
      </w:r>
    </w:p>
    <w:p w14:paraId="007163C7" w14:textId="77777777" w:rsidR="00AE64D2" w:rsidRPr="009661C4" w:rsidRDefault="00DB210A" w:rsidP="00DB210A">
      <w:r w:rsidRPr="009661C4">
        <w:t xml:space="preserve">      </w:t>
      </w:r>
      <w:r w:rsidRPr="009661C4">
        <w:tab/>
      </w:r>
    </w:p>
    <w:p w14:paraId="190D8251" w14:textId="77777777" w:rsidR="00DB210A" w:rsidRPr="009661C4" w:rsidRDefault="00DB210A" w:rsidP="00AE64D2">
      <w:pPr>
        <w:ind w:firstLine="720"/>
      </w:pPr>
      <w:r w:rsidRPr="009661C4">
        <w:t xml:space="preserve">2003-2005      Research Fellow in Cancer Epidemiology, Harvard School of </w:t>
      </w:r>
    </w:p>
    <w:p w14:paraId="364D19AC" w14:textId="77777777" w:rsidR="00DB210A" w:rsidRPr="009661C4" w:rsidRDefault="00DB210A" w:rsidP="00DB210A">
      <w:pPr>
        <w:ind w:left="1440" w:firstLine="720"/>
      </w:pPr>
      <w:r w:rsidRPr="009661C4">
        <w:t>Public Health, Boston, MA</w:t>
      </w:r>
    </w:p>
    <w:p w14:paraId="46DE9BF6" w14:textId="77777777" w:rsidR="00AE64D2" w:rsidRPr="009661C4" w:rsidRDefault="00AE64D2" w:rsidP="00DB210A">
      <w:pPr>
        <w:ind w:left="1440" w:firstLine="720"/>
      </w:pPr>
    </w:p>
    <w:p w14:paraId="6511FEA3" w14:textId="77777777" w:rsidR="00DB210A" w:rsidRPr="009661C4" w:rsidRDefault="00DB210A" w:rsidP="00CE0796">
      <w:pPr>
        <w:outlineLvl w:val="0"/>
        <w:rPr>
          <w:b/>
        </w:rPr>
      </w:pPr>
      <w:r w:rsidRPr="009661C4">
        <w:rPr>
          <w:b/>
        </w:rPr>
        <w:lastRenderedPageBreak/>
        <w:t>Academic Appointments:</w:t>
      </w:r>
    </w:p>
    <w:p w14:paraId="7E629DFC" w14:textId="77777777" w:rsidR="00AE64D2" w:rsidRPr="009661C4" w:rsidRDefault="00AE64D2" w:rsidP="00DB210A">
      <w:pPr>
        <w:rPr>
          <w:b/>
        </w:rPr>
      </w:pPr>
    </w:p>
    <w:p w14:paraId="2853C688" w14:textId="77777777" w:rsidR="00DB210A" w:rsidRPr="009661C4" w:rsidRDefault="00DB210A" w:rsidP="00DB210A">
      <w:r w:rsidRPr="009661C4">
        <w:t xml:space="preserve">      </w:t>
      </w:r>
      <w:r w:rsidRPr="009661C4">
        <w:tab/>
        <w:t xml:space="preserve">1998-2002      Graduate Research Assistant in Epidemiology, Harvard School </w:t>
      </w:r>
    </w:p>
    <w:p w14:paraId="30F41E28" w14:textId="77777777" w:rsidR="00DB210A" w:rsidRPr="009661C4" w:rsidRDefault="00DB210A" w:rsidP="00DB210A">
      <w:pPr>
        <w:ind w:left="1440" w:firstLine="720"/>
      </w:pPr>
      <w:r w:rsidRPr="009661C4">
        <w:t>of Public Health, Boston, MA</w:t>
      </w:r>
    </w:p>
    <w:p w14:paraId="2035BAB3" w14:textId="77777777" w:rsidR="00AE64D2" w:rsidRPr="009661C4" w:rsidRDefault="00DB210A" w:rsidP="00DB210A">
      <w:r w:rsidRPr="009661C4">
        <w:t xml:space="preserve">      </w:t>
      </w:r>
      <w:r w:rsidRPr="009661C4">
        <w:tab/>
      </w:r>
    </w:p>
    <w:p w14:paraId="48483A85" w14:textId="77777777" w:rsidR="00DB210A" w:rsidRPr="009661C4" w:rsidRDefault="00DB210A" w:rsidP="00AE64D2">
      <w:pPr>
        <w:ind w:firstLine="720"/>
      </w:pPr>
      <w:r w:rsidRPr="009661C4">
        <w:t xml:space="preserve">1998-2002      Graduate Research Assistant in Oral Health Policy and </w:t>
      </w:r>
    </w:p>
    <w:p w14:paraId="15F9E3D3" w14:textId="77777777" w:rsidR="00DB210A" w:rsidRPr="009661C4" w:rsidRDefault="00DB210A" w:rsidP="00DB210A">
      <w:pPr>
        <w:ind w:left="1440" w:firstLine="720"/>
      </w:pPr>
      <w:r w:rsidRPr="009661C4">
        <w:t>Epidemiology, Harvard School of Dental Medicine, Boston, MA</w:t>
      </w:r>
    </w:p>
    <w:p w14:paraId="2EA5D185" w14:textId="77777777" w:rsidR="00AE64D2" w:rsidRPr="009661C4" w:rsidRDefault="00DB210A" w:rsidP="00DB210A">
      <w:r w:rsidRPr="009661C4">
        <w:t xml:space="preserve">       </w:t>
      </w:r>
      <w:r w:rsidRPr="009661C4">
        <w:tab/>
      </w:r>
    </w:p>
    <w:p w14:paraId="2A63BA2D" w14:textId="77777777" w:rsidR="00DB210A" w:rsidRPr="009661C4" w:rsidRDefault="00DB210A" w:rsidP="00AE64D2">
      <w:pPr>
        <w:ind w:firstLine="720"/>
      </w:pPr>
      <w:r w:rsidRPr="009661C4">
        <w:t xml:space="preserve">2000-2002    </w:t>
      </w:r>
      <w:r w:rsidRPr="009661C4">
        <w:tab/>
        <w:t xml:space="preserve">Graduate Research Assistant in Medical Epidemiology, </w:t>
      </w:r>
    </w:p>
    <w:p w14:paraId="4EEA288A" w14:textId="77777777" w:rsidR="00DB210A" w:rsidRPr="009661C4" w:rsidRDefault="00DB210A" w:rsidP="00DB210A">
      <w:pPr>
        <w:ind w:left="1440" w:firstLine="720"/>
      </w:pPr>
      <w:r w:rsidRPr="009661C4">
        <w:t>Karolinska Institutet, Stockholm, Sweden</w:t>
      </w:r>
    </w:p>
    <w:p w14:paraId="082207F5" w14:textId="77777777" w:rsidR="00AE64D2" w:rsidRPr="009661C4" w:rsidRDefault="00DB210A" w:rsidP="00DB210A">
      <w:r w:rsidRPr="009661C4">
        <w:t xml:space="preserve">      </w:t>
      </w:r>
      <w:r w:rsidRPr="009661C4">
        <w:tab/>
      </w:r>
    </w:p>
    <w:p w14:paraId="1C9802F8" w14:textId="197F1212" w:rsidR="00DB210A" w:rsidRPr="009661C4" w:rsidRDefault="00620892" w:rsidP="00AE64D2">
      <w:pPr>
        <w:ind w:firstLine="720"/>
      </w:pPr>
      <w:r w:rsidRPr="009661C4">
        <w:t xml:space="preserve">2002-2003     </w:t>
      </w:r>
      <w:r w:rsidR="00CF6D47">
        <w:tab/>
      </w:r>
      <w:r w:rsidR="00DB210A" w:rsidRPr="009661C4">
        <w:t xml:space="preserve">Research Fellow in Epidemiology, Karolinska Institutet, </w:t>
      </w:r>
    </w:p>
    <w:p w14:paraId="0EB6AA15" w14:textId="77777777" w:rsidR="00DB210A" w:rsidRPr="009661C4" w:rsidRDefault="00DB210A" w:rsidP="00DB210A">
      <w:pPr>
        <w:ind w:left="1440" w:firstLine="720"/>
      </w:pPr>
      <w:r w:rsidRPr="009661C4">
        <w:t>Stockholm, Sweden</w:t>
      </w:r>
    </w:p>
    <w:p w14:paraId="10A78DC5" w14:textId="77777777" w:rsidR="00AE64D2" w:rsidRPr="009661C4" w:rsidRDefault="00DB210A" w:rsidP="00DB210A">
      <w:r w:rsidRPr="009661C4">
        <w:t xml:space="preserve">       </w:t>
      </w:r>
      <w:r w:rsidRPr="009661C4">
        <w:tab/>
      </w:r>
    </w:p>
    <w:p w14:paraId="06F68381" w14:textId="1CE1B23A" w:rsidR="00DB210A" w:rsidRPr="009661C4" w:rsidRDefault="00620892" w:rsidP="00AE64D2">
      <w:pPr>
        <w:ind w:firstLine="720"/>
      </w:pPr>
      <w:r w:rsidRPr="009661C4">
        <w:t xml:space="preserve">2003-2005     </w:t>
      </w:r>
      <w:r w:rsidR="00CF6D47">
        <w:tab/>
      </w:r>
      <w:r w:rsidR="00DB210A" w:rsidRPr="009661C4">
        <w:t xml:space="preserve">Research Fellow in Cancer Epidemiology, Harvard School of </w:t>
      </w:r>
    </w:p>
    <w:p w14:paraId="3A1FA389" w14:textId="77777777" w:rsidR="00DB210A" w:rsidRPr="009661C4" w:rsidRDefault="00DB210A" w:rsidP="00DB210A">
      <w:pPr>
        <w:ind w:left="1440" w:firstLine="720"/>
      </w:pPr>
      <w:r w:rsidRPr="009661C4">
        <w:t>Public Health, Boston, MA</w:t>
      </w:r>
    </w:p>
    <w:p w14:paraId="6AD19708" w14:textId="77777777" w:rsidR="00AE64D2" w:rsidRPr="009661C4" w:rsidRDefault="00DB210A" w:rsidP="00DB210A">
      <w:r w:rsidRPr="009661C4">
        <w:t xml:space="preserve">       </w:t>
      </w:r>
      <w:r w:rsidRPr="009661C4">
        <w:tab/>
      </w:r>
    </w:p>
    <w:p w14:paraId="059C0D10" w14:textId="6130816A" w:rsidR="00DB210A" w:rsidRPr="009661C4" w:rsidRDefault="00DB210A" w:rsidP="00AE64D2">
      <w:pPr>
        <w:ind w:firstLine="720"/>
      </w:pPr>
      <w:r w:rsidRPr="009661C4">
        <w:t>2003-</w:t>
      </w:r>
      <w:r w:rsidR="00AA4EB8" w:rsidRPr="009661C4">
        <w:t>2006</w:t>
      </w:r>
      <w:r w:rsidRPr="009661C4">
        <w:t xml:space="preserve"> </w:t>
      </w:r>
      <w:r w:rsidR="00620892" w:rsidRPr="009661C4">
        <w:t xml:space="preserve">   </w:t>
      </w:r>
      <w:r w:rsidR="00CF6D47">
        <w:tab/>
      </w:r>
      <w:r w:rsidRPr="009661C4">
        <w:t xml:space="preserve">Instructor </w:t>
      </w:r>
      <w:r w:rsidR="00B93FCB" w:rsidRPr="009661C4">
        <w:t>of</w:t>
      </w:r>
      <w:r w:rsidRPr="009661C4">
        <w:t xml:space="preserve"> Medicine, Harvard Medical School, Boston, </w:t>
      </w:r>
    </w:p>
    <w:p w14:paraId="4EADDBBB" w14:textId="77777777" w:rsidR="00DB210A" w:rsidRPr="009661C4" w:rsidRDefault="00DB210A" w:rsidP="00CE0796">
      <w:pPr>
        <w:ind w:left="1440" w:firstLine="720"/>
        <w:outlineLvl w:val="0"/>
      </w:pPr>
      <w:r w:rsidRPr="009661C4">
        <w:t>MA</w:t>
      </w:r>
    </w:p>
    <w:p w14:paraId="7ED36242" w14:textId="77777777" w:rsidR="00AA4EB8" w:rsidRPr="009661C4" w:rsidRDefault="00DB210A" w:rsidP="00DB210A">
      <w:pPr>
        <w:ind w:left="1440" w:firstLine="720"/>
      </w:pPr>
      <w:r w:rsidRPr="009661C4">
        <w:t xml:space="preserve">       </w:t>
      </w:r>
    </w:p>
    <w:p w14:paraId="0E6D6934" w14:textId="3AE4FC74" w:rsidR="00AA4EB8" w:rsidRPr="009661C4" w:rsidRDefault="00AA4EB8" w:rsidP="00174B9E">
      <w:pPr>
        <w:ind w:left="2160" w:hanging="1440"/>
      </w:pPr>
      <w:r w:rsidRPr="009661C4">
        <w:t>2006-</w:t>
      </w:r>
      <w:r w:rsidR="002B5A1C" w:rsidRPr="009661C4">
        <w:t>2010</w:t>
      </w:r>
      <w:r w:rsidRPr="009661C4">
        <w:t xml:space="preserve">    </w:t>
      </w:r>
      <w:r w:rsidR="00CF6D47">
        <w:tab/>
      </w:r>
      <w:r w:rsidRPr="009661C4">
        <w:t xml:space="preserve">Assistant Professor </w:t>
      </w:r>
      <w:r w:rsidR="00174B9E" w:rsidRPr="009661C4">
        <w:t xml:space="preserve">in the Department </w:t>
      </w:r>
      <w:r w:rsidR="00962308" w:rsidRPr="009661C4">
        <w:t>of</w:t>
      </w:r>
      <w:r w:rsidRPr="009661C4">
        <w:t xml:space="preserve"> Epidemiology, Harvard School of Public Health, Boston, MA</w:t>
      </w:r>
    </w:p>
    <w:p w14:paraId="1669A0AC" w14:textId="77777777" w:rsidR="00AA4EB8" w:rsidRPr="009661C4" w:rsidRDefault="00AA4EB8" w:rsidP="00AA4EB8">
      <w:pPr>
        <w:ind w:firstLine="720"/>
      </w:pPr>
    </w:p>
    <w:p w14:paraId="6D45A379" w14:textId="77777777" w:rsidR="00AA4EB8" w:rsidRPr="009661C4" w:rsidRDefault="00AA4EB8" w:rsidP="00AA4EB8">
      <w:pPr>
        <w:ind w:firstLine="720"/>
      </w:pPr>
      <w:r w:rsidRPr="009661C4">
        <w:t xml:space="preserve">2006-       </w:t>
      </w:r>
      <w:r w:rsidRPr="009661C4">
        <w:tab/>
        <w:t xml:space="preserve">Assistant Professor </w:t>
      </w:r>
      <w:r w:rsidR="00962308" w:rsidRPr="009661C4">
        <w:t>of</w:t>
      </w:r>
      <w:r w:rsidRPr="009661C4">
        <w:t xml:space="preserve"> Medicine, Harvard Medical School, Boston, </w:t>
      </w:r>
    </w:p>
    <w:p w14:paraId="239D539E" w14:textId="77777777" w:rsidR="00AA4EB8" w:rsidRPr="009661C4" w:rsidRDefault="00AA4EB8" w:rsidP="00CE0796">
      <w:pPr>
        <w:ind w:left="1440" w:firstLine="720"/>
        <w:outlineLvl w:val="0"/>
      </w:pPr>
      <w:r w:rsidRPr="009661C4">
        <w:t>MA</w:t>
      </w:r>
    </w:p>
    <w:p w14:paraId="659D9536" w14:textId="77777777" w:rsidR="007128EF" w:rsidRPr="009661C4" w:rsidRDefault="007128EF" w:rsidP="007128EF"/>
    <w:p w14:paraId="69721706" w14:textId="77777777" w:rsidR="002B5A1C" w:rsidRPr="009661C4" w:rsidRDefault="002B5A1C" w:rsidP="007128EF">
      <w:pPr>
        <w:ind w:left="2160" w:hanging="1440"/>
      </w:pPr>
      <w:r w:rsidRPr="009661C4">
        <w:t>2010-</w:t>
      </w:r>
      <w:r w:rsidRPr="009661C4">
        <w:tab/>
        <w:t>Associate Professor of Epidemiology, Harvard School of Public Health, Boston MA</w:t>
      </w:r>
    </w:p>
    <w:p w14:paraId="58EA3C49" w14:textId="77777777" w:rsidR="00AA4EB8" w:rsidRPr="009661C4" w:rsidRDefault="00AA4EB8" w:rsidP="00AA4EB8">
      <w:r w:rsidRPr="009661C4">
        <w:t xml:space="preserve">       </w:t>
      </w:r>
      <w:r w:rsidRPr="009661C4">
        <w:tab/>
      </w:r>
    </w:p>
    <w:p w14:paraId="2D17A712" w14:textId="77777777" w:rsidR="00AE64D2" w:rsidRPr="009661C4" w:rsidRDefault="00AE64D2" w:rsidP="00DB210A">
      <w:pPr>
        <w:ind w:left="1440" w:firstLine="720"/>
      </w:pPr>
    </w:p>
    <w:p w14:paraId="7F711C40" w14:textId="77777777" w:rsidR="00DB210A" w:rsidRPr="009661C4" w:rsidRDefault="00DB210A" w:rsidP="00CE0796">
      <w:pPr>
        <w:outlineLvl w:val="0"/>
        <w:rPr>
          <w:b/>
        </w:rPr>
      </w:pPr>
      <w:r w:rsidRPr="009661C4">
        <w:rPr>
          <w:b/>
        </w:rPr>
        <w:t>Hospital or Affiliated Institution Appointments:</w:t>
      </w:r>
    </w:p>
    <w:p w14:paraId="3155C4BA" w14:textId="77777777" w:rsidR="00AE64D2" w:rsidRPr="009661C4" w:rsidRDefault="00AE64D2" w:rsidP="00DB210A">
      <w:pPr>
        <w:rPr>
          <w:b/>
        </w:rPr>
      </w:pPr>
    </w:p>
    <w:p w14:paraId="4268E89D" w14:textId="77777777" w:rsidR="00DB210A" w:rsidRPr="009661C4" w:rsidRDefault="00DB210A" w:rsidP="00DB210A">
      <w:r w:rsidRPr="009661C4">
        <w:t xml:space="preserve">       </w:t>
      </w:r>
      <w:r w:rsidRPr="009661C4">
        <w:tab/>
        <w:t xml:space="preserve">2003-            </w:t>
      </w:r>
      <w:r w:rsidRPr="009661C4">
        <w:tab/>
        <w:t xml:space="preserve">Associate Epidemiologist, Brigham and Women's Hospital, </w:t>
      </w:r>
    </w:p>
    <w:p w14:paraId="4DB0AF18" w14:textId="77777777" w:rsidR="00DB210A" w:rsidRPr="009661C4" w:rsidRDefault="00DB210A" w:rsidP="00DB210A">
      <w:pPr>
        <w:ind w:left="1440" w:firstLine="720"/>
      </w:pPr>
      <w:r w:rsidRPr="009661C4">
        <w:t>Boston, MA</w:t>
      </w:r>
    </w:p>
    <w:p w14:paraId="0E3A0051" w14:textId="77777777" w:rsidR="00AE64D2" w:rsidRPr="009661C4" w:rsidRDefault="00AE64D2" w:rsidP="00DB210A">
      <w:pPr>
        <w:ind w:left="1440" w:firstLine="720"/>
      </w:pPr>
    </w:p>
    <w:p w14:paraId="622AD9AC" w14:textId="77777777" w:rsidR="00AA4EB8" w:rsidRPr="009661C4" w:rsidRDefault="00AA4EB8" w:rsidP="00DB210A">
      <w:pPr>
        <w:rPr>
          <w:b/>
        </w:rPr>
      </w:pPr>
    </w:p>
    <w:p w14:paraId="20ED88CF" w14:textId="77777777" w:rsidR="00DB210A" w:rsidRPr="009661C4" w:rsidRDefault="00DB210A" w:rsidP="00CE0796">
      <w:pPr>
        <w:outlineLvl w:val="0"/>
        <w:rPr>
          <w:b/>
        </w:rPr>
      </w:pPr>
      <w:r w:rsidRPr="009661C4">
        <w:rPr>
          <w:b/>
        </w:rPr>
        <w:t>Other Professional Positions and Major Visiting Appointments:</w:t>
      </w:r>
    </w:p>
    <w:p w14:paraId="53A62133" w14:textId="77777777" w:rsidR="00AE64D2" w:rsidRPr="009661C4" w:rsidRDefault="00AE64D2" w:rsidP="00DB210A">
      <w:pPr>
        <w:rPr>
          <w:b/>
        </w:rPr>
      </w:pPr>
    </w:p>
    <w:p w14:paraId="27547D9E" w14:textId="75B8F03B" w:rsidR="00DB210A" w:rsidRPr="009661C4" w:rsidRDefault="00DB210A" w:rsidP="00E92A80">
      <w:r w:rsidRPr="009661C4">
        <w:t xml:space="preserve">    </w:t>
      </w:r>
      <w:r w:rsidR="00E92A80" w:rsidRPr="009661C4">
        <w:tab/>
      </w:r>
      <w:r w:rsidR="00620892" w:rsidRPr="009661C4">
        <w:t xml:space="preserve">1997               </w:t>
      </w:r>
      <w:r w:rsidRPr="009661C4">
        <w:t xml:space="preserve">Graduate Research Internship, Boston University School of </w:t>
      </w:r>
    </w:p>
    <w:p w14:paraId="6F63D2F0" w14:textId="77777777" w:rsidR="00DB210A" w:rsidRPr="009661C4" w:rsidRDefault="00DB210A" w:rsidP="00DB210A">
      <w:pPr>
        <w:ind w:left="2160"/>
      </w:pPr>
      <w:r w:rsidRPr="009661C4">
        <w:t xml:space="preserve">Public Health, Boston, MA </w:t>
      </w:r>
    </w:p>
    <w:p w14:paraId="63A03866" w14:textId="77777777" w:rsidR="00AE64D2" w:rsidRPr="009661C4" w:rsidRDefault="00DB210A" w:rsidP="00DB210A">
      <w:r w:rsidRPr="009661C4">
        <w:t xml:space="preserve">       </w:t>
      </w:r>
      <w:r w:rsidRPr="009661C4">
        <w:tab/>
      </w:r>
    </w:p>
    <w:p w14:paraId="14A07A99" w14:textId="7DB5C5A7" w:rsidR="00DB210A" w:rsidRPr="009661C4" w:rsidRDefault="00620892" w:rsidP="00AE64D2">
      <w:pPr>
        <w:ind w:firstLine="720"/>
      </w:pPr>
      <w:r w:rsidRPr="009661C4">
        <w:t xml:space="preserve">1997-2002    </w:t>
      </w:r>
      <w:r w:rsidR="00CF6D47">
        <w:tab/>
      </w:r>
      <w:r w:rsidR="00DB210A" w:rsidRPr="009661C4">
        <w:t xml:space="preserve">Senior Research Analyst, Bureau of Health Statistics, </w:t>
      </w:r>
    </w:p>
    <w:p w14:paraId="6B8BF561" w14:textId="77777777" w:rsidR="00DB210A" w:rsidRPr="009661C4" w:rsidRDefault="00DB210A" w:rsidP="00DB210A">
      <w:pPr>
        <w:ind w:left="2160"/>
      </w:pPr>
      <w:r w:rsidRPr="009661C4">
        <w:t>Research and Evaluation, Massachusetts Department of Public Health, Boston, MA</w:t>
      </w:r>
    </w:p>
    <w:p w14:paraId="7351741C" w14:textId="77777777" w:rsidR="00AE64D2" w:rsidRPr="009661C4" w:rsidRDefault="00DB210A" w:rsidP="00DB210A">
      <w:r w:rsidRPr="009661C4">
        <w:t xml:space="preserve">        </w:t>
      </w:r>
      <w:r w:rsidRPr="009661C4">
        <w:tab/>
      </w:r>
    </w:p>
    <w:p w14:paraId="16E04957" w14:textId="71F5ADD0" w:rsidR="00DB210A" w:rsidRPr="009661C4" w:rsidRDefault="00620892" w:rsidP="002F171F">
      <w:pPr>
        <w:ind w:firstLine="720"/>
      </w:pPr>
      <w:r w:rsidRPr="009661C4">
        <w:t xml:space="preserve">2004              </w:t>
      </w:r>
      <w:r w:rsidR="00DB210A" w:rsidRPr="009661C4">
        <w:t>Instructor, Boston University School of Public Health, Boston, MA</w:t>
      </w:r>
    </w:p>
    <w:p w14:paraId="356A4920" w14:textId="77777777" w:rsidR="00245A50" w:rsidRPr="009661C4" w:rsidRDefault="00245A50" w:rsidP="00245A50">
      <w:pPr>
        <w:ind w:left="2160" w:hanging="1440"/>
      </w:pPr>
      <w:r w:rsidRPr="009661C4">
        <w:t>2008-</w:t>
      </w:r>
      <w:r w:rsidRPr="009661C4">
        <w:tab/>
        <w:t>Visiting Professor of Public Health, University of Iceland, Reykjavik, Iceland</w:t>
      </w:r>
    </w:p>
    <w:p w14:paraId="49842525" w14:textId="77777777" w:rsidR="005D53F4" w:rsidRPr="009661C4" w:rsidRDefault="005D53F4" w:rsidP="00245A50">
      <w:pPr>
        <w:ind w:left="2160" w:hanging="1440"/>
      </w:pPr>
    </w:p>
    <w:p w14:paraId="6D91D215" w14:textId="77777777" w:rsidR="005D53F4" w:rsidRPr="009661C4" w:rsidRDefault="005D53F4" w:rsidP="00245A50">
      <w:pPr>
        <w:ind w:left="2160" w:hanging="1440"/>
      </w:pPr>
      <w:r w:rsidRPr="009661C4">
        <w:t>2012-</w:t>
      </w:r>
      <w:r w:rsidRPr="009661C4">
        <w:tab/>
        <w:t>Foreign Visiting Professor, Department of Medical Epidemiology and Biostatistics, Karolinska Institutet, Sweden</w:t>
      </w:r>
    </w:p>
    <w:p w14:paraId="0E356113" w14:textId="77777777" w:rsidR="00531A75" w:rsidRPr="009661C4" w:rsidRDefault="00531A75" w:rsidP="00531A75"/>
    <w:p w14:paraId="30D9C9AE" w14:textId="77777777" w:rsidR="00DB210A" w:rsidRPr="009661C4" w:rsidRDefault="00DB210A" w:rsidP="00CE0796">
      <w:pPr>
        <w:outlineLvl w:val="0"/>
        <w:rPr>
          <w:b/>
        </w:rPr>
      </w:pPr>
      <w:r w:rsidRPr="009661C4">
        <w:rPr>
          <w:b/>
        </w:rPr>
        <w:t>Major Administrative Responsibilities:</w:t>
      </w:r>
    </w:p>
    <w:p w14:paraId="2E1ADF65" w14:textId="77777777" w:rsidR="00AE64D2" w:rsidRPr="009661C4" w:rsidRDefault="00AE64D2" w:rsidP="00DB210A">
      <w:pPr>
        <w:rPr>
          <w:b/>
        </w:rPr>
      </w:pPr>
    </w:p>
    <w:p w14:paraId="03E6334F" w14:textId="416C9DDD" w:rsidR="00DB210A" w:rsidRPr="009661C4" w:rsidRDefault="00620892" w:rsidP="00620892">
      <w:pPr>
        <w:ind w:left="2160" w:hanging="1440"/>
      </w:pPr>
      <w:r w:rsidRPr="009661C4">
        <w:t xml:space="preserve">2005-             </w:t>
      </w:r>
      <w:r w:rsidR="00CF6D47">
        <w:tab/>
      </w:r>
      <w:r w:rsidR="00DE07E8" w:rsidRPr="009661C4">
        <w:t>Co-</w:t>
      </w:r>
      <w:r w:rsidR="009767C7" w:rsidRPr="009661C4">
        <w:t>Director</w:t>
      </w:r>
      <w:r w:rsidR="00DB210A" w:rsidRPr="009661C4">
        <w:t xml:space="preserve">, </w:t>
      </w:r>
      <w:r w:rsidR="00DE07E8" w:rsidRPr="009661C4">
        <w:t>Channing Peer-</w:t>
      </w:r>
      <w:r w:rsidR="00DB210A" w:rsidRPr="009661C4">
        <w:t xml:space="preserve">Mentoring </w:t>
      </w:r>
      <w:r w:rsidR="00773C3F" w:rsidRPr="009661C4">
        <w:t>Program</w:t>
      </w:r>
      <w:r w:rsidR="00DB210A" w:rsidRPr="009661C4">
        <w:t xml:space="preserve"> </w:t>
      </w:r>
      <w:r w:rsidR="00773C3F" w:rsidRPr="009661C4">
        <w:t>for 40 P</w:t>
      </w:r>
      <w:r w:rsidR="00DB210A" w:rsidRPr="009661C4">
        <w:t>ost-</w:t>
      </w:r>
      <w:r w:rsidR="00773C3F" w:rsidRPr="009661C4">
        <w:t>D</w:t>
      </w:r>
      <w:r w:rsidR="00DB210A" w:rsidRPr="009661C4">
        <w:t xml:space="preserve">octoral </w:t>
      </w:r>
      <w:r w:rsidR="00773C3F" w:rsidRPr="009661C4">
        <w:t>F</w:t>
      </w:r>
      <w:r w:rsidR="00DB210A" w:rsidRPr="009661C4">
        <w:t xml:space="preserve">ellows and </w:t>
      </w:r>
      <w:r w:rsidR="00773C3F" w:rsidRPr="009661C4">
        <w:t>I</w:t>
      </w:r>
      <w:r w:rsidR="00DB210A" w:rsidRPr="009661C4">
        <w:t>nstructors, Channing Laboratory</w:t>
      </w:r>
      <w:r w:rsidR="00330A57" w:rsidRPr="009661C4">
        <w:t>, BWH</w:t>
      </w:r>
    </w:p>
    <w:p w14:paraId="314B1B5E" w14:textId="77777777" w:rsidR="00330A57" w:rsidRPr="009661C4" w:rsidRDefault="00330A57" w:rsidP="00330A57"/>
    <w:p w14:paraId="2965AB6F" w14:textId="77777777" w:rsidR="00330A57" w:rsidRPr="009661C4" w:rsidRDefault="00330A57" w:rsidP="00330A57">
      <w:pPr>
        <w:ind w:left="2160" w:hanging="1440"/>
      </w:pPr>
      <w:r w:rsidRPr="009661C4">
        <w:t>2005-</w:t>
      </w:r>
      <w:r w:rsidR="00DA2DC4" w:rsidRPr="009661C4">
        <w:t>7</w:t>
      </w:r>
      <w:r w:rsidRPr="009661C4">
        <w:tab/>
        <w:t>Organizer, Channing Seminar Series, Chronic Disease Epidemiology Group, Channing Laboratory, BWH</w:t>
      </w:r>
    </w:p>
    <w:p w14:paraId="3C6E8356" w14:textId="77777777" w:rsidR="009767C7" w:rsidRPr="009661C4" w:rsidRDefault="009767C7" w:rsidP="009767C7"/>
    <w:p w14:paraId="76B1550D" w14:textId="77777777" w:rsidR="009767C7" w:rsidRPr="009661C4" w:rsidRDefault="009767C7" w:rsidP="009767C7">
      <w:pPr>
        <w:ind w:left="2160" w:hanging="1440"/>
      </w:pPr>
      <w:r w:rsidRPr="009661C4">
        <w:t>2006-</w:t>
      </w:r>
      <w:r w:rsidRPr="009661C4">
        <w:tab/>
        <w:t>Admissions Committee, Epidemiology Department, Harvard School of Public Health</w:t>
      </w:r>
    </w:p>
    <w:p w14:paraId="0C18D99F" w14:textId="77777777" w:rsidR="002B50E9" w:rsidRPr="009661C4" w:rsidRDefault="002B50E9" w:rsidP="009767C7">
      <w:pPr>
        <w:ind w:left="2160" w:hanging="1440"/>
      </w:pPr>
    </w:p>
    <w:p w14:paraId="30617304" w14:textId="77777777" w:rsidR="002B50E9" w:rsidRPr="009661C4" w:rsidRDefault="002B50E9" w:rsidP="002B50E9">
      <w:pPr>
        <w:numPr>
          <w:ilvl w:val="0"/>
          <w:numId w:val="13"/>
        </w:numPr>
        <w:rPr>
          <w:lang w:val="sv-SE"/>
        </w:rPr>
      </w:pPr>
      <w:r w:rsidRPr="009661C4">
        <w:rPr>
          <w:lang w:val="sv-SE"/>
        </w:rPr>
        <w:t>Member, Dana Farber/Harvard Cancer Center, Boston, MA</w:t>
      </w:r>
    </w:p>
    <w:p w14:paraId="25863A85" w14:textId="77777777" w:rsidR="002B50E9" w:rsidRPr="009661C4" w:rsidRDefault="002B50E9" w:rsidP="002B50E9">
      <w:pPr>
        <w:ind w:left="720"/>
        <w:rPr>
          <w:lang w:val="sv-SE"/>
        </w:rPr>
      </w:pPr>
    </w:p>
    <w:p w14:paraId="297FC088" w14:textId="77777777" w:rsidR="002B50E9" w:rsidRPr="009661C4" w:rsidRDefault="00B02F98" w:rsidP="00B02F98">
      <w:pPr>
        <w:ind w:left="2160" w:hanging="1440"/>
        <w:rPr>
          <w:lang w:val="it-IT"/>
        </w:rPr>
      </w:pPr>
      <w:r w:rsidRPr="009661C4">
        <w:rPr>
          <w:lang w:val="it-IT"/>
        </w:rPr>
        <w:t>2006-</w:t>
      </w:r>
      <w:r w:rsidRPr="009661C4">
        <w:rPr>
          <w:lang w:val="it-IT"/>
        </w:rPr>
        <w:tab/>
      </w:r>
      <w:r w:rsidR="002B50E9" w:rsidRPr="009661C4">
        <w:rPr>
          <w:lang w:val="it-IT"/>
        </w:rPr>
        <w:t>Member</w:t>
      </w:r>
      <w:r w:rsidRPr="009661C4">
        <w:rPr>
          <w:lang w:val="it-IT"/>
        </w:rPr>
        <w:t xml:space="preserve"> and Project Co-Leader</w:t>
      </w:r>
      <w:r w:rsidR="002B50E9" w:rsidRPr="009661C4">
        <w:rPr>
          <w:lang w:val="it-IT"/>
        </w:rPr>
        <w:t>, Dana Farber Prostate Cancer SPORE, Boston MA</w:t>
      </w:r>
    </w:p>
    <w:p w14:paraId="2509EE6F" w14:textId="77777777" w:rsidR="002B50E9" w:rsidRPr="009661C4" w:rsidRDefault="002B50E9" w:rsidP="002B50E9">
      <w:pPr>
        <w:numPr>
          <w:ilvl w:val="1"/>
          <w:numId w:val="18"/>
        </w:numPr>
        <w:tabs>
          <w:tab w:val="clear" w:pos="1515"/>
          <w:tab w:val="num" w:pos="2160"/>
        </w:tabs>
        <w:spacing w:before="240"/>
        <w:ind w:left="2160" w:hanging="1440"/>
      </w:pPr>
      <w:r w:rsidRPr="009661C4">
        <w:rPr>
          <w:rFonts w:eastAsia="MS Mincho"/>
          <w:lang w:eastAsia="ja-JP"/>
        </w:rPr>
        <w:t>Science Advisory Board, Environmental Protection Agency, Acrylamide Review Panel</w:t>
      </w:r>
    </w:p>
    <w:p w14:paraId="090CE7AD" w14:textId="77777777" w:rsidR="002B50E9" w:rsidRPr="009661C4" w:rsidRDefault="002B50E9" w:rsidP="002B50E9">
      <w:pPr>
        <w:ind w:left="1440" w:firstLine="720"/>
      </w:pPr>
    </w:p>
    <w:p w14:paraId="4F209909" w14:textId="77777777" w:rsidR="00DA2DC4" w:rsidRPr="009661C4" w:rsidRDefault="00DA2DC4" w:rsidP="009767C7">
      <w:pPr>
        <w:ind w:left="2160" w:hanging="1440"/>
      </w:pPr>
      <w:r w:rsidRPr="009661C4">
        <w:t>2007-8</w:t>
      </w:r>
      <w:r w:rsidRPr="009661C4">
        <w:tab/>
        <w:t>Organizer, Epidemiology Department Seminar Series</w:t>
      </w:r>
      <w:r w:rsidR="009748D4" w:rsidRPr="009661C4">
        <w:t>, Harvard School of Public Health</w:t>
      </w:r>
    </w:p>
    <w:p w14:paraId="309BC929" w14:textId="77777777" w:rsidR="00330A57" w:rsidRPr="009661C4" w:rsidRDefault="00330A57" w:rsidP="009767C7">
      <w:pPr>
        <w:ind w:left="2160" w:hanging="1440"/>
      </w:pPr>
    </w:p>
    <w:p w14:paraId="6380EA08" w14:textId="77777777" w:rsidR="00330A57" w:rsidRPr="009661C4" w:rsidRDefault="00330A57" w:rsidP="009767C7">
      <w:pPr>
        <w:ind w:left="2160" w:hanging="1440"/>
      </w:pPr>
      <w:r w:rsidRPr="009661C4">
        <w:t>2007-</w:t>
      </w:r>
      <w:r w:rsidR="00B02F98" w:rsidRPr="009661C4">
        <w:t>10</w:t>
      </w:r>
      <w:r w:rsidRPr="009661C4">
        <w:tab/>
        <w:t>Gender Equality Committee, Epidemiology Department, Harvard School of Public Health</w:t>
      </w:r>
    </w:p>
    <w:p w14:paraId="639F2153" w14:textId="77777777" w:rsidR="002B50E9" w:rsidRPr="009661C4" w:rsidRDefault="002B50E9" w:rsidP="009767C7">
      <w:pPr>
        <w:ind w:left="2160" w:hanging="1440"/>
      </w:pPr>
    </w:p>
    <w:p w14:paraId="6ACE66FC" w14:textId="77777777" w:rsidR="002B50E9" w:rsidRPr="009661C4" w:rsidRDefault="002B50E9" w:rsidP="009767C7">
      <w:pPr>
        <w:ind w:left="2160" w:hanging="1440"/>
      </w:pPr>
      <w:r w:rsidRPr="009661C4">
        <w:t>2009</w:t>
      </w:r>
      <w:r w:rsidR="00622331" w:rsidRPr="009661C4">
        <w:t>-</w:t>
      </w:r>
      <w:r w:rsidRPr="009661C4">
        <w:tab/>
        <w:t>Scientific Advisory Boar</w:t>
      </w:r>
      <w:r w:rsidR="00B02F98" w:rsidRPr="009661C4">
        <w:t>d, Pathology Cores, Dana Farber/</w:t>
      </w:r>
      <w:r w:rsidRPr="009661C4">
        <w:t>Harvard Cancer Center</w:t>
      </w:r>
    </w:p>
    <w:p w14:paraId="0B51B8BA" w14:textId="77777777" w:rsidR="00622331" w:rsidRPr="009661C4" w:rsidRDefault="00622331" w:rsidP="009767C7">
      <w:pPr>
        <w:ind w:left="2160" w:hanging="1440"/>
      </w:pPr>
    </w:p>
    <w:p w14:paraId="59286FB1" w14:textId="77777777" w:rsidR="00202647" w:rsidRPr="009661C4" w:rsidRDefault="00622331" w:rsidP="009767C7">
      <w:pPr>
        <w:ind w:left="2160" w:hanging="1440"/>
      </w:pPr>
      <w:r w:rsidRPr="009661C4">
        <w:t>2010</w:t>
      </w:r>
      <w:r w:rsidR="000274F5" w:rsidRPr="009661C4">
        <w:t>-</w:t>
      </w:r>
      <w:r w:rsidRPr="009661C4">
        <w:tab/>
      </w:r>
      <w:r w:rsidR="00202647" w:rsidRPr="009661C4">
        <w:t>Faculty Mentor, Nutrition and Cancer Training Grant, Harvard School of Public Health</w:t>
      </w:r>
    </w:p>
    <w:p w14:paraId="7F51B502" w14:textId="77777777" w:rsidR="00202647" w:rsidRPr="009661C4" w:rsidRDefault="00202647" w:rsidP="009767C7">
      <w:pPr>
        <w:ind w:left="2160" w:hanging="1440"/>
      </w:pPr>
    </w:p>
    <w:p w14:paraId="7C9A1A83" w14:textId="77777777" w:rsidR="00622331" w:rsidRPr="009661C4" w:rsidRDefault="00202647" w:rsidP="009767C7">
      <w:pPr>
        <w:ind w:left="2160" w:hanging="1440"/>
      </w:pPr>
      <w:r w:rsidRPr="009661C4">
        <w:t xml:space="preserve">2010 </w:t>
      </w:r>
      <w:r w:rsidRPr="009661C4">
        <w:tab/>
      </w:r>
      <w:r w:rsidR="00622331" w:rsidRPr="009661C4">
        <w:t>Grant Review Panel, World Cancer Research Fund</w:t>
      </w:r>
    </w:p>
    <w:p w14:paraId="3EF81F7B" w14:textId="77777777" w:rsidR="00C46D25" w:rsidRPr="009661C4" w:rsidRDefault="00C46D25" w:rsidP="009767C7">
      <w:pPr>
        <w:ind w:left="2160" w:hanging="1440"/>
      </w:pPr>
    </w:p>
    <w:p w14:paraId="4FDC9051" w14:textId="77777777" w:rsidR="00C46D25" w:rsidRPr="009661C4" w:rsidRDefault="00C46D25" w:rsidP="009767C7">
      <w:pPr>
        <w:ind w:left="2160" w:hanging="1440"/>
      </w:pPr>
      <w:r w:rsidRPr="009661C4">
        <w:t>2010-</w:t>
      </w:r>
      <w:r w:rsidRPr="009661C4">
        <w:tab/>
        <w:t xml:space="preserve">Scientific Advisory Board, Tissue </w:t>
      </w:r>
      <w:r w:rsidR="00810C2D" w:rsidRPr="009661C4">
        <w:t>Studies</w:t>
      </w:r>
      <w:r w:rsidRPr="009661C4">
        <w:t xml:space="preserve">, </w:t>
      </w:r>
      <w:r w:rsidR="00810C2D" w:rsidRPr="009661C4">
        <w:t>Nurses Health Study</w:t>
      </w:r>
    </w:p>
    <w:p w14:paraId="5B995D13" w14:textId="77777777" w:rsidR="00622331" w:rsidRPr="009661C4" w:rsidRDefault="00622331" w:rsidP="009767C7">
      <w:pPr>
        <w:ind w:left="2160" w:hanging="1440"/>
      </w:pPr>
    </w:p>
    <w:p w14:paraId="25948017" w14:textId="77777777" w:rsidR="00622331" w:rsidRPr="009661C4" w:rsidRDefault="008A161E" w:rsidP="009767C7">
      <w:pPr>
        <w:ind w:left="2160" w:hanging="1440"/>
      </w:pPr>
      <w:r w:rsidRPr="009661C4">
        <w:t>2010-</w:t>
      </w:r>
      <w:r w:rsidR="00622331" w:rsidRPr="009661C4">
        <w:tab/>
        <w:t>Standing Review Committee, Prostate Cancer Foundation Research Awards</w:t>
      </w:r>
    </w:p>
    <w:p w14:paraId="4D02B232" w14:textId="77777777" w:rsidR="00245A50" w:rsidRPr="009661C4" w:rsidRDefault="00245A50" w:rsidP="009767C7">
      <w:pPr>
        <w:ind w:left="2160" w:hanging="1440"/>
      </w:pPr>
    </w:p>
    <w:p w14:paraId="7B7AF8B5" w14:textId="77777777" w:rsidR="00245A50" w:rsidRDefault="00245A50" w:rsidP="00CE0796">
      <w:pPr>
        <w:ind w:left="2160" w:hanging="1440"/>
        <w:outlineLvl w:val="0"/>
      </w:pPr>
      <w:r w:rsidRPr="009661C4">
        <w:t>2010</w:t>
      </w:r>
      <w:r w:rsidR="004E3E08" w:rsidRPr="009661C4">
        <w:t>-</w:t>
      </w:r>
      <w:r w:rsidRPr="009661C4">
        <w:tab/>
        <w:t>Review Committee, Harvard School of Public Health Post-doctoral Travel Scholarship Awards</w:t>
      </w:r>
    </w:p>
    <w:p w14:paraId="39A1FCC5" w14:textId="77777777" w:rsidR="00E4134F" w:rsidRDefault="00E4134F" w:rsidP="00CE0796">
      <w:pPr>
        <w:ind w:left="2160" w:hanging="1440"/>
        <w:outlineLvl w:val="0"/>
      </w:pPr>
    </w:p>
    <w:p w14:paraId="166ADF1F" w14:textId="1CFE5BAA" w:rsidR="00E4134F" w:rsidRPr="009661C4" w:rsidRDefault="00E4134F" w:rsidP="00CE0796">
      <w:pPr>
        <w:ind w:left="2160" w:hanging="1440"/>
        <w:outlineLvl w:val="0"/>
      </w:pPr>
      <w:r>
        <w:t>2010-</w:t>
      </w:r>
      <w:r>
        <w:tab/>
        <w:t>Scientific Advisory Board, Prostate Cancer Foundation</w:t>
      </w:r>
    </w:p>
    <w:p w14:paraId="37A44213" w14:textId="77777777" w:rsidR="008A161E" w:rsidRPr="009661C4" w:rsidRDefault="008A161E" w:rsidP="009767C7">
      <w:pPr>
        <w:ind w:left="2160" w:hanging="1440"/>
      </w:pPr>
    </w:p>
    <w:p w14:paraId="3387925E" w14:textId="77777777" w:rsidR="008A161E" w:rsidRPr="009661C4" w:rsidRDefault="008A161E" w:rsidP="009767C7">
      <w:pPr>
        <w:ind w:left="2160" w:hanging="1440"/>
      </w:pPr>
      <w:r w:rsidRPr="009661C4">
        <w:t>2011-</w:t>
      </w:r>
      <w:r w:rsidRPr="009661C4">
        <w:tab/>
        <w:t>Grant Review Committee, David Mazzone, Dana-Farber/Harvard Cancer Center Prostate SPORE</w:t>
      </w:r>
    </w:p>
    <w:p w14:paraId="7306F437" w14:textId="77777777" w:rsidR="008A161E" w:rsidRPr="009661C4" w:rsidRDefault="008A161E" w:rsidP="009767C7">
      <w:pPr>
        <w:ind w:left="2160" w:hanging="1440"/>
      </w:pPr>
    </w:p>
    <w:p w14:paraId="6CD3DA8A" w14:textId="1B5AF8FE" w:rsidR="008A161E" w:rsidRPr="009661C4" w:rsidRDefault="00820279" w:rsidP="00CE0796">
      <w:pPr>
        <w:ind w:left="2160" w:hanging="1440"/>
        <w:outlineLvl w:val="0"/>
      </w:pPr>
      <w:r w:rsidRPr="009661C4">
        <w:t>2011</w:t>
      </w:r>
      <w:r w:rsidR="00244EF4">
        <w:t>-</w:t>
      </w:r>
      <w:r w:rsidR="008A161E" w:rsidRPr="009661C4">
        <w:tab/>
        <w:t xml:space="preserve">Grant Review Committee, </w:t>
      </w:r>
      <w:r w:rsidRPr="009661C4">
        <w:t>The Prostate Cancer Charity UK Research Awards</w:t>
      </w:r>
    </w:p>
    <w:p w14:paraId="1673C404" w14:textId="77777777" w:rsidR="009969FC" w:rsidRPr="009661C4" w:rsidRDefault="009969FC" w:rsidP="00CE0796">
      <w:pPr>
        <w:ind w:left="2160" w:hanging="1440"/>
        <w:outlineLvl w:val="0"/>
      </w:pPr>
    </w:p>
    <w:p w14:paraId="723385DF" w14:textId="0C0EDEF9" w:rsidR="007E5112" w:rsidRPr="009661C4" w:rsidRDefault="007E5112" w:rsidP="00CE0796">
      <w:pPr>
        <w:ind w:left="2160" w:hanging="1440"/>
        <w:outlineLvl w:val="0"/>
      </w:pPr>
      <w:r w:rsidRPr="009661C4">
        <w:t>2011</w:t>
      </w:r>
      <w:r w:rsidR="00244EF4">
        <w:t>-</w:t>
      </w:r>
      <w:r w:rsidRPr="009661C4">
        <w:tab/>
        <w:t>Grant Review Committee, Prostate Cancer Foundation of Australia</w:t>
      </w:r>
    </w:p>
    <w:p w14:paraId="3DA3B399" w14:textId="77777777" w:rsidR="007307DA" w:rsidRPr="009661C4" w:rsidRDefault="007307DA" w:rsidP="009767C7">
      <w:pPr>
        <w:ind w:left="2160" w:hanging="1440"/>
      </w:pPr>
    </w:p>
    <w:p w14:paraId="4C2DCA86" w14:textId="77777777" w:rsidR="007307DA" w:rsidRPr="009661C4" w:rsidRDefault="007307DA" w:rsidP="009767C7">
      <w:pPr>
        <w:ind w:left="2160" w:hanging="1440"/>
      </w:pPr>
      <w:r w:rsidRPr="009661C4">
        <w:t>2011-</w:t>
      </w:r>
      <w:r w:rsidRPr="009661C4">
        <w:tab/>
        <w:t>Post-doctoral Fellow Advisory Committee,</w:t>
      </w:r>
      <w:r w:rsidR="004C7E69" w:rsidRPr="009661C4">
        <w:t xml:space="preserve"> Harvard School of Public Health</w:t>
      </w:r>
    </w:p>
    <w:p w14:paraId="13BF5DA2" w14:textId="77777777" w:rsidR="004C7E69" w:rsidRPr="009661C4" w:rsidRDefault="004C7E69" w:rsidP="009767C7">
      <w:pPr>
        <w:ind w:left="2160" w:hanging="1440"/>
      </w:pPr>
    </w:p>
    <w:p w14:paraId="2F77D95C" w14:textId="77777777" w:rsidR="004C7E69" w:rsidRPr="009661C4" w:rsidRDefault="004C7E69" w:rsidP="004C7E69">
      <w:pPr>
        <w:ind w:left="2160" w:hanging="1440"/>
      </w:pPr>
      <w:r w:rsidRPr="009661C4">
        <w:t>2011-</w:t>
      </w:r>
      <w:r w:rsidRPr="009661C4">
        <w:tab/>
        <w:t>Epidemiology Department Seminar Series, Harvard School of Public Health</w:t>
      </w:r>
    </w:p>
    <w:p w14:paraId="23DA592B" w14:textId="77777777" w:rsidR="00DC30AF" w:rsidRPr="009661C4" w:rsidRDefault="00DC30AF" w:rsidP="009767C7">
      <w:pPr>
        <w:ind w:left="2160" w:hanging="1440"/>
      </w:pPr>
    </w:p>
    <w:p w14:paraId="0A9B89AF" w14:textId="77777777" w:rsidR="00DC30AF" w:rsidRPr="009661C4" w:rsidRDefault="00DC30AF" w:rsidP="009767C7">
      <w:pPr>
        <w:ind w:left="2160" w:hanging="1440"/>
      </w:pPr>
      <w:r w:rsidRPr="009661C4">
        <w:t>2011-</w:t>
      </w:r>
      <w:r w:rsidRPr="009661C4">
        <w:tab/>
        <w:t>Movember USA Global Action Plan Team</w:t>
      </w:r>
      <w:r w:rsidR="00B02F98" w:rsidRPr="009661C4">
        <w:t xml:space="preserve"> Member</w:t>
      </w:r>
      <w:r w:rsidRPr="009661C4">
        <w:t>, Prostate Cancer Foundation</w:t>
      </w:r>
    </w:p>
    <w:p w14:paraId="0BFDC7DC" w14:textId="77777777" w:rsidR="000274F5" w:rsidRPr="009661C4" w:rsidRDefault="000274F5" w:rsidP="009767C7">
      <w:pPr>
        <w:ind w:left="2160" w:hanging="1440"/>
      </w:pPr>
    </w:p>
    <w:p w14:paraId="21E8E8C3" w14:textId="5AAA442E" w:rsidR="000274F5" w:rsidRPr="009661C4" w:rsidRDefault="000274F5" w:rsidP="009767C7">
      <w:pPr>
        <w:ind w:left="2160" w:hanging="1440"/>
      </w:pPr>
      <w:r w:rsidRPr="009661C4">
        <w:t>2011-</w:t>
      </w:r>
      <w:r w:rsidRPr="009661C4">
        <w:tab/>
        <w:t xml:space="preserve">Head of Cancer Epidemiology </w:t>
      </w:r>
      <w:r w:rsidR="00950F9C">
        <w:t>Concentration</w:t>
      </w:r>
      <w:r w:rsidRPr="009661C4">
        <w:t>, Harvard School of Public Health</w:t>
      </w:r>
    </w:p>
    <w:p w14:paraId="7F365043" w14:textId="77777777" w:rsidR="007527CA" w:rsidRPr="009661C4" w:rsidRDefault="007527CA" w:rsidP="009767C7">
      <w:pPr>
        <w:ind w:left="2160" w:hanging="1440"/>
      </w:pPr>
    </w:p>
    <w:p w14:paraId="61B208DB" w14:textId="77777777" w:rsidR="007527CA" w:rsidRPr="009661C4" w:rsidRDefault="007527CA" w:rsidP="009767C7">
      <w:pPr>
        <w:ind w:left="2160" w:hanging="1440"/>
      </w:pPr>
      <w:r w:rsidRPr="009661C4">
        <w:t>2011-</w:t>
      </w:r>
      <w:r w:rsidRPr="009661C4">
        <w:tab/>
        <w:t>Co-Leader of Cancer Epidemiology Program, Dana Farber/Harvard Cancer Center</w:t>
      </w:r>
    </w:p>
    <w:p w14:paraId="060AB6C5" w14:textId="77777777" w:rsidR="00BB0C8C" w:rsidRPr="009661C4" w:rsidRDefault="00BB0C8C" w:rsidP="009767C7">
      <w:pPr>
        <w:ind w:left="2160" w:hanging="1440"/>
      </w:pPr>
    </w:p>
    <w:p w14:paraId="641244AF" w14:textId="51068ECC" w:rsidR="00BB0C8C" w:rsidRPr="009661C4" w:rsidRDefault="00BB0C8C" w:rsidP="009767C7">
      <w:pPr>
        <w:ind w:left="2160" w:hanging="1440"/>
      </w:pPr>
      <w:r w:rsidRPr="009661C4">
        <w:t>2012</w:t>
      </w:r>
      <w:r w:rsidR="00950F9C">
        <w:t>-</w:t>
      </w:r>
      <w:r w:rsidRPr="009661C4">
        <w:tab/>
        <w:t>Ad Hoc Member, Epidemiology of Cancer (EPIC) Study Section, National Institutes of Health/National Cancer Institute</w:t>
      </w:r>
    </w:p>
    <w:p w14:paraId="2BE1D25B" w14:textId="77777777" w:rsidR="009969FC" w:rsidRPr="009661C4" w:rsidRDefault="009969FC" w:rsidP="009767C7">
      <w:pPr>
        <w:ind w:left="2160" w:hanging="1440"/>
      </w:pPr>
    </w:p>
    <w:p w14:paraId="114FAC4D" w14:textId="77777777" w:rsidR="009969FC" w:rsidRPr="009661C4" w:rsidRDefault="009969FC" w:rsidP="009767C7">
      <w:pPr>
        <w:ind w:left="2160" w:hanging="1440"/>
      </w:pPr>
      <w:r w:rsidRPr="009661C4">
        <w:t>2012</w:t>
      </w:r>
      <w:r w:rsidRPr="009661C4">
        <w:tab/>
        <w:t>Ad Hoc Member, Special Study Section: Provocative Questions, National Institutes of Health/N</w:t>
      </w:r>
      <w:r w:rsidR="00254316" w:rsidRPr="009661C4">
        <w:t xml:space="preserve">ational </w:t>
      </w:r>
      <w:r w:rsidRPr="009661C4">
        <w:t>C</w:t>
      </w:r>
      <w:r w:rsidR="00254316" w:rsidRPr="009661C4">
        <w:t xml:space="preserve">ancer </w:t>
      </w:r>
      <w:r w:rsidRPr="009661C4">
        <w:t>I</w:t>
      </w:r>
      <w:r w:rsidR="00254316" w:rsidRPr="009661C4">
        <w:t>nstitute</w:t>
      </w:r>
    </w:p>
    <w:p w14:paraId="1F56E434" w14:textId="77777777" w:rsidR="00B27F97" w:rsidRPr="009661C4" w:rsidRDefault="00B27F97" w:rsidP="009767C7">
      <w:pPr>
        <w:ind w:left="2160" w:hanging="1440"/>
      </w:pPr>
    </w:p>
    <w:p w14:paraId="637D61F3" w14:textId="67AC174D" w:rsidR="00B27F97" w:rsidRDefault="00B27F97" w:rsidP="009767C7">
      <w:pPr>
        <w:ind w:left="2160" w:hanging="1440"/>
      </w:pPr>
      <w:r w:rsidRPr="009661C4">
        <w:t>2012</w:t>
      </w:r>
      <w:r w:rsidRPr="009661C4">
        <w:tab/>
        <w:t>Grant Review Committee, Dana Farber/Harvard Cancer Center U54 Pilot Applications</w:t>
      </w:r>
    </w:p>
    <w:p w14:paraId="760D25CB" w14:textId="77777777" w:rsidR="00950F9C" w:rsidRDefault="00950F9C" w:rsidP="009767C7">
      <w:pPr>
        <w:ind w:left="2160" w:hanging="1440"/>
      </w:pPr>
    </w:p>
    <w:p w14:paraId="716FE410" w14:textId="5664BCCC" w:rsidR="00950F9C" w:rsidRDefault="00950F9C" w:rsidP="009767C7">
      <w:pPr>
        <w:ind w:left="2160" w:hanging="1440"/>
      </w:pPr>
      <w:r>
        <w:t>2013</w:t>
      </w:r>
      <w:r>
        <w:tab/>
        <w:t xml:space="preserve">Grant Review Committee, </w:t>
      </w:r>
      <w:r w:rsidR="00A1545A">
        <w:t>Health Research Board of Ireland</w:t>
      </w:r>
    </w:p>
    <w:p w14:paraId="7E08DA40" w14:textId="77777777" w:rsidR="006847C9" w:rsidRDefault="006847C9" w:rsidP="009767C7">
      <w:pPr>
        <w:ind w:left="2160" w:hanging="1440"/>
      </w:pPr>
    </w:p>
    <w:p w14:paraId="34A9B1DA" w14:textId="69C61164" w:rsidR="006847C9" w:rsidRDefault="006847C9" w:rsidP="009767C7">
      <w:pPr>
        <w:ind w:left="2160" w:hanging="1440"/>
      </w:pPr>
      <w:r>
        <w:t>2013</w:t>
      </w:r>
      <w:r>
        <w:tab/>
        <w:t>Grant Review Committee, Irish Cancer Society Career Development Awards</w:t>
      </w:r>
    </w:p>
    <w:p w14:paraId="3776A6EE" w14:textId="77777777" w:rsidR="003778A7" w:rsidRDefault="003778A7" w:rsidP="009767C7">
      <w:pPr>
        <w:ind w:left="2160" w:hanging="1440"/>
      </w:pPr>
    </w:p>
    <w:p w14:paraId="5DEED05A" w14:textId="00E99DC1" w:rsidR="003778A7" w:rsidRPr="009661C4" w:rsidRDefault="003778A7" w:rsidP="009767C7">
      <w:pPr>
        <w:ind w:left="2160" w:hanging="1440"/>
      </w:pPr>
      <w:r>
        <w:t>2013</w:t>
      </w:r>
      <w:r w:rsidR="00B458D7">
        <w:t>-</w:t>
      </w:r>
      <w:r>
        <w:tab/>
        <w:t>Harvard School of Public Health Disciplinary Board</w:t>
      </w:r>
    </w:p>
    <w:p w14:paraId="618AD4B3" w14:textId="77777777" w:rsidR="00B27F97" w:rsidRPr="009661C4" w:rsidRDefault="00B27F97" w:rsidP="009767C7">
      <w:pPr>
        <w:ind w:left="2160" w:hanging="1440"/>
      </w:pPr>
    </w:p>
    <w:p w14:paraId="3891C523" w14:textId="77777777" w:rsidR="00AE64D2" w:rsidRPr="009661C4" w:rsidRDefault="00AE64D2" w:rsidP="00DB210A">
      <w:pPr>
        <w:ind w:left="2160"/>
      </w:pPr>
    </w:p>
    <w:p w14:paraId="4B44AE46" w14:textId="77777777" w:rsidR="00DB210A" w:rsidRPr="009661C4" w:rsidRDefault="00DB210A" w:rsidP="00CE0796">
      <w:pPr>
        <w:outlineLvl w:val="0"/>
        <w:rPr>
          <w:b/>
        </w:rPr>
      </w:pPr>
      <w:r w:rsidRPr="009661C4">
        <w:rPr>
          <w:b/>
        </w:rPr>
        <w:t>Professional Societies:</w:t>
      </w:r>
    </w:p>
    <w:p w14:paraId="24DE961D" w14:textId="77777777" w:rsidR="00AE64D2" w:rsidRPr="009661C4" w:rsidRDefault="00AE64D2" w:rsidP="00DB210A">
      <w:pPr>
        <w:rPr>
          <w:b/>
        </w:rPr>
      </w:pPr>
    </w:p>
    <w:p w14:paraId="0A31927B" w14:textId="79605A1F" w:rsidR="00DB210A" w:rsidRPr="009661C4" w:rsidRDefault="00DB210A" w:rsidP="00DB210A">
      <w:r w:rsidRPr="009661C4">
        <w:t xml:space="preserve">        </w:t>
      </w:r>
      <w:r w:rsidRPr="009661C4">
        <w:tab/>
        <w:t>2001-</w:t>
      </w:r>
      <w:r w:rsidR="002F171F" w:rsidRPr="009661C4">
        <w:t>5</w:t>
      </w:r>
      <w:r w:rsidR="00062E11" w:rsidRPr="009661C4">
        <w:t xml:space="preserve">            </w:t>
      </w:r>
      <w:r w:rsidRPr="009661C4">
        <w:t>Society for Epidemiological Research, Member</w:t>
      </w:r>
    </w:p>
    <w:p w14:paraId="2ACD3826" w14:textId="77777777" w:rsidR="00AE64D2" w:rsidRPr="009661C4" w:rsidRDefault="00DB210A" w:rsidP="00DB210A">
      <w:r w:rsidRPr="009661C4">
        <w:t xml:space="preserve">        </w:t>
      </w:r>
      <w:r w:rsidRPr="009661C4">
        <w:tab/>
      </w:r>
    </w:p>
    <w:p w14:paraId="161FAC93" w14:textId="08D99AED" w:rsidR="00DB210A" w:rsidRPr="009661C4" w:rsidRDefault="00DB210A" w:rsidP="00556268">
      <w:pPr>
        <w:ind w:firstLine="720"/>
      </w:pPr>
      <w:r w:rsidRPr="009661C4">
        <w:t>2003-             American Association for Cancer Research, Associate Member</w:t>
      </w:r>
    </w:p>
    <w:p w14:paraId="582C40D8" w14:textId="77777777" w:rsidR="00AE64D2" w:rsidRPr="009661C4" w:rsidRDefault="00AE64D2" w:rsidP="00DB210A">
      <w:pPr>
        <w:ind w:left="1440" w:firstLine="720"/>
      </w:pPr>
    </w:p>
    <w:p w14:paraId="34C07636" w14:textId="77777777" w:rsidR="00AE64D2" w:rsidRPr="009661C4" w:rsidRDefault="00243C0F" w:rsidP="00CE0796">
      <w:pPr>
        <w:outlineLvl w:val="0"/>
        <w:rPr>
          <w:b/>
        </w:rPr>
      </w:pPr>
      <w:r w:rsidRPr="009661C4">
        <w:rPr>
          <w:b/>
        </w:rPr>
        <w:t>Journals:</w:t>
      </w:r>
    </w:p>
    <w:p w14:paraId="5683C3FE" w14:textId="77777777" w:rsidR="00AE64D2" w:rsidRPr="009661C4" w:rsidRDefault="00AE64D2" w:rsidP="00DB210A">
      <w:pPr>
        <w:rPr>
          <w:b/>
        </w:rPr>
      </w:pPr>
    </w:p>
    <w:p w14:paraId="1802C0F7" w14:textId="6D600DD3" w:rsidR="00DB210A" w:rsidRPr="009661C4" w:rsidRDefault="00062E11" w:rsidP="00DB210A">
      <w:r w:rsidRPr="009661C4">
        <w:t xml:space="preserve">        </w:t>
      </w:r>
      <w:r w:rsidRPr="009661C4">
        <w:tab/>
        <w:t xml:space="preserve">2003-             </w:t>
      </w:r>
      <w:r w:rsidR="00DB210A" w:rsidRPr="009661C4">
        <w:t>Ad-Hoc Reviewer, International Journal of Cancer</w:t>
      </w:r>
    </w:p>
    <w:p w14:paraId="3CB18777" w14:textId="77777777" w:rsidR="00AE64D2" w:rsidRPr="009661C4" w:rsidRDefault="00DB210A" w:rsidP="00DB210A">
      <w:r w:rsidRPr="009661C4">
        <w:t xml:space="preserve">        </w:t>
      </w:r>
      <w:r w:rsidRPr="009661C4">
        <w:tab/>
      </w:r>
    </w:p>
    <w:p w14:paraId="01A6C1DE" w14:textId="18FF562C" w:rsidR="00DB210A" w:rsidRPr="009661C4" w:rsidRDefault="00DB210A" w:rsidP="00AE64D2">
      <w:pPr>
        <w:ind w:firstLine="720"/>
      </w:pPr>
      <w:r w:rsidRPr="009661C4">
        <w:t>2004-             Ad-Hoc Reviewer, Cancer Causes and Control</w:t>
      </w:r>
    </w:p>
    <w:p w14:paraId="756808C2" w14:textId="77777777" w:rsidR="00AE64D2" w:rsidRPr="009661C4" w:rsidRDefault="00DB210A" w:rsidP="00DB210A">
      <w:r w:rsidRPr="009661C4">
        <w:t xml:space="preserve">        </w:t>
      </w:r>
      <w:r w:rsidRPr="009661C4">
        <w:tab/>
      </w:r>
    </w:p>
    <w:p w14:paraId="3324F3A3" w14:textId="25D6DF74" w:rsidR="00DB210A" w:rsidRPr="009661C4" w:rsidRDefault="00062E11" w:rsidP="00AE64D2">
      <w:pPr>
        <w:ind w:firstLine="720"/>
      </w:pPr>
      <w:r w:rsidRPr="009661C4">
        <w:t xml:space="preserve">2004-             </w:t>
      </w:r>
      <w:r w:rsidR="0017385D">
        <w:tab/>
      </w:r>
      <w:r w:rsidR="00DB210A" w:rsidRPr="009661C4">
        <w:t xml:space="preserve">Ad-Hoc Reviewer, Cancer Epidemiology, Biomarkers and </w:t>
      </w:r>
    </w:p>
    <w:p w14:paraId="2BA38EA8" w14:textId="77777777" w:rsidR="00DB210A" w:rsidRPr="009661C4" w:rsidRDefault="00DB210A" w:rsidP="00DB210A">
      <w:pPr>
        <w:ind w:left="1440" w:firstLine="720"/>
      </w:pPr>
      <w:r w:rsidRPr="009661C4">
        <w:t>Prevention</w:t>
      </w:r>
    </w:p>
    <w:p w14:paraId="3CA47FB9" w14:textId="77777777" w:rsidR="00AE64D2" w:rsidRPr="009661C4" w:rsidRDefault="00DB210A" w:rsidP="00DB210A">
      <w:r w:rsidRPr="009661C4">
        <w:t xml:space="preserve">        </w:t>
      </w:r>
      <w:r w:rsidRPr="009661C4">
        <w:tab/>
      </w:r>
    </w:p>
    <w:p w14:paraId="0DC4BAFF" w14:textId="1768AD8E" w:rsidR="00DB210A" w:rsidRPr="009661C4" w:rsidRDefault="00DB210A" w:rsidP="00AE64D2">
      <w:pPr>
        <w:ind w:firstLine="720"/>
      </w:pPr>
      <w:r w:rsidRPr="009661C4">
        <w:t xml:space="preserve">2005-             </w:t>
      </w:r>
      <w:r w:rsidR="0017385D">
        <w:tab/>
      </w:r>
      <w:r w:rsidRPr="009661C4">
        <w:t xml:space="preserve">Ad-Hoc Reviewer, Journal of the National Cancer </w:t>
      </w:r>
    </w:p>
    <w:p w14:paraId="4F46737F" w14:textId="77777777" w:rsidR="00DB210A" w:rsidRPr="009661C4" w:rsidRDefault="00DB210A" w:rsidP="00DB210A">
      <w:pPr>
        <w:ind w:left="1440" w:firstLine="720"/>
      </w:pPr>
      <w:r w:rsidRPr="009661C4">
        <w:t>Institute</w:t>
      </w:r>
    </w:p>
    <w:p w14:paraId="5CC9A514" w14:textId="77777777" w:rsidR="00EB0B1C" w:rsidRPr="009661C4" w:rsidRDefault="00EB0B1C" w:rsidP="00EB0B1C">
      <w:r w:rsidRPr="009661C4">
        <w:tab/>
      </w:r>
    </w:p>
    <w:p w14:paraId="3ECED738" w14:textId="77777777" w:rsidR="00EB0B1C" w:rsidRPr="009661C4" w:rsidRDefault="00976B46" w:rsidP="00976B46">
      <w:pPr>
        <w:numPr>
          <w:ilvl w:val="1"/>
          <w:numId w:val="20"/>
        </w:numPr>
      </w:pPr>
      <w:r w:rsidRPr="009661C4">
        <w:t>Ad-</w:t>
      </w:r>
      <w:r w:rsidR="00EB0B1C" w:rsidRPr="009661C4">
        <w:t xml:space="preserve">Hoc Reviewer, Journal of Food Composition and Analysis </w:t>
      </w:r>
    </w:p>
    <w:p w14:paraId="202348DA" w14:textId="77777777" w:rsidR="00BA5BF3" w:rsidRPr="009661C4" w:rsidRDefault="00BA5BF3" w:rsidP="00BA5BF3">
      <w:pPr>
        <w:ind w:left="720"/>
      </w:pPr>
    </w:p>
    <w:p w14:paraId="04AE8DF1" w14:textId="77777777" w:rsidR="00BA5BF3" w:rsidRPr="009661C4" w:rsidRDefault="00976B46" w:rsidP="00976B46">
      <w:pPr>
        <w:ind w:left="720"/>
      </w:pPr>
      <w:r w:rsidRPr="009661C4">
        <w:t>2006-2008</w:t>
      </w:r>
      <w:r w:rsidRPr="009661C4">
        <w:tab/>
      </w:r>
      <w:r w:rsidR="00BA5BF3" w:rsidRPr="009661C4">
        <w:t>Editorial Board, Menopause</w:t>
      </w:r>
    </w:p>
    <w:p w14:paraId="3788199D" w14:textId="77777777" w:rsidR="00131E76" w:rsidRPr="009661C4" w:rsidRDefault="00131E76" w:rsidP="00245A50">
      <w:pPr>
        <w:numPr>
          <w:ilvl w:val="1"/>
          <w:numId w:val="21"/>
        </w:numPr>
        <w:spacing w:before="240"/>
      </w:pPr>
      <w:r w:rsidRPr="009661C4">
        <w:t>Editorial Board, The Open Epidemiology Journal</w:t>
      </w:r>
    </w:p>
    <w:p w14:paraId="7B4B6550" w14:textId="77777777" w:rsidR="00B1041D" w:rsidRPr="009661C4" w:rsidRDefault="00B1041D" w:rsidP="00245A50">
      <w:pPr>
        <w:numPr>
          <w:ilvl w:val="0"/>
          <w:numId w:val="13"/>
        </w:numPr>
        <w:spacing w:before="240"/>
      </w:pPr>
      <w:r w:rsidRPr="009661C4">
        <w:t>Ad-Hoc Reviewer, Clinical Cancer Research</w:t>
      </w:r>
    </w:p>
    <w:p w14:paraId="167AA0A1" w14:textId="77777777" w:rsidR="005937BE" w:rsidRPr="009661C4" w:rsidRDefault="005937BE" w:rsidP="005937BE">
      <w:pPr>
        <w:spacing w:before="240"/>
        <w:ind w:left="720"/>
      </w:pPr>
      <w:r w:rsidRPr="009661C4">
        <w:t>2008-</w:t>
      </w:r>
      <w:r w:rsidRPr="009661C4">
        <w:tab/>
      </w:r>
      <w:r w:rsidRPr="009661C4">
        <w:tab/>
        <w:t>Ad-Hoc Reviewer, American Journal of Pathology</w:t>
      </w:r>
    </w:p>
    <w:p w14:paraId="79710FFC" w14:textId="77777777" w:rsidR="00245A50" w:rsidRPr="009661C4" w:rsidRDefault="00401726" w:rsidP="00245A50">
      <w:pPr>
        <w:numPr>
          <w:ilvl w:val="0"/>
          <w:numId w:val="13"/>
        </w:numPr>
        <w:spacing w:before="240"/>
      </w:pPr>
      <w:r w:rsidRPr="009661C4">
        <w:t>Ad-Hoc Reviewer, Cancer Research</w:t>
      </w:r>
    </w:p>
    <w:p w14:paraId="017F2C0A" w14:textId="77777777" w:rsidR="00C25DA0" w:rsidRPr="009661C4" w:rsidRDefault="00C25DA0" w:rsidP="005937BE">
      <w:pPr>
        <w:spacing w:before="240"/>
        <w:ind w:left="720"/>
      </w:pPr>
      <w:r w:rsidRPr="009661C4">
        <w:t>2009-</w:t>
      </w:r>
      <w:r w:rsidRPr="009661C4">
        <w:tab/>
      </w:r>
      <w:r w:rsidRPr="009661C4">
        <w:tab/>
        <w:t>Associate Editor, Cancer Causes Control</w:t>
      </w:r>
    </w:p>
    <w:p w14:paraId="06C927EB" w14:textId="77777777" w:rsidR="009E219B" w:rsidRPr="009661C4" w:rsidRDefault="009E219B" w:rsidP="005937BE">
      <w:pPr>
        <w:spacing w:before="240"/>
        <w:ind w:left="720"/>
      </w:pPr>
      <w:r w:rsidRPr="009661C4">
        <w:t>2010-</w:t>
      </w:r>
      <w:r w:rsidRPr="009661C4">
        <w:tab/>
      </w:r>
      <w:r w:rsidRPr="009661C4">
        <w:tab/>
        <w:t>Ad-Hoc Reviewer, Lancet Oncology</w:t>
      </w:r>
    </w:p>
    <w:p w14:paraId="6E0D2342" w14:textId="77777777" w:rsidR="00381486" w:rsidRPr="009661C4" w:rsidRDefault="00C772BE" w:rsidP="00F672E7">
      <w:pPr>
        <w:spacing w:before="240"/>
        <w:ind w:left="720"/>
      </w:pPr>
      <w:r w:rsidRPr="009661C4">
        <w:t>2011-</w:t>
      </w:r>
      <w:r w:rsidRPr="009661C4">
        <w:tab/>
      </w:r>
      <w:r w:rsidRPr="009661C4">
        <w:tab/>
        <w:t>Editorial Board, Clinical Genitourinary Cancer</w:t>
      </w:r>
    </w:p>
    <w:p w14:paraId="090E8BDC" w14:textId="77777777" w:rsidR="00381486" w:rsidRPr="009661C4" w:rsidRDefault="00381486" w:rsidP="007527CA">
      <w:pPr>
        <w:spacing w:before="240"/>
        <w:ind w:left="720"/>
      </w:pPr>
      <w:r w:rsidRPr="009661C4">
        <w:t>2011-</w:t>
      </w:r>
      <w:r w:rsidRPr="009661C4">
        <w:tab/>
      </w:r>
      <w:r w:rsidRPr="009661C4">
        <w:tab/>
        <w:t>Ad-Hoc Reviewer, British Journal of Urology International</w:t>
      </w:r>
    </w:p>
    <w:p w14:paraId="0E182FF2" w14:textId="77777777" w:rsidR="00AE64D2" w:rsidRPr="009661C4" w:rsidRDefault="00AE64D2" w:rsidP="00DB210A">
      <w:pPr>
        <w:ind w:left="1440" w:firstLine="720"/>
      </w:pPr>
    </w:p>
    <w:p w14:paraId="50F41328" w14:textId="77777777" w:rsidR="00DB210A" w:rsidRPr="009661C4" w:rsidRDefault="00DB210A" w:rsidP="00CE0796">
      <w:pPr>
        <w:outlineLvl w:val="0"/>
        <w:rPr>
          <w:b/>
        </w:rPr>
      </w:pPr>
      <w:r w:rsidRPr="009661C4">
        <w:rPr>
          <w:b/>
        </w:rPr>
        <w:t>Awards and Honors:</w:t>
      </w:r>
    </w:p>
    <w:p w14:paraId="3E8FC0DF" w14:textId="77777777" w:rsidR="00AE64D2" w:rsidRPr="009661C4" w:rsidRDefault="00AE64D2" w:rsidP="00DB210A">
      <w:pPr>
        <w:rPr>
          <w:b/>
        </w:rPr>
      </w:pPr>
    </w:p>
    <w:p w14:paraId="2BE6EE99" w14:textId="77777777" w:rsidR="00DB210A" w:rsidRPr="009661C4" w:rsidRDefault="00DB210A" w:rsidP="00DB210A">
      <w:r w:rsidRPr="009661C4">
        <w:t xml:space="preserve">        </w:t>
      </w:r>
      <w:r w:rsidRPr="009661C4">
        <w:tab/>
        <w:t>2003</w:t>
      </w:r>
      <w:r w:rsidR="000F0F00" w:rsidRPr="009661C4">
        <w:t>-</w:t>
      </w:r>
      <w:r w:rsidRPr="009661C4">
        <w:t xml:space="preserve"> </w:t>
      </w:r>
      <w:r w:rsidR="00254316" w:rsidRPr="009661C4">
        <w:t>10</w:t>
      </w:r>
      <w:r w:rsidRPr="009661C4">
        <w:t xml:space="preserve">    </w:t>
      </w:r>
      <w:r w:rsidRPr="009661C4">
        <w:tab/>
        <w:t xml:space="preserve">NIH Loan Repayment Program Award, National Institutes of </w:t>
      </w:r>
    </w:p>
    <w:p w14:paraId="555C3747" w14:textId="77777777" w:rsidR="00DB210A" w:rsidRPr="009661C4" w:rsidRDefault="00DB210A" w:rsidP="00DB210A">
      <w:pPr>
        <w:ind w:left="2160"/>
      </w:pPr>
      <w:r w:rsidRPr="009661C4">
        <w:t>Health</w:t>
      </w:r>
    </w:p>
    <w:p w14:paraId="4DC17483" w14:textId="77777777" w:rsidR="00AE64D2" w:rsidRPr="009661C4" w:rsidRDefault="00DB210A" w:rsidP="00DB210A">
      <w:r w:rsidRPr="009661C4">
        <w:t xml:space="preserve">       </w:t>
      </w:r>
      <w:r w:rsidRPr="009661C4">
        <w:tab/>
      </w:r>
    </w:p>
    <w:p w14:paraId="119F97A4" w14:textId="7EF10D69" w:rsidR="00DB210A" w:rsidRPr="009661C4" w:rsidRDefault="00DB210A" w:rsidP="00AE64D2">
      <w:pPr>
        <w:ind w:firstLine="720"/>
      </w:pPr>
      <w:r w:rsidRPr="009661C4">
        <w:t xml:space="preserve">2003              </w:t>
      </w:r>
      <w:r w:rsidR="00CF6D47">
        <w:tab/>
      </w:r>
      <w:r w:rsidRPr="009661C4">
        <w:t xml:space="preserve">James M. Dunning Award for Research Excellence, </w:t>
      </w:r>
    </w:p>
    <w:p w14:paraId="32891E15" w14:textId="77777777" w:rsidR="00DB210A" w:rsidRPr="009661C4" w:rsidRDefault="00DB210A" w:rsidP="00DB210A">
      <w:pPr>
        <w:ind w:left="1440" w:firstLine="720"/>
      </w:pPr>
      <w:r w:rsidRPr="009661C4">
        <w:t>Harvard School</w:t>
      </w:r>
      <w:r w:rsidR="00EB0B1C" w:rsidRPr="009661C4">
        <w:t xml:space="preserve"> o</w:t>
      </w:r>
      <w:r w:rsidRPr="009661C4">
        <w:t>f Dental Medicine</w:t>
      </w:r>
    </w:p>
    <w:p w14:paraId="5153EB9C" w14:textId="77777777" w:rsidR="00AE64D2" w:rsidRPr="009661C4" w:rsidRDefault="00DB210A" w:rsidP="00DB210A">
      <w:r w:rsidRPr="009661C4">
        <w:t xml:space="preserve">        </w:t>
      </w:r>
      <w:r w:rsidRPr="009661C4">
        <w:tab/>
      </w:r>
    </w:p>
    <w:p w14:paraId="1B82B3AA" w14:textId="009C6517" w:rsidR="00DB210A" w:rsidRPr="009661C4" w:rsidRDefault="00DB210A" w:rsidP="00AE64D2">
      <w:pPr>
        <w:ind w:firstLine="720"/>
      </w:pPr>
      <w:r w:rsidRPr="009661C4">
        <w:t xml:space="preserve">2005              </w:t>
      </w:r>
      <w:r w:rsidR="00CF6D47">
        <w:tab/>
      </w:r>
      <w:r w:rsidRPr="009661C4">
        <w:t xml:space="preserve">American Society for Clinical Oncology Merit Award, </w:t>
      </w:r>
    </w:p>
    <w:p w14:paraId="00333B22" w14:textId="77777777" w:rsidR="00DB210A" w:rsidRPr="009661C4" w:rsidRDefault="00DB210A" w:rsidP="00DB210A">
      <w:pPr>
        <w:ind w:left="1440" w:firstLine="720"/>
      </w:pPr>
      <w:r w:rsidRPr="009661C4">
        <w:t>American Society for Clinical Oncology</w:t>
      </w:r>
    </w:p>
    <w:p w14:paraId="48702792" w14:textId="77777777" w:rsidR="00790528" w:rsidRPr="009661C4" w:rsidRDefault="00790528" w:rsidP="00790528"/>
    <w:p w14:paraId="11AAE9EE" w14:textId="77777777" w:rsidR="00790528" w:rsidRPr="009661C4" w:rsidRDefault="00790528" w:rsidP="00773C3F">
      <w:pPr>
        <w:numPr>
          <w:ilvl w:val="0"/>
          <w:numId w:val="14"/>
        </w:numPr>
      </w:pPr>
      <w:r w:rsidRPr="009661C4">
        <w:t>American Cancer Society Travel Scholarship, ACS</w:t>
      </w:r>
    </w:p>
    <w:p w14:paraId="64DD01D0" w14:textId="77777777" w:rsidR="00773C3F" w:rsidRPr="009661C4" w:rsidRDefault="00773C3F" w:rsidP="00773C3F">
      <w:pPr>
        <w:ind w:left="720"/>
      </w:pPr>
    </w:p>
    <w:p w14:paraId="0D9B64CD" w14:textId="77777777" w:rsidR="00773C3F" w:rsidRPr="009661C4" w:rsidRDefault="00773C3F" w:rsidP="000566FA">
      <w:pPr>
        <w:numPr>
          <w:ilvl w:val="0"/>
          <w:numId w:val="17"/>
        </w:numPr>
      </w:pPr>
      <w:r w:rsidRPr="009661C4">
        <w:t>Harvard Dependent Care Fund Award</w:t>
      </w:r>
    </w:p>
    <w:p w14:paraId="1D76D6F4" w14:textId="77777777" w:rsidR="000566FA" w:rsidRPr="009661C4" w:rsidRDefault="000566FA" w:rsidP="000566FA">
      <w:pPr>
        <w:ind w:left="720"/>
      </w:pPr>
    </w:p>
    <w:p w14:paraId="7321173E" w14:textId="4F3BEC53" w:rsidR="000566FA" w:rsidRPr="009661C4" w:rsidRDefault="00CE6AB1" w:rsidP="00F672E7">
      <w:pPr>
        <w:numPr>
          <w:ilvl w:val="1"/>
          <w:numId w:val="22"/>
        </w:numPr>
      </w:pPr>
      <w:r>
        <w:tab/>
      </w:r>
      <w:r w:rsidR="00AD6271" w:rsidRPr="009661C4">
        <w:t xml:space="preserve">Michael Milken Scholar, </w:t>
      </w:r>
      <w:r w:rsidR="000566FA" w:rsidRPr="009661C4">
        <w:t>Prostate Cancer Foundation</w:t>
      </w:r>
    </w:p>
    <w:p w14:paraId="5785A619" w14:textId="77777777" w:rsidR="00257DD2" w:rsidRPr="009661C4" w:rsidRDefault="00257DD2" w:rsidP="00257DD2"/>
    <w:p w14:paraId="3D420199" w14:textId="77777777" w:rsidR="00257DD2" w:rsidRPr="009661C4" w:rsidRDefault="00257DD2" w:rsidP="0075479B">
      <w:pPr>
        <w:numPr>
          <w:ilvl w:val="0"/>
          <w:numId w:val="22"/>
        </w:numPr>
        <w:tabs>
          <w:tab w:val="left" w:pos="2160"/>
        </w:tabs>
        <w:ind w:hanging="80"/>
      </w:pPr>
      <w:r w:rsidRPr="009661C4">
        <w:t>Top Performing Young Investigator, Prostate Cancer Foundation</w:t>
      </w:r>
    </w:p>
    <w:p w14:paraId="28440F5E" w14:textId="77777777" w:rsidR="007C0693" w:rsidRPr="009661C4" w:rsidRDefault="007C0693" w:rsidP="007C0693">
      <w:pPr>
        <w:pStyle w:val="ListParagraph"/>
      </w:pPr>
    </w:p>
    <w:p w14:paraId="560E593F" w14:textId="77777777" w:rsidR="007C0693" w:rsidRPr="009661C4" w:rsidRDefault="007C0693" w:rsidP="007C0693">
      <w:pPr>
        <w:ind w:left="720"/>
      </w:pPr>
      <w:r w:rsidRPr="009661C4">
        <w:t>2010</w:t>
      </w:r>
      <w:r w:rsidRPr="009661C4">
        <w:tab/>
      </w:r>
      <w:r w:rsidRPr="009661C4">
        <w:tab/>
        <w:t>Harvard Dependent Care Fund Award</w:t>
      </w:r>
    </w:p>
    <w:p w14:paraId="7F82A664" w14:textId="77777777" w:rsidR="00DB210A" w:rsidRPr="009661C4" w:rsidRDefault="00DB210A" w:rsidP="00DB210A">
      <w:r w:rsidRPr="009661C4">
        <w:t xml:space="preserve"> </w:t>
      </w:r>
    </w:p>
    <w:p w14:paraId="523648BB" w14:textId="77777777" w:rsidR="00A77C95" w:rsidRPr="009661C4" w:rsidRDefault="00A77C95" w:rsidP="00DB210A"/>
    <w:p w14:paraId="07911843" w14:textId="77777777" w:rsidR="00DB210A" w:rsidRPr="009661C4" w:rsidRDefault="00DB210A" w:rsidP="00CE0796">
      <w:pPr>
        <w:outlineLvl w:val="0"/>
        <w:rPr>
          <w:b/>
        </w:rPr>
      </w:pPr>
      <w:r w:rsidRPr="009661C4">
        <w:rPr>
          <w:b/>
        </w:rPr>
        <w:t>Part II: Research, Teaching, and Clinical Contributions</w:t>
      </w:r>
    </w:p>
    <w:p w14:paraId="645C6C26" w14:textId="77777777" w:rsidR="00B9790C" w:rsidRPr="009661C4" w:rsidRDefault="00B9790C" w:rsidP="00DB210A">
      <w:pPr>
        <w:rPr>
          <w:b/>
        </w:rPr>
      </w:pPr>
    </w:p>
    <w:p w14:paraId="48ADD548" w14:textId="77777777" w:rsidR="00DB210A" w:rsidRPr="009661C4" w:rsidRDefault="00DB210A" w:rsidP="00CE0796">
      <w:pPr>
        <w:outlineLvl w:val="0"/>
        <w:rPr>
          <w:b/>
        </w:rPr>
      </w:pPr>
      <w:r w:rsidRPr="009661C4">
        <w:rPr>
          <w:b/>
        </w:rPr>
        <w:t>A. Narrative report of Research</w:t>
      </w:r>
      <w:r w:rsidR="00B9790C" w:rsidRPr="009661C4">
        <w:rPr>
          <w:b/>
        </w:rPr>
        <w:t xml:space="preserve"> and</w:t>
      </w:r>
      <w:r w:rsidRPr="009661C4">
        <w:rPr>
          <w:b/>
        </w:rPr>
        <w:t xml:space="preserve"> Teaching</w:t>
      </w:r>
    </w:p>
    <w:p w14:paraId="4FDBFF13" w14:textId="77777777" w:rsidR="00DB210A" w:rsidRPr="009661C4" w:rsidRDefault="00DB210A" w:rsidP="00DB210A"/>
    <w:p w14:paraId="3797FDE3" w14:textId="368105BB" w:rsidR="009661C4" w:rsidRPr="009661C4" w:rsidRDefault="009661C4" w:rsidP="009661C4">
      <w:pPr>
        <w:shd w:val="clear" w:color="auto" w:fill="FFFFFF"/>
        <w:spacing w:after="274"/>
        <w:textAlignment w:val="baseline"/>
        <w:rPr>
          <w:color w:val="444444"/>
        </w:rPr>
      </w:pPr>
      <w:r w:rsidRPr="009661C4">
        <w:rPr>
          <w:color w:val="444444"/>
        </w:rPr>
        <w:t>My major research focuses on the epidemiology of prostate cancer risk and progression within cohorts of men from the United States and Scandinavia, with an emphasis on cancer biomarker studies, including circulating markers, inherited genetic alleles, as well as tumor biomarkers.</w:t>
      </w:r>
    </w:p>
    <w:p w14:paraId="0F0C6EB1" w14:textId="0617D76D" w:rsidR="009661C4" w:rsidRPr="009661C4" w:rsidRDefault="009661C4" w:rsidP="009661C4">
      <w:pPr>
        <w:shd w:val="clear" w:color="auto" w:fill="FFFFFF"/>
        <w:textAlignment w:val="baseline"/>
        <w:rPr>
          <w:color w:val="444444"/>
        </w:rPr>
      </w:pPr>
      <w:r w:rsidRPr="009661C4">
        <w:rPr>
          <w:b/>
          <w:bCs/>
          <w:color w:val="444444"/>
          <w:bdr w:val="none" w:sz="0" w:space="0" w:color="auto" w:frame="1"/>
        </w:rPr>
        <w:t>Pathoepidemiology of prostate cancer</w:t>
      </w:r>
      <w:r w:rsidR="008B2E93">
        <w:rPr>
          <w:color w:val="444444"/>
        </w:rPr>
        <w:t xml:space="preserve">. </w:t>
      </w:r>
      <w:r w:rsidRPr="009661C4">
        <w:rPr>
          <w:color w:val="444444"/>
        </w:rPr>
        <w:t>I co-lead the Prostate Cancer Patho-epidemiology team, a multidisciplinary effort that integrates pathology data and tumor biomarkers at the RNA, DNA and protein level into our epidemiological studies. The overarching objective of this work is to identify molecular signatures of lethal prostate cancer and response to therapy, and provide insight into the biology of prostate cancer risk factors and progression.  The projects leverage a tumor biorepository of 3,000 men with prostate cancer from the Physicians Health Study (PHS), Health Professionals Follow-up Study (HPFS), and a Swedish Watchful Waiting Cohort.  The US and Swedish projects are undertaken in concert with the DF/HCC Prostate Cancer SPORE, of which I am an active participant and from which I have received multiple research awards.</w:t>
      </w:r>
    </w:p>
    <w:p w14:paraId="5BB02C77" w14:textId="77777777" w:rsidR="008B2E93" w:rsidRDefault="008B2E93" w:rsidP="009661C4">
      <w:pPr>
        <w:shd w:val="clear" w:color="auto" w:fill="FFFFFF"/>
        <w:textAlignment w:val="baseline"/>
        <w:rPr>
          <w:b/>
          <w:bCs/>
          <w:color w:val="444444"/>
          <w:bdr w:val="none" w:sz="0" w:space="0" w:color="auto" w:frame="1"/>
        </w:rPr>
      </w:pPr>
    </w:p>
    <w:p w14:paraId="5D0EFD7C" w14:textId="4DD8DEAE" w:rsidR="009661C4" w:rsidRPr="009661C4" w:rsidRDefault="009661C4" w:rsidP="009661C4">
      <w:pPr>
        <w:shd w:val="clear" w:color="auto" w:fill="FFFFFF"/>
        <w:textAlignment w:val="baseline"/>
        <w:rPr>
          <w:color w:val="444444"/>
        </w:rPr>
      </w:pPr>
      <w:r w:rsidRPr="009661C4">
        <w:rPr>
          <w:b/>
          <w:bCs/>
          <w:color w:val="444444"/>
          <w:bdr w:val="none" w:sz="0" w:space="0" w:color="auto" w:frame="1"/>
        </w:rPr>
        <w:t>Twin studies of cancer</w:t>
      </w:r>
      <w:r w:rsidR="008B2E93">
        <w:rPr>
          <w:color w:val="444444"/>
        </w:rPr>
        <w:t xml:space="preserve">. </w:t>
      </w:r>
      <w:r w:rsidRPr="009661C4">
        <w:rPr>
          <w:color w:val="444444"/>
        </w:rPr>
        <w:t>I am co-PI of a large-scale twin study of cancer among 300,000 twins from Sweden, Norway, Denmark and Finland. Within this unique resource, we aim to estimate the heritability in risk of various cancers, as well as to examine the relative contributions of genetic and environmental factors in cancer survival.  Future work in the twin setting will include a tumor tissue collection, in order to examine the heritability of somatic alterations in tumors.</w:t>
      </w:r>
    </w:p>
    <w:p w14:paraId="13E3A08A" w14:textId="77777777" w:rsidR="008B2E93" w:rsidRDefault="008B2E93" w:rsidP="009661C4">
      <w:pPr>
        <w:shd w:val="clear" w:color="auto" w:fill="FFFFFF"/>
        <w:textAlignment w:val="baseline"/>
        <w:rPr>
          <w:b/>
          <w:bCs/>
          <w:color w:val="444444"/>
          <w:bdr w:val="none" w:sz="0" w:space="0" w:color="auto" w:frame="1"/>
        </w:rPr>
      </w:pPr>
    </w:p>
    <w:p w14:paraId="093E3A4E" w14:textId="2AC83728" w:rsidR="009661C4" w:rsidRPr="009661C4" w:rsidRDefault="009661C4" w:rsidP="009661C4">
      <w:pPr>
        <w:shd w:val="clear" w:color="auto" w:fill="FFFFFF"/>
        <w:textAlignment w:val="baseline"/>
        <w:rPr>
          <w:color w:val="444444"/>
        </w:rPr>
      </w:pPr>
      <w:r w:rsidRPr="009661C4">
        <w:rPr>
          <w:b/>
          <w:bCs/>
          <w:color w:val="444444"/>
          <w:bdr w:val="none" w:sz="0" w:space="0" w:color="auto" w:frame="1"/>
        </w:rPr>
        <w:t>Walking group intervention study</w:t>
      </w:r>
      <w:r w:rsidR="008B2E93">
        <w:rPr>
          <w:color w:val="444444"/>
        </w:rPr>
        <w:t xml:space="preserve">. </w:t>
      </w:r>
      <w:r w:rsidRPr="009661C4">
        <w:rPr>
          <w:color w:val="444444"/>
        </w:rPr>
        <w:t xml:space="preserve">The main goal of treating men with high-risk prostate cancer is to improve cancer survival.  At the same time, cardiovascular and other chronic diseases represent half of causes of death among men with locally advanced tumors, while men with prostate cancer experience impairments in physical and mental quality of life, both from the cancer as well as from therapy.  Considering the patient holistically, the identification of lifestyle interventions that could improve survival, enhance the efficacy of therapeutic interventions, as well as improve overall health and quality of life would provide maximum benefit to men.  Physical activity post-diagnosis may represent such an intervention.  We recently completed a pilot study of a group walking intervention, whereby men were randomized to either usual care </w:t>
      </w:r>
      <w:r w:rsidR="00133A67">
        <w:rPr>
          <w:color w:val="444444"/>
        </w:rPr>
        <w:t>or SPARTACUS</w:t>
      </w:r>
      <w:r w:rsidRPr="009661C4">
        <w:rPr>
          <w:color w:val="444444"/>
        </w:rPr>
        <w:t>, a walking intervention of weekly group walks and were encouraged to maintain 10,000 steps per day on other days.  We are now planning a larger scale trial in Sweden and Iceland. Our overarching premise is that 1-) a cancer diagnosis represents a teachable moment when men are amenable to lifestyle change, 2-) walking represents a low cost physical activity sustainable throughout life, and 3-) a group environment provides men with an opportunity to discuss issues related to their cancer.</w:t>
      </w:r>
    </w:p>
    <w:p w14:paraId="1881D6A2" w14:textId="77777777" w:rsidR="008B2E93" w:rsidRDefault="008B2E93" w:rsidP="009661C4">
      <w:pPr>
        <w:shd w:val="clear" w:color="auto" w:fill="FFFFFF"/>
        <w:textAlignment w:val="baseline"/>
        <w:rPr>
          <w:b/>
          <w:bCs/>
          <w:color w:val="444444"/>
          <w:bdr w:val="none" w:sz="0" w:space="0" w:color="auto" w:frame="1"/>
        </w:rPr>
      </w:pPr>
    </w:p>
    <w:p w14:paraId="0CF12103" w14:textId="435CD2A3" w:rsidR="009661C4" w:rsidRDefault="009661C4" w:rsidP="009661C4">
      <w:pPr>
        <w:shd w:val="clear" w:color="auto" w:fill="FFFFFF"/>
        <w:textAlignment w:val="baseline"/>
        <w:rPr>
          <w:color w:val="444444"/>
        </w:rPr>
      </w:pPr>
      <w:r w:rsidRPr="009661C4">
        <w:rPr>
          <w:b/>
          <w:bCs/>
          <w:color w:val="444444"/>
          <w:bdr w:val="none" w:sz="0" w:space="0" w:color="auto" w:frame="1"/>
        </w:rPr>
        <w:t>Prostate cancer in Iceland</w:t>
      </w:r>
      <w:r w:rsidR="008B2E93">
        <w:rPr>
          <w:color w:val="444444"/>
        </w:rPr>
        <w:t xml:space="preserve"> </w:t>
      </w:r>
      <w:r w:rsidRPr="009661C4">
        <w:rPr>
          <w:color w:val="444444"/>
        </w:rPr>
        <w:t xml:space="preserve">I am involved in a broad range of research projects on prostate cancer within The Reykjavik Study, a population-based cohort of men from Iceland.  These projects include the </w:t>
      </w:r>
      <w:r w:rsidR="00133A67">
        <w:rPr>
          <w:color w:val="444444"/>
        </w:rPr>
        <w:t>utilizing the unique dataset to study the role of</w:t>
      </w:r>
      <w:r w:rsidRPr="009661C4">
        <w:rPr>
          <w:color w:val="444444"/>
        </w:rPr>
        <w:t xml:space="preserve"> early life diet on prostate cancer risk</w:t>
      </w:r>
      <w:r w:rsidR="00133A67">
        <w:rPr>
          <w:color w:val="444444"/>
        </w:rPr>
        <w:t>. In addition, I am leading up a project to investigate</w:t>
      </w:r>
      <w:r w:rsidRPr="009661C4">
        <w:rPr>
          <w:color w:val="444444"/>
        </w:rPr>
        <w:t xml:space="preserve"> the sleep-melatonin hypothesis in prostate cancer</w:t>
      </w:r>
      <w:r w:rsidR="00133A67">
        <w:rPr>
          <w:color w:val="444444"/>
        </w:rPr>
        <w:t xml:space="preserve"> using urinary biomarkers and measures of the pineal gla</w:t>
      </w:r>
      <w:r w:rsidR="002B6196">
        <w:rPr>
          <w:color w:val="444444"/>
        </w:rPr>
        <w:t>n</w:t>
      </w:r>
      <w:r w:rsidR="00133A67">
        <w:rPr>
          <w:color w:val="444444"/>
        </w:rPr>
        <w:t>d</w:t>
      </w:r>
      <w:r w:rsidRPr="009661C4">
        <w:rPr>
          <w:color w:val="444444"/>
        </w:rPr>
        <w:t>. I am a Visiting Professor at the University of Iceland</w:t>
      </w:r>
      <w:r w:rsidR="00133A67">
        <w:rPr>
          <w:color w:val="444444"/>
        </w:rPr>
        <w:t>, and supervise 1 doctoral student.</w:t>
      </w:r>
    </w:p>
    <w:p w14:paraId="1727338B" w14:textId="77777777" w:rsidR="00F728AC" w:rsidRDefault="00F728AC" w:rsidP="009661C4">
      <w:pPr>
        <w:shd w:val="clear" w:color="auto" w:fill="FFFFFF"/>
        <w:textAlignment w:val="baseline"/>
        <w:rPr>
          <w:color w:val="444444"/>
        </w:rPr>
      </w:pPr>
    </w:p>
    <w:p w14:paraId="55F11796" w14:textId="678B7EBB" w:rsidR="00F728AC" w:rsidRPr="00F728AC" w:rsidRDefault="00F728AC" w:rsidP="009661C4">
      <w:pPr>
        <w:shd w:val="clear" w:color="auto" w:fill="FFFFFF"/>
        <w:textAlignment w:val="baseline"/>
        <w:rPr>
          <w:color w:val="444444"/>
        </w:rPr>
      </w:pPr>
      <w:r>
        <w:rPr>
          <w:b/>
          <w:color w:val="444444"/>
        </w:rPr>
        <w:t xml:space="preserve">Teaching.  </w:t>
      </w:r>
      <w:r>
        <w:rPr>
          <w:color w:val="444444"/>
        </w:rPr>
        <w:t xml:space="preserve">Teaching has been a core activity for me over the past 8 years. I co-lead two HSPH based courses, Epidemiology of Cancer (EPI213) and Practice of Epidemiology (EPI205).  </w:t>
      </w:r>
      <w:r w:rsidR="005334F8">
        <w:rPr>
          <w:color w:val="444444"/>
        </w:rPr>
        <w:t xml:space="preserve">I guest lecture in several HSPH courses, and </w:t>
      </w:r>
      <w:r>
        <w:rPr>
          <w:color w:val="444444"/>
        </w:rPr>
        <w:t xml:space="preserve">I also co-lead a two-week bootcamp course at HMS entitled </w:t>
      </w:r>
      <w:r w:rsidR="00B26A36">
        <w:rPr>
          <w:color w:val="444444"/>
        </w:rPr>
        <w:t>the Molecular Pathology and Epidemiology of Cancer for the graduate students.  Additional mentoring activities include formal mentoring of doctoral and MPH students, working</w:t>
      </w:r>
      <w:r w:rsidR="005334F8">
        <w:rPr>
          <w:color w:val="444444"/>
        </w:rPr>
        <w:t xml:space="preserve"> on research projects</w:t>
      </w:r>
      <w:r w:rsidR="00B26A36">
        <w:rPr>
          <w:color w:val="444444"/>
        </w:rPr>
        <w:t xml:space="preserve"> with clinical fellows in urology and radiation oncology</w:t>
      </w:r>
      <w:r w:rsidR="004627CF">
        <w:rPr>
          <w:color w:val="444444"/>
        </w:rPr>
        <w:t xml:space="preserve"> at the Harvard teaching hospitals</w:t>
      </w:r>
      <w:r w:rsidR="00B26A36">
        <w:rPr>
          <w:color w:val="444444"/>
        </w:rPr>
        <w:t xml:space="preserve">, and </w:t>
      </w:r>
      <w:r w:rsidR="005334F8">
        <w:rPr>
          <w:color w:val="444444"/>
        </w:rPr>
        <w:t>working with students and fellows through my role as head of the cancer epidemiology program at HSPH.</w:t>
      </w:r>
    </w:p>
    <w:p w14:paraId="0D7268F3" w14:textId="77777777" w:rsidR="007128EF" w:rsidRPr="009661C4" w:rsidRDefault="007128EF" w:rsidP="00DB210A"/>
    <w:p w14:paraId="7930EA65" w14:textId="77777777" w:rsidR="00DB210A" w:rsidRPr="009661C4" w:rsidRDefault="00DB210A" w:rsidP="00CE0796">
      <w:pPr>
        <w:outlineLvl w:val="0"/>
        <w:rPr>
          <w:b/>
        </w:rPr>
      </w:pPr>
      <w:r w:rsidRPr="009661C4">
        <w:rPr>
          <w:b/>
        </w:rPr>
        <w:t>B. Funding Information</w:t>
      </w:r>
    </w:p>
    <w:p w14:paraId="649D26C4" w14:textId="77777777" w:rsidR="00AE64D2" w:rsidRPr="009661C4" w:rsidRDefault="00AE64D2" w:rsidP="00DB210A"/>
    <w:p w14:paraId="7BE513A0" w14:textId="77777777" w:rsidR="00DB210A" w:rsidRPr="009661C4" w:rsidRDefault="00DB210A" w:rsidP="00DB210A">
      <w:r w:rsidRPr="009661C4">
        <w:t xml:space="preserve">          </w:t>
      </w:r>
      <w:r w:rsidR="00AE64D2" w:rsidRPr="009661C4">
        <w:tab/>
      </w:r>
      <w:r w:rsidRPr="009661C4">
        <w:t>2002-200</w:t>
      </w:r>
      <w:r w:rsidR="00331B32" w:rsidRPr="009661C4">
        <w:t>8</w:t>
      </w:r>
      <w:r w:rsidRPr="009661C4">
        <w:t xml:space="preserve">   </w:t>
      </w:r>
      <w:r w:rsidR="00AE64D2" w:rsidRPr="009661C4">
        <w:tab/>
      </w:r>
      <w:r w:rsidR="00331B32" w:rsidRPr="009661C4">
        <w:t>Co-Investigator</w:t>
      </w:r>
      <w:r w:rsidRPr="009661C4">
        <w:t xml:space="preserve">, N.I.H., R01CA090598, Growth Factors and </w:t>
      </w:r>
    </w:p>
    <w:p w14:paraId="1E2EECF2" w14:textId="77777777" w:rsidR="00DB210A" w:rsidRPr="009661C4" w:rsidRDefault="00DB210A" w:rsidP="00AE64D2">
      <w:pPr>
        <w:ind w:left="1440" w:firstLine="720"/>
      </w:pPr>
      <w:r w:rsidRPr="009661C4">
        <w:t xml:space="preserve">Prostate Cancer Risk </w:t>
      </w:r>
    </w:p>
    <w:p w14:paraId="0944B14C" w14:textId="77777777" w:rsidR="00AE64D2" w:rsidRPr="009661C4" w:rsidRDefault="00DB210A" w:rsidP="00DB210A">
      <w:r w:rsidRPr="009661C4">
        <w:t xml:space="preserve">          </w:t>
      </w:r>
    </w:p>
    <w:p w14:paraId="2B52589F" w14:textId="77777777" w:rsidR="00DB210A" w:rsidRPr="009661C4" w:rsidRDefault="00DB210A" w:rsidP="00AE64D2">
      <w:pPr>
        <w:ind w:firstLine="720"/>
      </w:pPr>
      <w:r w:rsidRPr="009661C4">
        <w:t xml:space="preserve">2003-2006   </w:t>
      </w:r>
      <w:r w:rsidR="00AE64D2" w:rsidRPr="009661C4">
        <w:tab/>
      </w:r>
      <w:r w:rsidRPr="009661C4">
        <w:t xml:space="preserve">Investigator, D.O.D., PC031057, Department of Defense Idea </w:t>
      </w:r>
    </w:p>
    <w:p w14:paraId="111EA574" w14:textId="77777777" w:rsidR="00DB210A" w:rsidRPr="009661C4" w:rsidRDefault="00DB210A" w:rsidP="00AE64D2">
      <w:pPr>
        <w:ind w:left="2160"/>
      </w:pPr>
      <w:r w:rsidRPr="009661C4">
        <w:t>Development Award, A Population-Based Study of Dietary Acrylamide and Prostate Cancer Risk</w:t>
      </w:r>
    </w:p>
    <w:p w14:paraId="5FBE16E0" w14:textId="77777777" w:rsidR="00AE64D2" w:rsidRPr="009661C4" w:rsidRDefault="00AE64D2" w:rsidP="00DB210A"/>
    <w:p w14:paraId="1A807102" w14:textId="77777777" w:rsidR="00DB210A" w:rsidRPr="009661C4" w:rsidRDefault="00DB210A" w:rsidP="00AE64D2">
      <w:r w:rsidRPr="009661C4">
        <w:t xml:space="preserve">          </w:t>
      </w:r>
      <w:r w:rsidR="00AE64D2" w:rsidRPr="009661C4">
        <w:tab/>
      </w:r>
      <w:r w:rsidR="00301AD1" w:rsidRPr="009661C4">
        <w:t>2004-2007</w:t>
      </w:r>
      <w:r w:rsidRPr="009661C4">
        <w:t xml:space="preserve">   </w:t>
      </w:r>
      <w:r w:rsidR="00AE64D2" w:rsidRPr="009661C4">
        <w:tab/>
      </w:r>
      <w:r w:rsidRPr="009661C4">
        <w:t xml:space="preserve">P.I., Dana Farber/Harvard Cancer Center Prostate SPORE, </w:t>
      </w:r>
    </w:p>
    <w:p w14:paraId="4C7C2734" w14:textId="77777777" w:rsidR="00DB210A" w:rsidRPr="009661C4" w:rsidRDefault="00DB210A" w:rsidP="00AE64D2">
      <w:pPr>
        <w:ind w:left="2160"/>
      </w:pPr>
      <w:r w:rsidRPr="009661C4">
        <w:t>Career Development Award, "A Composite Biomarker for Prostate Cancer Death"</w:t>
      </w:r>
    </w:p>
    <w:p w14:paraId="51F8C8B0" w14:textId="77777777" w:rsidR="00AE64D2" w:rsidRPr="009661C4" w:rsidRDefault="00AE64D2" w:rsidP="00DB210A"/>
    <w:p w14:paraId="5037D6C3" w14:textId="77777777" w:rsidR="00DB210A" w:rsidRPr="009661C4" w:rsidRDefault="00DB210A" w:rsidP="00DB210A">
      <w:r w:rsidRPr="009661C4">
        <w:t xml:space="preserve">          </w:t>
      </w:r>
      <w:r w:rsidR="00AE64D2" w:rsidRPr="009661C4">
        <w:tab/>
      </w:r>
      <w:r w:rsidRPr="009661C4">
        <w:t xml:space="preserve">2005-2008   </w:t>
      </w:r>
      <w:r w:rsidR="00AE64D2" w:rsidRPr="009661C4">
        <w:tab/>
      </w:r>
      <w:r w:rsidRPr="009661C4">
        <w:t xml:space="preserve">Investigator, D.O.D., PC040715, Department of Defense Idea </w:t>
      </w:r>
    </w:p>
    <w:p w14:paraId="0936D3FB" w14:textId="77777777" w:rsidR="00DB210A" w:rsidRPr="009661C4" w:rsidRDefault="00DB210A" w:rsidP="00AE64D2">
      <w:pPr>
        <w:ind w:left="2160"/>
      </w:pPr>
      <w:r w:rsidRPr="009661C4">
        <w:t>Development Award, Identification of Aggressive Prostate Cancer using SNP Analysis</w:t>
      </w:r>
    </w:p>
    <w:p w14:paraId="176EEF32" w14:textId="77777777" w:rsidR="00AE64D2" w:rsidRPr="009661C4" w:rsidRDefault="00AE64D2" w:rsidP="00DB210A"/>
    <w:p w14:paraId="15DB0EAF" w14:textId="77777777" w:rsidR="00DB210A" w:rsidRPr="009661C4" w:rsidRDefault="00DB210A" w:rsidP="00DB210A">
      <w:r w:rsidRPr="009661C4">
        <w:t xml:space="preserve">          </w:t>
      </w:r>
      <w:r w:rsidR="00AE64D2" w:rsidRPr="009661C4">
        <w:tab/>
      </w:r>
      <w:r w:rsidRPr="009661C4">
        <w:t xml:space="preserve">2005-2008   </w:t>
      </w:r>
      <w:r w:rsidR="00AE64D2" w:rsidRPr="009661C4">
        <w:tab/>
      </w:r>
      <w:r w:rsidRPr="009661C4">
        <w:t xml:space="preserve">P.I., D.O.D., PC050696, Department of Defense New </w:t>
      </w:r>
    </w:p>
    <w:p w14:paraId="0FCF07EC" w14:textId="77777777" w:rsidR="00DB210A" w:rsidRPr="009661C4" w:rsidRDefault="00DB210A" w:rsidP="00AE64D2">
      <w:pPr>
        <w:ind w:left="2160"/>
      </w:pPr>
      <w:r w:rsidRPr="009661C4">
        <w:t>Investigator Award, Molecular and Clinical Predictors of Aggressive Prostate Cancer</w:t>
      </w:r>
    </w:p>
    <w:p w14:paraId="146FB2FE" w14:textId="77777777" w:rsidR="00583142" w:rsidRPr="009661C4" w:rsidRDefault="00583142" w:rsidP="00583142"/>
    <w:p w14:paraId="1C326DFA" w14:textId="77777777" w:rsidR="00790528" w:rsidRPr="009661C4" w:rsidRDefault="00790528" w:rsidP="00583142">
      <w:pPr>
        <w:ind w:left="2160" w:hanging="1440"/>
      </w:pPr>
      <w:r w:rsidRPr="009661C4">
        <w:t>2006-2007</w:t>
      </w:r>
      <w:r w:rsidRPr="009661C4">
        <w:tab/>
        <w:t>PI, DF/HCC Prostate SPORE Development Award, “Biomarkers of Angiogenesis and Development of Lethal Prostate Cancer”</w:t>
      </w:r>
    </w:p>
    <w:p w14:paraId="55B1D008" w14:textId="77777777" w:rsidR="00790528" w:rsidRPr="009661C4" w:rsidRDefault="00790528" w:rsidP="00583142">
      <w:pPr>
        <w:ind w:left="2160" w:hanging="1440"/>
      </w:pPr>
    </w:p>
    <w:p w14:paraId="2186B64C" w14:textId="77777777" w:rsidR="00301AD1" w:rsidRPr="009661C4" w:rsidRDefault="00301AD1" w:rsidP="00583142">
      <w:pPr>
        <w:ind w:left="2160" w:hanging="1440"/>
      </w:pPr>
      <w:r w:rsidRPr="009661C4">
        <w:t>2007-2010</w:t>
      </w:r>
      <w:r w:rsidRPr="009661C4">
        <w:tab/>
        <w:t>Investigator, Department of Defense Idea Development Award, “The Infectious Pathogenesis of Prostate Cancer”</w:t>
      </w:r>
    </w:p>
    <w:p w14:paraId="480C50F5" w14:textId="77777777" w:rsidR="00790528" w:rsidRPr="009661C4" w:rsidRDefault="00790528" w:rsidP="00583142">
      <w:pPr>
        <w:ind w:left="2160" w:hanging="1440"/>
      </w:pPr>
    </w:p>
    <w:p w14:paraId="1B8AAE8F" w14:textId="77777777" w:rsidR="00790528" w:rsidRPr="009661C4" w:rsidRDefault="00790528" w:rsidP="00583142">
      <w:pPr>
        <w:ind w:left="2160" w:hanging="1440"/>
      </w:pPr>
      <w:r w:rsidRPr="009661C4">
        <w:t>2007</w:t>
      </w:r>
      <w:r w:rsidR="00773C3F" w:rsidRPr="009661C4">
        <w:t>-200</w:t>
      </w:r>
      <w:r w:rsidR="00340332" w:rsidRPr="009661C4">
        <w:t>9</w:t>
      </w:r>
      <w:r w:rsidRPr="009661C4">
        <w:tab/>
        <w:t>PI, Harvard William F. Milton Fund, “</w:t>
      </w:r>
      <w:r w:rsidR="00340B28" w:rsidRPr="009661C4">
        <w:t>I</w:t>
      </w:r>
      <w:r w:rsidRPr="009661C4">
        <w:t xml:space="preserve">nfectious origins of prostate cancer” </w:t>
      </w:r>
    </w:p>
    <w:p w14:paraId="3257587A" w14:textId="77777777" w:rsidR="00773C3F" w:rsidRPr="009661C4" w:rsidRDefault="00773C3F" w:rsidP="00583142">
      <w:pPr>
        <w:ind w:left="2160" w:hanging="1440"/>
      </w:pPr>
    </w:p>
    <w:p w14:paraId="5BEA0075" w14:textId="77777777" w:rsidR="00773C3F" w:rsidRPr="009661C4" w:rsidRDefault="00773C3F" w:rsidP="00583142">
      <w:pPr>
        <w:ind w:left="2160" w:hanging="1440"/>
      </w:pPr>
      <w:r w:rsidRPr="009661C4">
        <w:t>2007-200</w:t>
      </w:r>
      <w:r w:rsidR="000566FA" w:rsidRPr="009661C4">
        <w:t>9</w:t>
      </w:r>
      <w:r w:rsidRPr="009661C4">
        <w:tab/>
        <w:t>PI, DF/HCC Prostate SPORE Developmental Project Award, “Genetic variation and the TMPRSS2:ETS fusion in prostate pathogenesis”</w:t>
      </w:r>
    </w:p>
    <w:p w14:paraId="3B2074ED" w14:textId="77777777" w:rsidR="000566FA" w:rsidRPr="009661C4" w:rsidRDefault="000566FA" w:rsidP="00583142">
      <w:pPr>
        <w:ind w:left="2160" w:hanging="1440"/>
      </w:pPr>
    </w:p>
    <w:p w14:paraId="67327B91" w14:textId="77777777" w:rsidR="000566FA" w:rsidRPr="009661C4" w:rsidRDefault="000566FA" w:rsidP="00583142">
      <w:pPr>
        <w:ind w:left="2160" w:hanging="1440"/>
      </w:pPr>
      <w:r w:rsidRPr="009661C4">
        <w:t>2008-2011</w:t>
      </w:r>
      <w:r w:rsidRPr="009661C4">
        <w:tab/>
        <w:t>PI, Prostate Cancer Foundation Young Investigators Award, “</w:t>
      </w:r>
      <w:r w:rsidR="00AD6271" w:rsidRPr="009661C4">
        <w:t>Do dietary and lifestyle factors interact with the TMPRSS2:ERG fusion to predict progression</w:t>
      </w:r>
      <w:r w:rsidRPr="009661C4">
        <w:t>”</w:t>
      </w:r>
    </w:p>
    <w:p w14:paraId="16BB50DB" w14:textId="77777777" w:rsidR="00DE07E8" w:rsidRPr="009661C4" w:rsidRDefault="00DE07E8" w:rsidP="00583142">
      <w:pPr>
        <w:ind w:left="2160" w:hanging="1440"/>
      </w:pPr>
    </w:p>
    <w:p w14:paraId="2B19999B" w14:textId="77777777" w:rsidR="00DE07E8" w:rsidRPr="009661C4" w:rsidRDefault="00DE07E8" w:rsidP="00583142">
      <w:pPr>
        <w:ind w:left="2160" w:hanging="1440"/>
      </w:pPr>
      <w:r w:rsidRPr="009661C4">
        <w:t>2008-2013</w:t>
      </w:r>
      <w:r w:rsidRPr="009661C4">
        <w:tab/>
        <w:t xml:space="preserve">Co-Investigator, NIH/NCI </w:t>
      </w:r>
      <w:r w:rsidR="00DB05FE" w:rsidRPr="009661C4">
        <w:t>R01CA131945</w:t>
      </w:r>
      <w:r w:rsidRPr="009661C4">
        <w:t>, “Metabolic syndrome, fatty acid synthase, and prostate cancer”</w:t>
      </w:r>
    </w:p>
    <w:p w14:paraId="1026A40E" w14:textId="77777777" w:rsidR="00DE07E8" w:rsidRPr="009661C4" w:rsidRDefault="00DE07E8" w:rsidP="00583142">
      <w:pPr>
        <w:ind w:left="2160" w:hanging="1440"/>
      </w:pPr>
    </w:p>
    <w:p w14:paraId="35707146" w14:textId="77777777" w:rsidR="002F171F" w:rsidRPr="009661C4" w:rsidRDefault="00C468B8" w:rsidP="00583142">
      <w:pPr>
        <w:ind w:left="2160" w:hanging="1440"/>
      </w:pPr>
      <w:r w:rsidRPr="009661C4">
        <w:t>2008-2009</w:t>
      </w:r>
      <w:r w:rsidRPr="009661C4">
        <w:tab/>
        <w:t xml:space="preserve">Co-Investigator, DF/HCC Prostate SPORE Developmental Project Award, </w:t>
      </w:r>
      <w:r w:rsidR="00B9790C" w:rsidRPr="009661C4">
        <w:t xml:space="preserve">NIH/NCI P50 CA90381, </w:t>
      </w:r>
      <w:r w:rsidRPr="009661C4">
        <w:t>“Dietary phytoestrogens in relation to prostate cancer risk and progression”</w:t>
      </w:r>
    </w:p>
    <w:p w14:paraId="35B64925" w14:textId="77777777" w:rsidR="00C468B8" w:rsidRPr="009661C4" w:rsidRDefault="00C468B8" w:rsidP="00583142">
      <w:pPr>
        <w:ind w:left="2160" w:hanging="1440"/>
      </w:pPr>
    </w:p>
    <w:p w14:paraId="2D20EB8E" w14:textId="77777777" w:rsidR="00C468B8" w:rsidRPr="009661C4" w:rsidRDefault="00C468B8" w:rsidP="00C468B8">
      <w:pPr>
        <w:ind w:left="2160" w:hanging="1440"/>
      </w:pPr>
      <w:r w:rsidRPr="009661C4">
        <w:t>2008-2009</w:t>
      </w:r>
      <w:r w:rsidRPr="009661C4">
        <w:tab/>
        <w:t xml:space="preserve">Co-Mentor, DF/HCC Prostate SPORE Career Development Award (Stark), </w:t>
      </w:r>
      <w:r w:rsidR="00B9790C" w:rsidRPr="009661C4">
        <w:t xml:space="preserve">NIH/NCI P50 CA90381, </w:t>
      </w:r>
      <w:r w:rsidRPr="009661C4">
        <w:t>“Proliferative inflammatory atrophy in prostate cancer: a patho-epidemiology study”</w:t>
      </w:r>
    </w:p>
    <w:p w14:paraId="62F97BA1" w14:textId="77777777" w:rsidR="00BC3542" w:rsidRPr="009661C4" w:rsidRDefault="00BC3542" w:rsidP="00C468B8">
      <w:pPr>
        <w:ind w:left="2160" w:hanging="1440"/>
      </w:pPr>
    </w:p>
    <w:p w14:paraId="1808AF8D" w14:textId="77777777" w:rsidR="00BC3542" w:rsidRPr="009661C4" w:rsidRDefault="009A19AC" w:rsidP="00C468B8">
      <w:pPr>
        <w:ind w:left="2160" w:hanging="1440"/>
      </w:pPr>
      <w:r w:rsidRPr="009661C4">
        <w:t>2008-2013</w:t>
      </w:r>
      <w:r w:rsidRPr="009661C4">
        <w:tab/>
        <w:t>PI</w:t>
      </w:r>
      <w:r w:rsidR="00BC3542" w:rsidRPr="009661C4">
        <w:t>, Ellison Foundation, “</w:t>
      </w:r>
      <w:bookmarkStart w:id="0" w:name="OLE_LINK5"/>
      <w:r w:rsidR="00BC3542" w:rsidRPr="009661C4">
        <w:t>Genetic and environmental contributions to cancer etiology and progression among 1</w:t>
      </w:r>
      <w:r w:rsidR="00A30D85" w:rsidRPr="009661C4">
        <w:t>50,000 Nordic Twins</w:t>
      </w:r>
      <w:bookmarkEnd w:id="0"/>
      <w:r w:rsidR="00A30D85" w:rsidRPr="009661C4">
        <w:t>”</w:t>
      </w:r>
    </w:p>
    <w:p w14:paraId="20436275" w14:textId="77777777" w:rsidR="00243C0F" w:rsidRPr="009661C4" w:rsidRDefault="00243C0F" w:rsidP="00C468B8">
      <w:pPr>
        <w:ind w:left="2160" w:hanging="1440"/>
      </w:pPr>
    </w:p>
    <w:p w14:paraId="5424D8C0" w14:textId="77777777" w:rsidR="00962308" w:rsidRPr="009661C4" w:rsidRDefault="00962308" w:rsidP="00962308">
      <w:pPr>
        <w:ind w:left="2160" w:hanging="1440"/>
      </w:pPr>
      <w:r w:rsidRPr="009661C4">
        <w:t>2009-2014</w:t>
      </w:r>
      <w:r w:rsidRPr="009661C4">
        <w:tab/>
        <w:t xml:space="preserve">PI, NIH/NCI RO1 CA136578-01, “Sex hormones and the TMPRSS2:ERG fusion in prostate cancer progression” </w:t>
      </w:r>
    </w:p>
    <w:p w14:paraId="249C2B13" w14:textId="77777777" w:rsidR="00962308" w:rsidRPr="009661C4" w:rsidRDefault="00962308" w:rsidP="00C468B8">
      <w:pPr>
        <w:ind w:left="2160" w:hanging="1440"/>
      </w:pPr>
    </w:p>
    <w:p w14:paraId="162D2BE8" w14:textId="77777777" w:rsidR="00243C0F" w:rsidRPr="009661C4" w:rsidRDefault="00243C0F" w:rsidP="00C468B8">
      <w:pPr>
        <w:ind w:left="2160" w:hanging="1440"/>
      </w:pPr>
      <w:r w:rsidRPr="009661C4">
        <w:t>2009-2012</w:t>
      </w:r>
      <w:r w:rsidRPr="009661C4">
        <w:tab/>
        <w:t>PI, DF/HCC Prostate SPORE Full Project Award,</w:t>
      </w:r>
      <w:r w:rsidR="00B9790C" w:rsidRPr="009661C4">
        <w:t xml:space="preserve"> NIH/NCI P50 CA90381, </w:t>
      </w:r>
      <w:r w:rsidRPr="009661C4">
        <w:t>“</w:t>
      </w:r>
      <w:r w:rsidRPr="009661C4">
        <w:rPr>
          <w:i/>
        </w:rPr>
        <w:t xml:space="preserve">TMPRSS2:ERG </w:t>
      </w:r>
      <w:r w:rsidRPr="009661C4">
        <w:t>and SPINK1 in Lethal Prostate Cancer”</w:t>
      </w:r>
    </w:p>
    <w:p w14:paraId="5DFA1901" w14:textId="77777777" w:rsidR="0062341D" w:rsidRPr="009661C4" w:rsidRDefault="0062341D" w:rsidP="00C468B8">
      <w:pPr>
        <w:ind w:left="2160" w:hanging="1440"/>
      </w:pPr>
    </w:p>
    <w:p w14:paraId="5E9E1E44" w14:textId="77777777" w:rsidR="0062341D" w:rsidRPr="009661C4" w:rsidRDefault="0062341D" w:rsidP="00C468B8">
      <w:pPr>
        <w:ind w:left="2160" w:hanging="1440"/>
      </w:pPr>
      <w:r w:rsidRPr="009661C4">
        <w:t>2010-2015</w:t>
      </w:r>
      <w:r w:rsidRPr="009661C4">
        <w:tab/>
        <w:t xml:space="preserve">Co-Investigator, </w:t>
      </w:r>
      <w:r w:rsidR="000D3607" w:rsidRPr="009661C4">
        <w:t xml:space="preserve">NIH/NCI RO1 </w:t>
      </w:r>
      <w:r w:rsidRPr="009661C4">
        <w:t>“Growth fac</w:t>
      </w:r>
      <w:r w:rsidR="000D3607" w:rsidRPr="009661C4">
        <w:t>tors and lethal prostate cancer”</w:t>
      </w:r>
    </w:p>
    <w:p w14:paraId="72FC0DE9" w14:textId="77777777" w:rsidR="000D3607" w:rsidRPr="009661C4" w:rsidRDefault="000D3607" w:rsidP="00C468B8">
      <w:pPr>
        <w:ind w:left="2160" w:hanging="1440"/>
      </w:pPr>
    </w:p>
    <w:p w14:paraId="4AAEA379" w14:textId="0A3AD79A" w:rsidR="000D3607" w:rsidRPr="009661C4" w:rsidRDefault="000D3607" w:rsidP="00C468B8">
      <w:pPr>
        <w:ind w:left="2160" w:hanging="1440"/>
      </w:pPr>
      <w:r w:rsidRPr="009661C4">
        <w:t>2010-2013</w:t>
      </w:r>
      <w:r w:rsidRPr="009661C4">
        <w:tab/>
        <w:t>Principal Investigator, US Army Prostate Cancer Program</w:t>
      </w:r>
      <w:r w:rsidR="00CA705A">
        <w:t xml:space="preserve"> Idea Development Award</w:t>
      </w:r>
      <w:r w:rsidRPr="009661C4">
        <w:t>, “BRCA1 and Lethal Prostate Cancer”</w:t>
      </w:r>
    </w:p>
    <w:p w14:paraId="28C22E4D" w14:textId="77777777" w:rsidR="00457CDD" w:rsidRPr="009661C4" w:rsidRDefault="00457CDD" w:rsidP="00C468B8">
      <w:pPr>
        <w:ind w:left="2160" w:hanging="1440"/>
      </w:pPr>
    </w:p>
    <w:p w14:paraId="3C77158B" w14:textId="31665A5D" w:rsidR="00457CDD" w:rsidRPr="009661C4" w:rsidRDefault="00457CDD" w:rsidP="00C468B8">
      <w:pPr>
        <w:ind w:left="2160" w:hanging="1440"/>
      </w:pPr>
      <w:r w:rsidRPr="009661C4">
        <w:t xml:space="preserve">2010-2013 </w:t>
      </w:r>
      <w:r w:rsidRPr="009661C4">
        <w:tab/>
        <w:t>Mentor, Icelandic RANNIS Foundation</w:t>
      </w:r>
      <w:r w:rsidR="001473C6">
        <w:t xml:space="preserve"> – Lara Siguradottir</w:t>
      </w:r>
      <w:r w:rsidRPr="009661C4">
        <w:t>, “Melatonin and Prostate Cancer”</w:t>
      </w:r>
    </w:p>
    <w:p w14:paraId="3F82399B" w14:textId="77777777" w:rsidR="00665B18" w:rsidRPr="009661C4" w:rsidRDefault="00665B18" w:rsidP="00C468B8">
      <w:pPr>
        <w:ind w:left="2160" w:hanging="1440"/>
      </w:pPr>
    </w:p>
    <w:p w14:paraId="01E8CD6C" w14:textId="77777777" w:rsidR="00665B18" w:rsidRPr="009661C4" w:rsidRDefault="00665B18" w:rsidP="00665B18">
      <w:pPr>
        <w:ind w:left="2160" w:hanging="1440"/>
      </w:pPr>
      <w:r w:rsidRPr="009661C4">
        <w:t>2010-2012</w:t>
      </w:r>
      <w:r w:rsidRPr="009661C4">
        <w:tab/>
        <w:t>PI Subcontract, DF/HCC Prostate SPORE Full Project Award, NIH/NCI P50 CA90381, “Biguanides for the treatment of prostate cancer”</w:t>
      </w:r>
    </w:p>
    <w:p w14:paraId="5B1D611B" w14:textId="77777777" w:rsidR="00866C89" w:rsidRPr="009661C4" w:rsidRDefault="00866C89" w:rsidP="00665B18">
      <w:pPr>
        <w:ind w:left="2160" w:hanging="1440"/>
      </w:pPr>
    </w:p>
    <w:p w14:paraId="11231D7C" w14:textId="77777777" w:rsidR="00866C89" w:rsidRPr="009661C4" w:rsidRDefault="00866C89" w:rsidP="00665B18">
      <w:pPr>
        <w:ind w:left="2160" w:hanging="1440"/>
      </w:pPr>
      <w:r w:rsidRPr="009661C4">
        <w:t>2010-2011</w:t>
      </w:r>
      <w:r w:rsidRPr="009661C4">
        <w:tab/>
        <w:t>Principal Investigator, Harvard Catalyst Pilot Awards, “Melatonin and Prostate Cancer: A biomarker study among men in the Reykjavik Cohort”</w:t>
      </w:r>
    </w:p>
    <w:p w14:paraId="0B2ECBE8" w14:textId="77777777" w:rsidR="00A0467D" w:rsidRPr="009661C4" w:rsidRDefault="00A0467D" w:rsidP="00665B18">
      <w:pPr>
        <w:ind w:left="2160" w:hanging="1440"/>
      </w:pPr>
    </w:p>
    <w:p w14:paraId="1D513D0E" w14:textId="77777777" w:rsidR="00A0467D" w:rsidRPr="009661C4" w:rsidRDefault="00A0467D" w:rsidP="00665B18">
      <w:pPr>
        <w:ind w:left="2160" w:hanging="1440"/>
      </w:pPr>
      <w:r w:rsidRPr="009661C4">
        <w:t>2011-</w:t>
      </w:r>
      <w:r w:rsidR="0028221B" w:rsidRPr="009661C4">
        <w:t>2014</w:t>
      </w:r>
      <w:r w:rsidR="009043FC" w:rsidRPr="009661C4">
        <w:tab/>
      </w:r>
      <w:r w:rsidRPr="009661C4">
        <w:t>PI Subcontract, US Army Prostate Cancer Impact Award, PC101749 - "A Systems Biology Approach to Link Nuclear Factor Kappa B Activation with Lethal Prostate Cancer”</w:t>
      </w:r>
    </w:p>
    <w:p w14:paraId="509FF749" w14:textId="77777777" w:rsidR="0028221B" w:rsidRPr="009661C4" w:rsidRDefault="0028221B" w:rsidP="00665B18">
      <w:pPr>
        <w:ind w:left="2160" w:hanging="1440"/>
      </w:pPr>
    </w:p>
    <w:p w14:paraId="23DE8403" w14:textId="77777777" w:rsidR="000E47C5" w:rsidRPr="009661C4" w:rsidRDefault="0028221B" w:rsidP="00583142">
      <w:pPr>
        <w:ind w:left="2160" w:hanging="1440"/>
      </w:pPr>
      <w:r w:rsidRPr="009661C4">
        <w:t>2010-2011</w:t>
      </w:r>
      <w:r w:rsidRPr="009661C4">
        <w:tab/>
        <w:t>PI Subcontract, NIH/NCI, “Antioxidant Pathways and Prostate Cancer Risk”</w:t>
      </w:r>
      <w:r w:rsidRPr="009661C4">
        <w:br/>
      </w:r>
    </w:p>
    <w:p w14:paraId="2A7B2E6C" w14:textId="77777777" w:rsidR="00E722EC" w:rsidRPr="009661C4" w:rsidRDefault="000E47C5" w:rsidP="00583142">
      <w:pPr>
        <w:ind w:left="2160" w:hanging="1440"/>
      </w:pPr>
      <w:r w:rsidRPr="009661C4">
        <w:t>2011-2013</w:t>
      </w:r>
      <w:r w:rsidRPr="009661C4">
        <w:tab/>
        <w:t>Mentor, DF/HCC SPORE in Prostate Cancer Mazzone Career Development Award</w:t>
      </w:r>
      <w:r w:rsidR="00A656F4" w:rsidRPr="009661C4">
        <w:t>, “Phosphorus and calcium intake, tumor microenvironment and prostate cancer progression”</w:t>
      </w:r>
    </w:p>
    <w:p w14:paraId="52B0BC13" w14:textId="77777777" w:rsidR="00E722EC" w:rsidRPr="00CA705A" w:rsidRDefault="00E722EC" w:rsidP="00583142">
      <w:pPr>
        <w:ind w:left="2160" w:hanging="1440"/>
      </w:pPr>
    </w:p>
    <w:p w14:paraId="1D9E2055" w14:textId="77777777" w:rsidR="003C3102" w:rsidRPr="00CA705A" w:rsidRDefault="00E722EC" w:rsidP="00583142">
      <w:pPr>
        <w:ind w:left="2160" w:hanging="1440"/>
      </w:pPr>
      <w:r w:rsidRPr="00CA705A">
        <w:t>2012-2015</w:t>
      </w:r>
      <w:r w:rsidRPr="00CA705A">
        <w:tab/>
        <w:t>PI Subcontract, US Army Prostate Cancer Program Impact Award, “Telomere length and lethal prostate cancer”</w:t>
      </w:r>
    </w:p>
    <w:p w14:paraId="22C7F1C1" w14:textId="77777777" w:rsidR="00160630" w:rsidRDefault="00160630" w:rsidP="00160630">
      <w:pPr>
        <w:ind w:left="2160" w:hanging="1440"/>
      </w:pPr>
    </w:p>
    <w:p w14:paraId="32540402" w14:textId="77777777" w:rsidR="00160630" w:rsidRDefault="00160630" w:rsidP="00160630">
      <w:pPr>
        <w:ind w:left="2160" w:hanging="1440"/>
      </w:pPr>
      <w:r w:rsidRPr="00CA705A">
        <w:t xml:space="preserve">2011-2016 </w:t>
      </w:r>
      <w:r w:rsidRPr="00CA705A">
        <w:tab/>
        <w:t xml:space="preserve">Collaborator, Harvard University Trandisciplinary Research in Energetics and Cancer (TREC), NCI/NIH </w:t>
      </w:r>
    </w:p>
    <w:p w14:paraId="5C2A8BE1" w14:textId="77777777" w:rsidR="00160630" w:rsidRDefault="00160630" w:rsidP="00160630">
      <w:pPr>
        <w:ind w:left="2160" w:hanging="1440"/>
      </w:pPr>
    </w:p>
    <w:p w14:paraId="674517B2" w14:textId="77777777" w:rsidR="00160630" w:rsidRPr="001473C6" w:rsidRDefault="00160630" w:rsidP="00160630">
      <w:pPr>
        <w:adjustRightInd w:val="0"/>
        <w:ind w:left="2160" w:hanging="1440"/>
        <w:rPr>
          <w:color w:val="0D0D0D" w:themeColor="text1" w:themeTint="F2"/>
        </w:rPr>
      </w:pPr>
      <w:r>
        <w:rPr>
          <w:color w:val="0D0D0D" w:themeColor="text1" w:themeTint="F2"/>
        </w:rPr>
        <w:t>2011-2012</w:t>
      </w:r>
      <w:r>
        <w:rPr>
          <w:color w:val="0D0D0D" w:themeColor="text1" w:themeTint="F2"/>
        </w:rPr>
        <w:tab/>
        <w:t>Mentor, Rose International Traveling Fellowship – Sarah Coseo Markt, “Sleep, melatonin and prostate cancer in Iceland”</w:t>
      </w:r>
    </w:p>
    <w:p w14:paraId="1DA1AC7A" w14:textId="77777777" w:rsidR="003C3102" w:rsidRPr="00CA705A" w:rsidRDefault="003C3102" w:rsidP="00583142">
      <w:pPr>
        <w:ind w:left="2160" w:hanging="1440"/>
      </w:pPr>
    </w:p>
    <w:p w14:paraId="505BCE0C" w14:textId="30DF3FBC" w:rsidR="008A0C20" w:rsidRPr="00CA705A" w:rsidRDefault="003C3102" w:rsidP="00583142">
      <w:pPr>
        <w:ind w:left="2160" w:hanging="1440"/>
      </w:pPr>
      <w:r w:rsidRPr="00CA705A">
        <w:t>2012-2013</w:t>
      </w:r>
      <w:r w:rsidRPr="00CA705A">
        <w:tab/>
        <w:t>Mentor, US Army Prostate Cancer Research Program Post-doctoral Fellowship</w:t>
      </w:r>
      <w:r w:rsidR="00A35DF2" w:rsidRPr="00CA705A">
        <w:t>-Julie Kasperzyk,</w:t>
      </w:r>
      <w:r w:rsidRPr="00CA705A">
        <w:t xml:space="preserve"> “Prostate Cancer Tumor Heterogeneity”</w:t>
      </w:r>
    </w:p>
    <w:p w14:paraId="2BF390AF" w14:textId="77777777" w:rsidR="008A0C20" w:rsidRPr="00CA705A" w:rsidRDefault="008A0C20" w:rsidP="00583142">
      <w:pPr>
        <w:ind w:left="2160" w:hanging="1440"/>
      </w:pPr>
    </w:p>
    <w:p w14:paraId="56352ADC" w14:textId="799DAC9B" w:rsidR="002D7F85" w:rsidRPr="00215B03" w:rsidRDefault="002D7F85" w:rsidP="00215B03">
      <w:pPr>
        <w:ind w:left="2160" w:hanging="1440"/>
        <w:rPr>
          <w:spacing w:val="-4"/>
        </w:rPr>
      </w:pPr>
      <w:r w:rsidRPr="00CA705A">
        <w:t>2012-2015</w:t>
      </w:r>
      <w:r w:rsidRPr="00CA705A">
        <w:tab/>
        <w:t xml:space="preserve">Co-Investigator, US Army Idea Development Award, </w:t>
      </w:r>
      <w:r w:rsidR="00BE4F23" w:rsidRPr="00CA705A">
        <w:t>“De novo lipogenesis, fat intake and prostate cancer survival”</w:t>
      </w:r>
    </w:p>
    <w:p w14:paraId="2A38C42A" w14:textId="77777777" w:rsidR="007508F3" w:rsidRPr="00CA705A" w:rsidRDefault="007508F3" w:rsidP="00583142">
      <w:pPr>
        <w:ind w:left="2160" w:hanging="1440"/>
      </w:pPr>
    </w:p>
    <w:p w14:paraId="5428BCA5" w14:textId="2B4BF111" w:rsidR="007508F3" w:rsidRPr="00CA705A" w:rsidRDefault="007508F3" w:rsidP="00093C80">
      <w:pPr>
        <w:widowControl w:val="0"/>
        <w:autoSpaceDE w:val="0"/>
        <w:autoSpaceDN w:val="0"/>
        <w:adjustRightInd w:val="0"/>
        <w:ind w:left="2160" w:hanging="1440"/>
      </w:pPr>
      <w:r w:rsidRPr="00CA705A">
        <w:t>2012-2013</w:t>
      </w:r>
      <w:r w:rsidRPr="00CA705A">
        <w:tab/>
        <w:t xml:space="preserve">Principal Investigator, Dana Farber/Harvard Cancer Center Mazzone Awards Program </w:t>
      </w:r>
      <w:r w:rsidR="00093C80" w:rsidRPr="00CA705A">
        <w:t>Disparities Research Mechanism, “Estimating the Prostate Cancer Burden attributed to Lifestyle and Genetic Factors among African-American and White Men”</w:t>
      </w:r>
    </w:p>
    <w:p w14:paraId="76E5FC91" w14:textId="77777777" w:rsidR="004C3C2C" w:rsidRPr="00CA705A" w:rsidRDefault="004C3C2C" w:rsidP="00093C80">
      <w:pPr>
        <w:widowControl w:val="0"/>
        <w:autoSpaceDE w:val="0"/>
        <w:autoSpaceDN w:val="0"/>
        <w:adjustRightInd w:val="0"/>
        <w:ind w:left="2160" w:hanging="1440"/>
      </w:pPr>
    </w:p>
    <w:p w14:paraId="780E0027" w14:textId="6F92CC48" w:rsidR="007B1796" w:rsidRPr="00D21535" w:rsidRDefault="004C3C2C" w:rsidP="00B32A67">
      <w:pPr>
        <w:adjustRightInd w:val="0"/>
        <w:ind w:left="2160" w:hanging="1440"/>
      </w:pPr>
      <w:r w:rsidRPr="00CA705A">
        <w:t>2012-2014</w:t>
      </w:r>
      <w:r w:rsidRPr="00CA705A">
        <w:tab/>
      </w:r>
      <w:r w:rsidRPr="00D21535">
        <w:t>Co-PI, Prostate Cancer Foundation</w:t>
      </w:r>
      <w:r w:rsidR="00285412" w:rsidRPr="00D21535">
        <w:t xml:space="preserve"> Challenge Award</w:t>
      </w:r>
      <w:r w:rsidRPr="00D21535">
        <w:t>, “</w:t>
      </w:r>
      <w:r w:rsidR="007B1796" w:rsidRPr="00D21535">
        <w:t>Shedding light on stromal-epithelial interactions in prostate cancer carcinogenesis and mortality</w:t>
      </w:r>
      <w:r w:rsidR="00285412" w:rsidRPr="00D21535">
        <w:t>”</w:t>
      </w:r>
    </w:p>
    <w:p w14:paraId="205253B4" w14:textId="77777777" w:rsidR="00CA5A71" w:rsidRPr="00D21535" w:rsidRDefault="00CA5A71" w:rsidP="004052FD">
      <w:pPr>
        <w:adjustRightInd w:val="0"/>
        <w:ind w:left="2160" w:hanging="1440"/>
        <w:rPr>
          <w:color w:val="0D0D0D" w:themeColor="text1" w:themeTint="F2"/>
        </w:rPr>
      </w:pPr>
    </w:p>
    <w:p w14:paraId="1DA8264E" w14:textId="6A9CC1D0" w:rsidR="004052FD" w:rsidRPr="00D21535" w:rsidRDefault="00CA5A71" w:rsidP="004052FD">
      <w:pPr>
        <w:ind w:left="2160" w:hanging="1440"/>
        <w:rPr>
          <w:color w:val="0D0D0D" w:themeColor="text1" w:themeTint="F2"/>
        </w:rPr>
      </w:pPr>
      <w:r w:rsidRPr="00D21535">
        <w:rPr>
          <w:color w:val="0D0D0D" w:themeColor="text1" w:themeTint="F2"/>
        </w:rPr>
        <w:t>2012-2015</w:t>
      </w:r>
      <w:r w:rsidRPr="00D21535">
        <w:rPr>
          <w:color w:val="0D0D0D" w:themeColor="text1" w:themeTint="F2"/>
        </w:rPr>
        <w:tab/>
      </w:r>
      <w:r w:rsidR="00A35DF2" w:rsidRPr="00D21535">
        <w:rPr>
          <w:color w:val="0D0D0D" w:themeColor="text1" w:themeTint="F2"/>
        </w:rPr>
        <w:t>Mentor, Prostate Cancer Foundation Young Investigator Award– Stephen Finn</w:t>
      </w:r>
      <w:r w:rsidR="00895004" w:rsidRPr="00D21535">
        <w:rPr>
          <w:color w:val="0D0D0D" w:themeColor="text1" w:themeTint="F2"/>
        </w:rPr>
        <w:t xml:space="preserve">, </w:t>
      </w:r>
      <w:r w:rsidR="004052FD" w:rsidRPr="00D21535">
        <w:rPr>
          <w:color w:val="0D0D0D" w:themeColor="text1" w:themeTint="F2"/>
        </w:rPr>
        <w:t>“</w:t>
      </w:r>
      <w:r w:rsidR="004052FD" w:rsidRPr="00D21535">
        <w:rPr>
          <w:iCs/>
          <w:color w:val="0D0D0D" w:themeColor="text1" w:themeTint="F2"/>
          <w:shd w:val="clear" w:color="auto" w:fill="FFFFFF"/>
        </w:rPr>
        <w:t>Identifying non-coding RNA repertoires of aggressive prostate cancer”</w:t>
      </w:r>
    </w:p>
    <w:p w14:paraId="1161D538" w14:textId="654A407D" w:rsidR="00CA5A71" w:rsidRPr="00D21535" w:rsidRDefault="00CA5A71" w:rsidP="00B32A67">
      <w:pPr>
        <w:adjustRightInd w:val="0"/>
        <w:ind w:left="2160" w:hanging="1440"/>
        <w:rPr>
          <w:color w:val="0D0D0D" w:themeColor="text1" w:themeTint="F2"/>
        </w:rPr>
      </w:pPr>
    </w:p>
    <w:p w14:paraId="20912F44" w14:textId="23D837E1" w:rsidR="004C2F7A" w:rsidRPr="00D21535" w:rsidRDefault="004C2F7A" w:rsidP="00B32A67">
      <w:pPr>
        <w:adjustRightInd w:val="0"/>
        <w:ind w:left="2160" w:hanging="1440"/>
        <w:rPr>
          <w:iCs/>
          <w:color w:val="0D0D0D" w:themeColor="text1" w:themeTint="F2"/>
        </w:rPr>
      </w:pPr>
      <w:r w:rsidRPr="00D21535">
        <w:rPr>
          <w:color w:val="0D0D0D" w:themeColor="text1" w:themeTint="F2"/>
        </w:rPr>
        <w:t>2012-2014</w:t>
      </w:r>
      <w:r w:rsidRPr="00D21535">
        <w:rPr>
          <w:color w:val="0D0D0D" w:themeColor="text1" w:themeTint="F2"/>
        </w:rPr>
        <w:tab/>
        <w:t>Mentor, Urology Care Foundation Research Scholar Program – Mark Preston, “</w:t>
      </w:r>
      <w:r w:rsidRPr="00D21535">
        <w:rPr>
          <w:iCs/>
          <w:color w:val="0D0D0D" w:themeColor="text1" w:themeTint="F2"/>
        </w:rPr>
        <w:t>Association between Finasteride and High-grade or Lethal Prostate Cancer”</w:t>
      </w:r>
    </w:p>
    <w:p w14:paraId="144B5E17" w14:textId="77777777" w:rsidR="000E1801" w:rsidRPr="00D21535" w:rsidRDefault="000E1801" w:rsidP="00B32A67">
      <w:pPr>
        <w:adjustRightInd w:val="0"/>
        <w:ind w:left="2160" w:hanging="1440"/>
        <w:rPr>
          <w:iCs/>
          <w:color w:val="0D0D0D" w:themeColor="text1" w:themeTint="F2"/>
        </w:rPr>
      </w:pPr>
    </w:p>
    <w:p w14:paraId="2A6567A2" w14:textId="5C0A0B5E" w:rsidR="000E1801" w:rsidRPr="00D21535" w:rsidRDefault="000E1801" w:rsidP="00B32A67">
      <w:pPr>
        <w:adjustRightInd w:val="0"/>
        <w:ind w:left="2160" w:hanging="1440"/>
        <w:rPr>
          <w:color w:val="0D0D0D" w:themeColor="text1" w:themeTint="F2"/>
        </w:rPr>
      </w:pPr>
      <w:r w:rsidRPr="00D21535">
        <w:rPr>
          <w:color w:val="0D0D0D" w:themeColor="text1" w:themeTint="F2"/>
        </w:rPr>
        <w:t>2012-2013</w:t>
      </w:r>
      <w:r w:rsidRPr="00D21535">
        <w:rPr>
          <w:color w:val="0D0D0D" w:themeColor="text1" w:themeTint="F2"/>
        </w:rPr>
        <w:tab/>
        <w:t>Mentor, Rose International Traveling Fellowship – Irene Shui, “Prostate cancer in Ireland”</w:t>
      </w:r>
    </w:p>
    <w:p w14:paraId="0CFD4DDE" w14:textId="77777777" w:rsidR="00A46A30" w:rsidRPr="00D21535" w:rsidRDefault="00A46A30" w:rsidP="00B32A67">
      <w:pPr>
        <w:adjustRightInd w:val="0"/>
        <w:ind w:left="2160" w:hanging="1440"/>
        <w:rPr>
          <w:color w:val="0D0D0D" w:themeColor="text1" w:themeTint="F2"/>
        </w:rPr>
      </w:pPr>
    </w:p>
    <w:p w14:paraId="6CA0E9B4" w14:textId="15CF159A" w:rsidR="00A46A30" w:rsidRDefault="00A46A30" w:rsidP="00B32A67">
      <w:pPr>
        <w:adjustRightInd w:val="0"/>
        <w:ind w:left="2160" w:hanging="1440"/>
      </w:pPr>
      <w:r w:rsidRPr="00D21535">
        <w:rPr>
          <w:color w:val="0D0D0D" w:themeColor="text1" w:themeTint="F2"/>
        </w:rPr>
        <w:t>2013-2018</w:t>
      </w:r>
      <w:r w:rsidRPr="00D21535">
        <w:rPr>
          <w:color w:val="0D0D0D" w:themeColor="text1" w:themeTint="F2"/>
        </w:rPr>
        <w:tab/>
        <w:t xml:space="preserve">Co-Investigator, </w:t>
      </w:r>
      <w:r w:rsidR="00D21535" w:rsidRPr="00D21535">
        <w:rPr>
          <w:color w:val="0D0D0D" w:themeColor="text1" w:themeTint="F2"/>
        </w:rPr>
        <w:t xml:space="preserve">NIH/NCI RO1, </w:t>
      </w:r>
      <w:r w:rsidR="00D21535" w:rsidRPr="00D21535">
        <w:t>Bioinformatics Tools for Genomic Analysis of Tumor and Stromal Pathways in Cancer</w:t>
      </w:r>
    </w:p>
    <w:p w14:paraId="489EBD35" w14:textId="77777777" w:rsidR="00B43395" w:rsidRDefault="00B43395" w:rsidP="00B32A67">
      <w:pPr>
        <w:adjustRightInd w:val="0"/>
        <w:ind w:left="2160" w:hanging="1440"/>
      </w:pPr>
    </w:p>
    <w:p w14:paraId="0CCD7824" w14:textId="57768383" w:rsidR="00B43395" w:rsidRPr="003552BE" w:rsidRDefault="00B43395" w:rsidP="003552BE">
      <w:pPr>
        <w:ind w:left="2160" w:hanging="1440"/>
      </w:pPr>
      <w:r w:rsidRPr="003552BE">
        <w:t>2013-2016</w:t>
      </w:r>
      <w:r w:rsidRPr="003552BE">
        <w:tab/>
        <w:t>Mentor, Prostate Cancer Foundation Young Investigator Award – Jennifer Rider</w:t>
      </w:r>
      <w:r w:rsidR="003552BE">
        <w:t>,</w:t>
      </w:r>
      <w:r w:rsidRPr="003552BE">
        <w:t xml:space="preserve"> “</w:t>
      </w:r>
      <w:r w:rsidR="003552BE" w:rsidRPr="003552BE">
        <w:t>The Immunomodulatory and Androgen-Associated Actions of Vitamin D in Prostate Cancer”</w:t>
      </w:r>
    </w:p>
    <w:p w14:paraId="70173EEF" w14:textId="3E247A43" w:rsidR="004C3C2C" w:rsidRPr="000E1801" w:rsidRDefault="004C3C2C" w:rsidP="00093C80">
      <w:pPr>
        <w:widowControl w:val="0"/>
        <w:autoSpaceDE w:val="0"/>
        <w:autoSpaceDN w:val="0"/>
        <w:adjustRightInd w:val="0"/>
        <w:ind w:left="2160" w:hanging="1440"/>
        <w:rPr>
          <w:color w:val="0D0D0D" w:themeColor="text1" w:themeTint="F2"/>
        </w:rPr>
      </w:pPr>
    </w:p>
    <w:p w14:paraId="612C12BF" w14:textId="5ECA45EA" w:rsidR="00C468B8" w:rsidRPr="004C2F7A" w:rsidRDefault="0028221B" w:rsidP="00583142">
      <w:pPr>
        <w:ind w:left="2160" w:hanging="1440"/>
      </w:pPr>
      <w:r w:rsidRPr="004C2F7A">
        <w:br/>
      </w:r>
    </w:p>
    <w:p w14:paraId="72D80E2A" w14:textId="77777777" w:rsidR="00DB210A" w:rsidRPr="009661C4" w:rsidRDefault="00DB210A" w:rsidP="00CE0796">
      <w:pPr>
        <w:outlineLvl w:val="0"/>
        <w:rPr>
          <w:b/>
        </w:rPr>
      </w:pPr>
      <w:r w:rsidRPr="009661C4">
        <w:rPr>
          <w:b/>
        </w:rPr>
        <w:t>C. Report of Teaching</w:t>
      </w:r>
    </w:p>
    <w:p w14:paraId="65A446DC" w14:textId="77777777" w:rsidR="00AE64D2" w:rsidRPr="009661C4" w:rsidRDefault="00AE64D2" w:rsidP="00DB210A"/>
    <w:p w14:paraId="6A3F4B73" w14:textId="77777777" w:rsidR="00DB210A" w:rsidRPr="009661C4" w:rsidRDefault="00DB210A" w:rsidP="00CE0796">
      <w:pPr>
        <w:outlineLvl w:val="0"/>
        <w:rPr>
          <w:b/>
        </w:rPr>
      </w:pPr>
      <w:r w:rsidRPr="009661C4">
        <w:rPr>
          <w:b/>
        </w:rPr>
        <w:t>1. Local contributions</w:t>
      </w:r>
    </w:p>
    <w:p w14:paraId="193E5957" w14:textId="77777777" w:rsidR="00AE64D2" w:rsidRPr="009661C4" w:rsidRDefault="00AE64D2" w:rsidP="00DB210A">
      <w:pPr>
        <w:rPr>
          <w:b/>
        </w:rPr>
      </w:pPr>
    </w:p>
    <w:p w14:paraId="07F61AED" w14:textId="77777777" w:rsidR="00DB210A" w:rsidRPr="009661C4" w:rsidRDefault="00DB210A" w:rsidP="00CE0796">
      <w:pPr>
        <w:outlineLvl w:val="0"/>
        <w:rPr>
          <w:b/>
        </w:rPr>
      </w:pPr>
      <w:r w:rsidRPr="009661C4">
        <w:rPr>
          <w:b/>
        </w:rPr>
        <w:t xml:space="preserve">     a. Graduate Medical Courses</w:t>
      </w:r>
    </w:p>
    <w:p w14:paraId="0773B20B" w14:textId="77777777" w:rsidR="00DB210A" w:rsidRPr="009661C4" w:rsidRDefault="00DB210A" w:rsidP="00DB210A"/>
    <w:p w14:paraId="7C820F75" w14:textId="77777777" w:rsidR="00DB210A" w:rsidRPr="009661C4" w:rsidRDefault="00DB210A" w:rsidP="00DB210A">
      <w:pPr>
        <w:rPr>
          <w:u w:val="single"/>
        </w:rPr>
      </w:pPr>
      <w:r w:rsidRPr="009661C4">
        <w:t xml:space="preserve">        </w:t>
      </w:r>
      <w:r w:rsidR="00AE64D2" w:rsidRPr="009661C4">
        <w:tab/>
        <w:t xml:space="preserve">1998 </w:t>
      </w:r>
      <w:r w:rsidR="00AE64D2" w:rsidRPr="009661C4">
        <w:tab/>
      </w:r>
      <w:r w:rsidR="00AE64D2" w:rsidRPr="009661C4">
        <w:tab/>
      </w:r>
      <w:r w:rsidRPr="009661C4">
        <w:rPr>
          <w:u w:val="single"/>
        </w:rPr>
        <w:t xml:space="preserve">Introduction to Epidemiology, Boston University School </w:t>
      </w:r>
    </w:p>
    <w:p w14:paraId="2497F5F0" w14:textId="77777777" w:rsidR="00DB210A" w:rsidRPr="009661C4" w:rsidRDefault="00DB210A" w:rsidP="00AE64D2">
      <w:pPr>
        <w:ind w:left="1440" w:firstLine="720"/>
        <w:rPr>
          <w:u w:val="single"/>
        </w:rPr>
      </w:pPr>
      <w:r w:rsidRPr="009661C4">
        <w:rPr>
          <w:u w:val="single"/>
        </w:rPr>
        <w:t>of Public Health</w:t>
      </w:r>
    </w:p>
    <w:p w14:paraId="74C2CA88" w14:textId="77777777" w:rsidR="00DB210A" w:rsidRPr="009661C4" w:rsidRDefault="00DB210A" w:rsidP="00DB210A">
      <w:pPr>
        <w:rPr>
          <w:i/>
        </w:rPr>
      </w:pPr>
      <w:r w:rsidRPr="009661C4">
        <w:t xml:space="preserve">                                                             </w:t>
      </w:r>
      <w:r w:rsidR="00CA2298" w:rsidRPr="009661C4">
        <w:tab/>
      </w:r>
      <w:r w:rsidR="00CA2298" w:rsidRPr="009661C4">
        <w:tab/>
      </w:r>
      <w:r w:rsidRPr="009661C4">
        <w:rPr>
          <w:i/>
        </w:rPr>
        <w:t xml:space="preserve">contact time        </w:t>
      </w:r>
      <w:r w:rsidR="00CA2298" w:rsidRPr="009661C4">
        <w:rPr>
          <w:i/>
        </w:rPr>
        <w:tab/>
      </w:r>
      <w:r w:rsidRPr="009661C4">
        <w:rPr>
          <w:i/>
        </w:rPr>
        <w:t>prep time</w:t>
      </w:r>
    </w:p>
    <w:p w14:paraId="6FE0B525" w14:textId="77777777" w:rsidR="00DB210A" w:rsidRPr="009661C4" w:rsidRDefault="00DB210A" w:rsidP="00DB210A">
      <w:r w:rsidRPr="009661C4">
        <w:t xml:space="preserve">                        Teaching        </w:t>
      </w:r>
      <w:r w:rsidR="00932199" w:rsidRPr="009661C4">
        <w:t>100 Graduate</w:t>
      </w:r>
      <w:r w:rsidR="00CA2298" w:rsidRPr="009661C4">
        <w:tab/>
      </w:r>
      <w:r w:rsidR="00CA2298" w:rsidRPr="009661C4">
        <w:tab/>
      </w:r>
      <w:r w:rsidRPr="009661C4">
        <w:t xml:space="preserve">40 hours/year   </w:t>
      </w:r>
      <w:r w:rsidR="00CA2298" w:rsidRPr="009661C4">
        <w:tab/>
      </w:r>
      <w:r w:rsidRPr="009661C4">
        <w:t>120 hours/year</w:t>
      </w:r>
    </w:p>
    <w:p w14:paraId="1A924275" w14:textId="77777777" w:rsidR="00DB210A" w:rsidRPr="009661C4" w:rsidRDefault="00932199" w:rsidP="00932199">
      <w:pPr>
        <w:ind w:left="720" w:firstLine="720"/>
      </w:pPr>
      <w:r w:rsidRPr="009661C4">
        <w:t xml:space="preserve">Assistant </w:t>
      </w:r>
      <w:r w:rsidRPr="009661C4">
        <w:tab/>
      </w:r>
      <w:r w:rsidR="00DB210A" w:rsidRPr="009661C4">
        <w:t xml:space="preserve">Students   </w:t>
      </w:r>
      <w:r w:rsidR="00CA2298" w:rsidRPr="009661C4">
        <w:tab/>
      </w:r>
      <w:r w:rsidR="00CA2298" w:rsidRPr="009661C4">
        <w:tab/>
      </w:r>
      <w:r w:rsidR="00DB210A" w:rsidRPr="009661C4">
        <w:t xml:space="preserve">for 1 year(s)               </w:t>
      </w:r>
      <w:r w:rsidR="00CA2298" w:rsidRPr="009661C4">
        <w:tab/>
      </w:r>
      <w:r w:rsidR="00DB210A" w:rsidRPr="009661C4">
        <w:t xml:space="preserve">for 1 year(s)     </w:t>
      </w:r>
    </w:p>
    <w:p w14:paraId="780C3946" w14:textId="77777777" w:rsidR="00DB210A" w:rsidRPr="009661C4" w:rsidRDefault="00DB210A" w:rsidP="00DB210A"/>
    <w:p w14:paraId="07FE2A2B" w14:textId="77777777" w:rsidR="00DB210A" w:rsidRPr="009661C4" w:rsidRDefault="00DB210A" w:rsidP="00DB210A"/>
    <w:p w14:paraId="3CA4714A" w14:textId="77777777" w:rsidR="00DB210A" w:rsidRPr="009661C4" w:rsidRDefault="00DB210A" w:rsidP="00DB210A">
      <w:pPr>
        <w:rPr>
          <w:u w:val="single"/>
        </w:rPr>
      </w:pPr>
      <w:r w:rsidRPr="009661C4">
        <w:t xml:space="preserve">     </w:t>
      </w:r>
      <w:r w:rsidR="00AE64D2" w:rsidRPr="009661C4">
        <w:tab/>
      </w:r>
      <w:r w:rsidRPr="009661C4">
        <w:t xml:space="preserve">1998-2000     </w:t>
      </w:r>
      <w:r w:rsidR="00AE64D2" w:rsidRPr="009661C4">
        <w:tab/>
      </w:r>
      <w:r w:rsidRPr="009661C4">
        <w:rPr>
          <w:u w:val="single"/>
        </w:rPr>
        <w:t xml:space="preserve">Infectious Disease Epidemiology, Boston University School of </w:t>
      </w:r>
    </w:p>
    <w:p w14:paraId="0B9AEA2B" w14:textId="77777777" w:rsidR="00DB210A" w:rsidRPr="009661C4" w:rsidRDefault="00DB210A" w:rsidP="00CE0796">
      <w:pPr>
        <w:ind w:left="1440" w:firstLine="720"/>
        <w:outlineLvl w:val="0"/>
        <w:rPr>
          <w:u w:val="single"/>
        </w:rPr>
      </w:pPr>
      <w:r w:rsidRPr="009661C4">
        <w:rPr>
          <w:u w:val="single"/>
        </w:rPr>
        <w:t>Public Health</w:t>
      </w:r>
    </w:p>
    <w:p w14:paraId="511635A2" w14:textId="77777777" w:rsidR="00DB210A" w:rsidRPr="009661C4" w:rsidRDefault="00DB210A" w:rsidP="00DB210A">
      <w:r w:rsidRPr="009661C4">
        <w:t xml:space="preserve">                                                                                 </w:t>
      </w:r>
    </w:p>
    <w:p w14:paraId="5C1462AA" w14:textId="77777777" w:rsidR="00932199" w:rsidRPr="009661C4" w:rsidRDefault="00932199" w:rsidP="00932199">
      <w:pPr>
        <w:rPr>
          <w:i/>
        </w:rPr>
      </w:pPr>
      <w:r w:rsidRPr="009661C4">
        <w:t xml:space="preserve">                                                             </w:t>
      </w:r>
      <w:r w:rsidRPr="009661C4">
        <w:tab/>
      </w:r>
      <w:r w:rsidRPr="009661C4">
        <w:tab/>
      </w:r>
      <w:r w:rsidRPr="009661C4">
        <w:rPr>
          <w:i/>
        </w:rPr>
        <w:t xml:space="preserve">contact time        </w:t>
      </w:r>
      <w:r w:rsidRPr="009661C4">
        <w:rPr>
          <w:i/>
        </w:rPr>
        <w:tab/>
        <w:t>prep time</w:t>
      </w:r>
    </w:p>
    <w:p w14:paraId="1519F34B" w14:textId="77777777" w:rsidR="00932199" w:rsidRPr="009661C4" w:rsidRDefault="00932199" w:rsidP="00932199">
      <w:r w:rsidRPr="009661C4">
        <w:t xml:space="preserve">                        Teaching        35 Graduate</w:t>
      </w:r>
      <w:r w:rsidRPr="009661C4">
        <w:tab/>
      </w:r>
      <w:r w:rsidRPr="009661C4">
        <w:tab/>
        <w:t xml:space="preserve">25 hours/year   </w:t>
      </w:r>
      <w:r w:rsidRPr="009661C4">
        <w:tab/>
        <w:t>55 hours/year</w:t>
      </w:r>
    </w:p>
    <w:p w14:paraId="1F974E6D" w14:textId="77777777" w:rsidR="00932199" w:rsidRPr="009661C4" w:rsidRDefault="00932199" w:rsidP="00932199">
      <w:pPr>
        <w:ind w:left="720" w:firstLine="720"/>
      </w:pPr>
      <w:r w:rsidRPr="009661C4">
        <w:t xml:space="preserve">Assistant </w:t>
      </w:r>
      <w:r w:rsidRPr="009661C4">
        <w:tab/>
        <w:t xml:space="preserve">Students   </w:t>
      </w:r>
      <w:r w:rsidRPr="009661C4">
        <w:tab/>
      </w:r>
      <w:r w:rsidRPr="009661C4">
        <w:tab/>
        <w:t xml:space="preserve">for 1 year(s)               </w:t>
      </w:r>
      <w:r w:rsidRPr="009661C4">
        <w:tab/>
        <w:t xml:space="preserve">for 1 year(s)     </w:t>
      </w:r>
    </w:p>
    <w:p w14:paraId="0AA87EB2" w14:textId="77777777" w:rsidR="00DB210A" w:rsidRPr="009661C4" w:rsidRDefault="00DB210A" w:rsidP="00DB210A"/>
    <w:p w14:paraId="7D1136FF" w14:textId="77777777" w:rsidR="00DB210A" w:rsidRPr="009661C4" w:rsidRDefault="00DB210A" w:rsidP="00DB210A">
      <w:r w:rsidRPr="009661C4">
        <w:t xml:space="preserve"> </w:t>
      </w:r>
    </w:p>
    <w:p w14:paraId="1877C7A8" w14:textId="77777777" w:rsidR="00DB210A" w:rsidRPr="009661C4" w:rsidRDefault="00DB210A" w:rsidP="00DB210A"/>
    <w:p w14:paraId="4633249D" w14:textId="77777777" w:rsidR="00DB210A" w:rsidRPr="009661C4" w:rsidRDefault="00DB210A" w:rsidP="00DB210A">
      <w:pPr>
        <w:rPr>
          <w:u w:val="single"/>
        </w:rPr>
      </w:pPr>
      <w:r w:rsidRPr="009661C4">
        <w:t xml:space="preserve">     </w:t>
      </w:r>
      <w:r w:rsidR="00AE64D2" w:rsidRPr="009661C4">
        <w:tab/>
      </w:r>
      <w:r w:rsidRPr="009661C4">
        <w:t xml:space="preserve">1999               </w:t>
      </w:r>
      <w:r w:rsidR="00AE64D2" w:rsidRPr="009661C4">
        <w:tab/>
      </w:r>
      <w:r w:rsidRPr="009661C4">
        <w:rPr>
          <w:u w:val="single"/>
        </w:rPr>
        <w:t xml:space="preserve">Introduction to Epidemiology, Harvard School of Public </w:t>
      </w:r>
    </w:p>
    <w:p w14:paraId="331077CC" w14:textId="77777777" w:rsidR="00DB210A" w:rsidRPr="009661C4" w:rsidRDefault="00DB210A" w:rsidP="00CE0796">
      <w:pPr>
        <w:ind w:left="1440" w:firstLine="720"/>
        <w:outlineLvl w:val="0"/>
        <w:rPr>
          <w:u w:val="single"/>
        </w:rPr>
      </w:pPr>
      <w:r w:rsidRPr="009661C4">
        <w:rPr>
          <w:u w:val="single"/>
        </w:rPr>
        <w:t>Health</w:t>
      </w:r>
    </w:p>
    <w:p w14:paraId="19D0A201" w14:textId="77777777" w:rsidR="00DB210A" w:rsidRPr="009661C4" w:rsidRDefault="00DB210A" w:rsidP="00DB210A">
      <w:r w:rsidRPr="009661C4">
        <w:t xml:space="preserve">                                                                                 </w:t>
      </w:r>
    </w:p>
    <w:p w14:paraId="73E3D27B" w14:textId="77777777" w:rsidR="00932199" w:rsidRPr="009661C4" w:rsidRDefault="00DB210A" w:rsidP="00932199">
      <w:pPr>
        <w:rPr>
          <w:i/>
        </w:rPr>
      </w:pPr>
      <w:r w:rsidRPr="009661C4">
        <w:t xml:space="preserve">               </w:t>
      </w:r>
      <w:r w:rsidR="00932199" w:rsidRPr="009661C4">
        <w:t xml:space="preserve">                                                             </w:t>
      </w:r>
      <w:r w:rsidR="00932199" w:rsidRPr="009661C4">
        <w:tab/>
      </w:r>
      <w:r w:rsidR="00932199" w:rsidRPr="009661C4">
        <w:rPr>
          <w:i/>
        </w:rPr>
        <w:t xml:space="preserve">contact time        </w:t>
      </w:r>
      <w:r w:rsidR="00932199" w:rsidRPr="009661C4">
        <w:rPr>
          <w:i/>
        </w:rPr>
        <w:tab/>
        <w:t>prep time</w:t>
      </w:r>
    </w:p>
    <w:p w14:paraId="060EBBE3" w14:textId="77777777" w:rsidR="00932199" w:rsidRPr="009661C4" w:rsidRDefault="00932199" w:rsidP="00932199">
      <w:r w:rsidRPr="009661C4">
        <w:t xml:space="preserve">                        Teaching        110 Graduate</w:t>
      </w:r>
      <w:r w:rsidRPr="009661C4">
        <w:tab/>
      </w:r>
      <w:r w:rsidRPr="009661C4">
        <w:tab/>
        <w:t xml:space="preserve">25 hours/year   </w:t>
      </w:r>
      <w:r w:rsidRPr="009661C4">
        <w:tab/>
        <w:t>55 hours/year</w:t>
      </w:r>
    </w:p>
    <w:p w14:paraId="7E4AA909" w14:textId="77777777" w:rsidR="00932199" w:rsidRPr="009661C4" w:rsidRDefault="00932199" w:rsidP="00932199">
      <w:pPr>
        <w:ind w:left="720" w:firstLine="720"/>
      </w:pPr>
      <w:r w:rsidRPr="009661C4">
        <w:t xml:space="preserve">Assistant </w:t>
      </w:r>
      <w:r w:rsidRPr="009661C4">
        <w:tab/>
        <w:t xml:space="preserve">Students   </w:t>
      </w:r>
      <w:r w:rsidRPr="009661C4">
        <w:tab/>
      </w:r>
      <w:r w:rsidRPr="009661C4">
        <w:tab/>
        <w:t xml:space="preserve">for 1 year(s)               </w:t>
      </w:r>
      <w:r w:rsidRPr="009661C4">
        <w:tab/>
        <w:t xml:space="preserve">for 1 year(s)     </w:t>
      </w:r>
    </w:p>
    <w:p w14:paraId="1143B99B" w14:textId="77777777" w:rsidR="00DB210A" w:rsidRPr="009661C4" w:rsidRDefault="00DB210A" w:rsidP="00DB210A"/>
    <w:p w14:paraId="6E34222F" w14:textId="77777777" w:rsidR="00DB210A" w:rsidRPr="009661C4" w:rsidRDefault="00DB210A" w:rsidP="00DB210A"/>
    <w:p w14:paraId="61104BB9" w14:textId="77777777" w:rsidR="00DB210A" w:rsidRPr="009661C4" w:rsidRDefault="00DB210A" w:rsidP="00DB210A">
      <w:pPr>
        <w:rPr>
          <w:u w:val="single"/>
        </w:rPr>
      </w:pPr>
      <w:r w:rsidRPr="009661C4">
        <w:t xml:space="preserve">     </w:t>
      </w:r>
      <w:r w:rsidR="00AE64D2" w:rsidRPr="009661C4">
        <w:tab/>
      </w:r>
      <w:r w:rsidRPr="009661C4">
        <w:t xml:space="preserve">1999-2002     </w:t>
      </w:r>
      <w:r w:rsidR="00AE64D2" w:rsidRPr="009661C4">
        <w:tab/>
      </w:r>
      <w:r w:rsidRPr="009661C4">
        <w:rPr>
          <w:u w:val="single"/>
        </w:rPr>
        <w:t xml:space="preserve">Epidemiology of Infectious Disease, Harvard School of Public </w:t>
      </w:r>
    </w:p>
    <w:p w14:paraId="4935F2B7" w14:textId="77777777" w:rsidR="00DB210A" w:rsidRPr="009661C4" w:rsidRDefault="00DB210A" w:rsidP="00CE0796">
      <w:pPr>
        <w:ind w:left="1440" w:firstLine="720"/>
        <w:outlineLvl w:val="0"/>
      </w:pPr>
      <w:r w:rsidRPr="009661C4">
        <w:rPr>
          <w:u w:val="single"/>
        </w:rPr>
        <w:t>Health</w:t>
      </w:r>
    </w:p>
    <w:p w14:paraId="35AD2FA5" w14:textId="77777777" w:rsidR="00DB210A" w:rsidRPr="009661C4" w:rsidRDefault="00DB210A" w:rsidP="00DB210A">
      <w:r w:rsidRPr="009661C4">
        <w:t xml:space="preserve">                                                                                 </w:t>
      </w:r>
    </w:p>
    <w:p w14:paraId="5009ACA0" w14:textId="77777777" w:rsidR="00932199" w:rsidRPr="009661C4" w:rsidRDefault="00932199" w:rsidP="00932199">
      <w:pPr>
        <w:rPr>
          <w:i/>
        </w:rPr>
      </w:pPr>
      <w:r w:rsidRPr="009661C4">
        <w:t xml:space="preserve">                                                             </w:t>
      </w:r>
      <w:r w:rsidRPr="009661C4">
        <w:tab/>
      </w:r>
      <w:r w:rsidRPr="009661C4">
        <w:tab/>
      </w:r>
      <w:r w:rsidRPr="009661C4">
        <w:rPr>
          <w:i/>
        </w:rPr>
        <w:t xml:space="preserve">contact time        </w:t>
      </w:r>
      <w:r w:rsidRPr="009661C4">
        <w:rPr>
          <w:i/>
        </w:rPr>
        <w:tab/>
        <w:t>prep time</w:t>
      </w:r>
    </w:p>
    <w:p w14:paraId="1E304E3E" w14:textId="77777777" w:rsidR="00932199" w:rsidRPr="009661C4" w:rsidRDefault="00932199" w:rsidP="00932199">
      <w:r w:rsidRPr="009661C4">
        <w:t xml:space="preserve">                        Teaching        60 Graduate</w:t>
      </w:r>
      <w:r w:rsidRPr="009661C4">
        <w:tab/>
      </w:r>
      <w:r w:rsidRPr="009661C4">
        <w:tab/>
        <w:t xml:space="preserve">25 hours/year   </w:t>
      </w:r>
      <w:r w:rsidRPr="009661C4">
        <w:tab/>
        <w:t>55 hours/year</w:t>
      </w:r>
    </w:p>
    <w:p w14:paraId="3E366B61" w14:textId="77777777" w:rsidR="00932199" w:rsidRPr="009661C4" w:rsidRDefault="00932199" w:rsidP="00932199">
      <w:pPr>
        <w:ind w:left="720" w:firstLine="720"/>
      </w:pPr>
      <w:r w:rsidRPr="009661C4">
        <w:t xml:space="preserve">Assistant </w:t>
      </w:r>
      <w:r w:rsidRPr="009661C4">
        <w:tab/>
        <w:t xml:space="preserve">Students   </w:t>
      </w:r>
      <w:r w:rsidRPr="009661C4">
        <w:tab/>
      </w:r>
      <w:r w:rsidRPr="009661C4">
        <w:tab/>
        <w:t xml:space="preserve">for 1 year(s)               </w:t>
      </w:r>
      <w:r w:rsidRPr="009661C4">
        <w:tab/>
        <w:t xml:space="preserve">for 1 year(s)     </w:t>
      </w:r>
    </w:p>
    <w:p w14:paraId="48C22D52" w14:textId="77777777" w:rsidR="00DB210A" w:rsidRPr="009661C4" w:rsidRDefault="00DB210A" w:rsidP="00DB210A">
      <w:r w:rsidRPr="009661C4">
        <w:t xml:space="preserve"> </w:t>
      </w:r>
    </w:p>
    <w:p w14:paraId="5C518EC2" w14:textId="77777777" w:rsidR="00DB210A" w:rsidRPr="009661C4" w:rsidRDefault="00DB210A" w:rsidP="00DB210A"/>
    <w:p w14:paraId="3FDE9EDD" w14:textId="77777777" w:rsidR="00DB210A" w:rsidRPr="009661C4" w:rsidRDefault="00DB210A" w:rsidP="00DB210A">
      <w:pPr>
        <w:rPr>
          <w:u w:val="single"/>
        </w:rPr>
      </w:pPr>
      <w:r w:rsidRPr="009661C4">
        <w:t xml:space="preserve">     </w:t>
      </w:r>
      <w:r w:rsidR="00AE64D2" w:rsidRPr="009661C4">
        <w:tab/>
      </w:r>
      <w:r w:rsidRPr="009661C4">
        <w:t xml:space="preserve">2000-2001     </w:t>
      </w:r>
      <w:r w:rsidR="00AE64D2" w:rsidRPr="009661C4">
        <w:tab/>
      </w:r>
      <w:r w:rsidRPr="009661C4">
        <w:rPr>
          <w:u w:val="single"/>
        </w:rPr>
        <w:t xml:space="preserve">Epidemiological Analysis of Outbreaks and Infectious Disease, </w:t>
      </w:r>
    </w:p>
    <w:p w14:paraId="5A815DD3" w14:textId="77777777" w:rsidR="00DB210A" w:rsidRPr="009661C4" w:rsidRDefault="00DB210A" w:rsidP="00CE0796">
      <w:pPr>
        <w:ind w:left="1440" w:firstLine="720"/>
        <w:outlineLvl w:val="0"/>
        <w:rPr>
          <w:u w:val="single"/>
        </w:rPr>
      </w:pPr>
      <w:r w:rsidRPr="009661C4">
        <w:rPr>
          <w:u w:val="single"/>
        </w:rPr>
        <w:t>Harvard School of Public Health</w:t>
      </w:r>
    </w:p>
    <w:p w14:paraId="2FF943D1" w14:textId="77777777" w:rsidR="00DB210A" w:rsidRPr="009661C4" w:rsidRDefault="00DB210A" w:rsidP="00DB210A">
      <w:r w:rsidRPr="009661C4">
        <w:t xml:space="preserve">                                                                                 </w:t>
      </w:r>
    </w:p>
    <w:p w14:paraId="08AB6C71" w14:textId="77777777" w:rsidR="00932199" w:rsidRPr="009661C4" w:rsidRDefault="00932199" w:rsidP="00932199">
      <w:pPr>
        <w:rPr>
          <w:i/>
        </w:rPr>
      </w:pPr>
      <w:r w:rsidRPr="009661C4">
        <w:t xml:space="preserve">                                                             </w:t>
      </w:r>
      <w:r w:rsidRPr="009661C4">
        <w:tab/>
      </w:r>
      <w:r w:rsidRPr="009661C4">
        <w:tab/>
      </w:r>
      <w:r w:rsidRPr="009661C4">
        <w:rPr>
          <w:i/>
        </w:rPr>
        <w:t xml:space="preserve">contact time        </w:t>
      </w:r>
      <w:r w:rsidRPr="009661C4">
        <w:rPr>
          <w:i/>
        </w:rPr>
        <w:tab/>
        <w:t>prep time</w:t>
      </w:r>
    </w:p>
    <w:p w14:paraId="336BD16A" w14:textId="77777777" w:rsidR="00932199" w:rsidRPr="009661C4" w:rsidRDefault="00932199" w:rsidP="00932199">
      <w:r w:rsidRPr="009661C4">
        <w:t xml:space="preserve">                        Teaching        60 Graduate</w:t>
      </w:r>
      <w:r w:rsidRPr="009661C4">
        <w:tab/>
      </w:r>
      <w:r w:rsidRPr="009661C4">
        <w:tab/>
        <w:t xml:space="preserve">25 hours/year   </w:t>
      </w:r>
      <w:r w:rsidRPr="009661C4">
        <w:tab/>
        <w:t>55 hours/year</w:t>
      </w:r>
    </w:p>
    <w:p w14:paraId="4A4DA959" w14:textId="77777777" w:rsidR="00932199" w:rsidRPr="009661C4" w:rsidRDefault="00932199" w:rsidP="00932199">
      <w:pPr>
        <w:ind w:left="720" w:firstLine="720"/>
      </w:pPr>
      <w:r w:rsidRPr="009661C4">
        <w:t xml:space="preserve">Assistant </w:t>
      </w:r>
      <w:r w:rsidRPr="009661C4">
        <w:tab/>
        <w:t xml:space="preserve">Students   </w:t>
      </w:r>
      <w:r w:rsidRPr="009661C4">
        <w:tab/>
      </w:r>
      <w:r w:rsidRPr="009661C4">
        <w:tab/>
        <w:t xml:space="preserve">for 1 year(s)               </w:t>
      </w:r>
      <w:r w:rsidRPr="009661C4">
        <w:tab/>
        <w:t xml:space="preserve">for 1 year(s)     </w:t>
      </w:r>
    </w:p>
    <w:p w14:paraId="20668D02" w14:textId="77777777" w:rsidR="00DB210A" w:rsidRPr="009661C4" w:rsidRDefault="00DB210A" w:rsidP="00DB210A">
      <w:r w:rsidRPr="009661C4">
        <w:t xml:space="preserve"> </w:t>
      </w:r>
    </w:p>
    <w:p w14:paraId="193C38C1" w14:textId="77777777" w:rsidR="00DB210A" w:rsidRPr="009661C4" w:rsidRDefault="00DB210A" w:rsidP="00DB210A"/>
    <w:p w14:paraId="365A1257" w14:textId="77777777" w:rsidR="00DB210A" w:rsidRPr="009661C4" w:rsidRDefault="00DB210A" w:rsidP="00DB210A">
      <w:pPr>
        <w:rPr>
          <w:b/>
        </w:rPr>
      </w:pPr>
      <w:r w:rsidRPr="009661C4">
        <w:t xml:space="preserve">     </w:t>
      </w:r>
      <w:r w:rsidR="00AE64D2" w:rsidRPr="009661C4">
        <w:tab/>
      </w:r>
      <w:r w:rsidRPr="009661C4">
        <w:t xml:space="preserve">2000-2002     </w:t>
      </w:r>
      <w:r w:rsidR="00AE64D2" w:rsidRPr="009661C4">
        <w:tab/>
      </w:r>
      <w:r w:rsidRPr="009661C4">
        <w:rPr>
          <w:u w:val="single"/>
        </w:rPr>
        <w:t>Epidemiology of HIV/AIDS, Harvard School of Public Health</w:t>
      </w:r>
    </w:p>
    <w:p w14:paraId="387E5F5C" w14:textId="77777777" w:rsidR="00DB210A" w:rsidRPr="009661C4" w:rsidRDefault="00DB210A" w:rsidP="00DB210A">
      <w:r w:rsidRPr="009661C4">
        <w:t xml:space="preserve">                                                                                 </w:t>
      </w:r>
    </w:p>
    <w:p w14:paraId="631D1866" w14:textId="77777777" w:rsidR="00932199" w:rsidRPr="009661C4" w:rsidRDefault="00932199" w:rsidP="00932199">
      <w:pPr>
        <w:rPr>
          <w:i/>
        </w:rPr>
      </w:pPr>
      <w:r w:rsidRPr="009661C4">
        <w:t xml:space="preserve">                                                             </w:t>
      </w:r>
      <w:r w:rsidRPr="009661C4">
        <w:tab/>
      </w:r>
      <w:r w:rsidRPr="009661C4">
        <w:tab/>
      </w:r>
      <w:r w:rsidRPr="009661C4">
        <w:rPr>
          <w:i/>
        </w:rPr>
        <w:t xml:space="preserve">contact time        </w:t>
      </w:r>
      <w:r w:rsidRPr="009661C4">
        <w:rPr>
          <w:i/>
        </w:rPr>
        <w:tab/>
        <w:t>prep time</w:t>
      </w:r>
    </w:p>
    <w:p w14:paraId="6E3DE1EF" w14:textId="77777777" w:rsidR="00932199" w:rsidRPr="009661C4" w:rsidRDefault="00932199" w:rsidP="00932199">
      <w:r w:rsidRPr="009661C4">
        <w:t xml:space="preserve">                 Senior Teaching        40 Graduate</w:t>
      </w:r>
      <w:r w:rsidRPr="009661C4">
        <w:tab/>
      </w:r>
      <w:r w:rsidRPr="009661C4">
        <w:tab/>
        <w:t xml:space="preserve">25 hours/year   </w:t>
      </w:r>
      <w:r w:rsidRPr="009661C4">
        <w:tab/>
        <w:t>75 hours/year</w:t>
      </w:r>
    </w:p>
    <w:p w14:paraId="571188B5" w14:textId="77777777" w:rsidR="00932199" w:rsidRPr="009661C4" w:rsidRDefault="00932199" w:rsidP="00932199">
      <w:pPr>
        <w:ind w:left="720" w:firstLine="720"/>
      </w:pPr>
      <w:r w:rsidRPr="009661C4">
        <w:t xml:space="preserve">Assistant </w:t>
      </w:r>
      <w:r w:rsidRPr="009661C4">
        <w:tab/>
        <w:t xml:space="preserve">   Students   </w:t>
      </w:r>
      <w:r w:rsidRPr="009661C4">
        <w:tab/>
      </w:r>
      <w:r w:rsidRPr="009661C4">
        <w:tab/>
        <w:t xml:space="preserve">for 1 year(s)               </w:t>
      </w:r>
      <w:r w:rsidRPr="009661C4">
        <w:tab/>
        <w:t xml:space="preserve">for 1 year(s)     </w:t>
      </w:r>
    </w:p>
    <w:p w14:paraId="56B65D65" w14:textId="77777777" w:rsidR="00DB210A" w:rsidRPr="009661C4" w:rsidRDefault="00DB210A" w:rsidP="00DB210A">
      <w:r w:rsidRPr="009661C4">
        <w:t xml:space="preserve"> </w:t>
      </w:r>
    </w:p>
    <w:p w14:paraId="2D29DD22" w14:textId="77777777" w:rsidR="00DB210A" w:rsidRPr="009661C4" w:rsidRDefault="00DB210A" w:rsidP="00DB210A"/>
    <w:p w14:paraId="3A153B57" w14:textId="77777777" w:rsidR="00DB210A" w:rsidRPr="009661C4" w:rsidRDefault="00DB210A" w:rsidP="00DB210A">
      <w:pPr>
        <w:rPr>
          <w:u w:val="single"/>
        </w:rPr>
      </w:pPr>
      <w:r w:rsidRPr="009661C4">
        <w:t xml:space="preserve">     </w:t>
      </w:r>
      <w:r w:rsidR="00AE64D2" w:rsidRPr="009661C4">
        <w:tab/>
      </w:r>
      <w:r w:rsidRPr="009661C4">
        <w:t xml:space="preserve">2000-2002     </w:t>
      </w:r>
      <w:r w:rsidR="00AE64D2" w:rsidRPr="009661C4">
        <w:tab/>
      </w:r>
      <w:r w:rsidRPr="009661C4">
        <w:rPr>
          <w:u w:val="single"/>
        </w:rPr>
        <w:t xml:space="preserve">Analysis of Case-control and Cohort Studies, Harvard School </w:t>
      </w:r>
    </w:p>
    <w:p w14:paraId="5B925836" w14:textId="77777777" w:rsidR="00DB210A" w:rsidRPr="009661C4" w:rsidRDefault="00DB210A" w:rsidP="00AE64D2">
      <w:pPr>
        <w:ind w:left="1440" w:firstLine="720"/>
        <w:rPr>
          <w:u w:val="single"/>
        </w:rPr>
      </w:pPr>
      <w:r w:rsidRPr="009661C4">
        <w:rPr>
          <w:u w:val="single"/>
        </w:rPr>
        <w:t>of Public Health</w:t>
      </w:r>
    </w:p>
    <w:p w14:paraId="184F0721" w14:textId="77777777" w:rsidR="00DB210A" w:rsidRPr="009661C4" w:rsidRDefault="00DB210A" w:rsidP="00DB210A">
      <w:r w:rsidRPr="009661C4">
        <w:t xml:space="preserve">                                                                                 </w:t>
      </w:r>
    </w:p>
    <w:p w14:paraId="2AD14BF7" w14:textId="77777777" w:rsidR="00932199" w:rsidRPr="009661C4" w:rsidRDefault="00932199" w:rsidP="00932199">
      <w:pPr>
        <w:rPr>
          <w:i/>
        </w:rPr>
      </w:pPr>
      <w:r w:rsidRPr="009661C4">
        <w:t xml:space="preserve">                                                             </w:t>
      </w:r>
      <w:r w:rsidRPr="009661C4">
        <w:tab/>
      </w:r>
      <w:r w:rsidRPr="009661C4">
        <w:tab/>
      </w:r>
      <w:r w:rsidRPr="009661C4">
        <w:rPr>
          <w:i/>
        </w:rPr>
        <w:t xml:space="preserve">contact time        </w:t>
      </w:r>
      <w:r w:rsidRPr="009661C4">
        <w:rPr>
          <w:i/>
        </w:rPr>
        <w:tab/>
        <w:t>prep time</w:t>
      </w:r>
    </w:p>
    <w:p w14:paraId="3A5C0771" w14:textId="77777777" w:rsidR="00932199" w:rsidRPr="009661C4" w:rsidRDefault="00932199" w:rsidP="00932199">
      <w:r w:rsidRPr="009661C4">
        <w:t xml:space="preserve">                 Senior Teaching        90 Graduate</w:t>
      </w:r>
      <w:r w:rsidRPr="009661C4">
        <w:tab/>
      </w:r>
      <w:r w:rsidRPr="009661C4">
        <w:tab/>
        <w:t xml:space="preserve">40 hours/year   </w:t>
      </w:r>
      <w:r w:rsidRPr="009661C4">
        <w:tab/>
        <w:t>120 hours/year</w:t>
      </w:r>
    </w:p>
    <w:p w14:paraId="7796432D" w14:textId="77777777" w:rsidR="00932199" w:rsidRPr="009661C4" w:rsidRDefault="00932199" w:rsidP="00932199">
      <w:pPr>
        <w:ind w:left="720" w:firstLine="720"/>
      </w:pPr>
      <w:r w:rsidRPr="009661C4">
        <w:t xml:space="preserve">Assistant </w:t>
      </w:r>
      <w:r w:rsidRPr="009661C4">
        <w:tab/>
        <w:t xml:space="preserve">   Students   </w:t>
      </w:r>
      <w:r w:rsidRPr="009661C4">
        <w:tab/>
      </w:r>
      <w:r w:rsidRPr="009661C4">
        <w:tab/>
        <w:t xml:space="preserve">for 1 year(s)               </w:t>
      </w:r>
      <w:r w:rsidRPr="009661C4">
        <w:tab/>
        <w:t xml:space="preserve">for 1 year(s)     </w:t>
      </w:r>
    </w:p>
    <w:p w14:paraId="5A9C2057" w14:textId="77777777" w:rsidR="00DB210A" w:rsidRPr="009661C4" w:rsidRDefault="00DB210A" w:rsidP="00DB210A">
      <w:r w:rsidRPr="009661C4">
        <w:t xml:space="preserve"> </w:t>
      </w:r>
    </w:p>
    <w:p w14:paraId="32918159" w14:textId="77777777" w:rsidR="00DB210A" w:rsidRPr="009661C4" w:rsidRDefault="00DB210A" w:rsidP="00DB210A"/>
    <w:p w14:paraId="131C01B6" w14:textId="77777777" w:rsidR="00DB210A" w:rsidRPr="009661C4" w:rsidRDefault="00DB210A" w:rsidP="00DB210A">
      <w:pPr>
        <w:rPr>
          <w:u w:val="single"/>
        </w:rPr>
      </w:pPr>
      <w:r w:rsidRPr="009661C4">
        <w:t xml:space="preserve">     </w:t>
      </w:r>
      <w:r w:rsidR="00AE64D2" w:rsidRPr="009661C4">
        <w:tab/>
      </w:r>
      <w:r w:rsidRPr="009661C4">
        <w:t xml:space="preserve">2001-2002     </w:t>
      </w:r>
      <w:r w:rsidR="00AE64D2" w:rsidRPr="009661C4">
        <w:tab/>
      </w:r>
      <w:r w:rsidRPr="009661C4">
        <w:rPr>
          <w:u w:val="single"/>
        </w:rPr>
        <w:t xml:space="preserve">Epidemiology of Infectious Disease, Harvard School of Public </w:t>
      </w:r>
    </w:p>
    <w:p w14:paraId="347A5672" w14:textId="77777777" w:rsidR="00DB210A" w:rsidRPr="009661C4" w:rsidRDefault="00DB210A" w:rsidP="00CE0796">
      <w:pPr>
        <w:ind w:left="1440" w:firstLine="720"/>
        <w:outlineLvl w:val="0"/>
        <w:rPr>
          <w:u w:val="single"/>
        </w:rPr>
      </w:pPr>
      <w:r w:rsidRPr="009661C4">
        <w:rPr>
          <w:u w:val="single"/>
        </w:rPr>
        <w:t>Health</w:t>
      </w:r>
    </w:p>
    <w:p w14:paraId="54531726" w14:textId="77777777" w:rsidR="00932199" w:rsidRPr="009661C4" w:rsidRDefault="00DB210A" w:rsidP="00932199">
      <w:r w:rsidRPr="009661C4">
        <w:t xml:space="preserve">                                                                                 </w:t>
      </w:r>
      <w:r w:rsidR="00932199" w:rsidRPr="009661C4">
        <w:t xml:space="preserve">                                             </w:t>
      </w:r>
    </w:p>
    <w:p w14:paraId="12ABEE70" w14:textId="77777777" w:rsidR="00932199" w:rsidRPr="009661C4" w:rsidRDefault="00932199" w:rsidP="00932199">
      <w:pPr>
        <w:rPr>
          <w:i/>
        </w:rPr>
      </w:pPr>
      <w:r w:rsidRPr="009661C4">
        <w:t xml:space="preserve">                                                             </w:t>
      </w:r>
      <w:r w:rsidRPr="009661C4">
        <w:tab/>
      </w:r>
      <w:r w:rsidRPr="009661C4">
        <w:tab/>
      </w:r>
      <w:r w:rsidRPr="009661C4">
        <w:rPr>
          <w:i/>
        </w:rPr>
        <w:t xml:space="preserve">contact time        </w:t>
      </w:r>
      <w:r w:rsidRPr="009661C4">
        <w:rPr>
          <w:i/>
        </w:rPr>
        <w:tab/>
        <w:t>prep time</w:t>
      </w:r>
    </w:p>
    <w:p w14:paraId="68E70C29" w14:textId="77777777" w:rsidR="00932199" w:rsidRPr="009661C4" w:rsidRDefault="00932199" w:rsidP="00932199">
      <w:r w:rsidRPr="009661C4">
        <w:t xml:space="preserve">                 Senior Teaching        60 Graduate</w:t>
      </w:r>
      <w:r w:rsidRPr="009661C4">
        <w:tab/>
      </w:r>
      <w:r w:rsidRPr="009661C4">
        <w:tab/>
        <w:t xml:space="preserve">40 hours/year   </w:t>
      </w:r>
      <w:r w:rsidRPr="009661C4">
        <w:tab/>
        <w:t>120 hours/year</w:t>
      </w:r>
    </w:p>
    <w:p w14:paraId="02CA7A0F" w14:textId="77777777" w:rsidR="00932199" w:rsidRPr="009661C4" w:rsidRDefault="00932199" w:rsidP="00932199">
      <w:pPr>
        <w:ind w:left="720" w:firstLine="720"/>
      </w:pPr>
      <w:r w:rsidRPr="009661C4">
        <w:t xml:space="preserve">Assistant </w:t>
      </w:r>
      <w:r w:rsidRPr="009661C4">
        <w:tab/>
        <w:t xml:space="preserve">   Students   </w:t>
      </w:r>
      <w:r w:rsidRPr="009661C4">
        <w:tab/>
      </w:r>
      <w:r w:rsidRPr="009661C4">
        <w:tab/>
        <w:t xml:space="preserve">for 1 year(s)               </w:t>
      </w:r>
      <w:r w:rsidRPr="009661C4">
        <w:tab/>
        <w:t xml:space="preserve">for 1 year(s)     </w:t>
      </w:r>
    </w:p>
    <w:p w14:paraId="2CB939E9" w14:textId="77777777" w:rsidR="00DB210A" w:rsidRPr="009661C4" w:rsidRDefault="00DB210A" w:rsidP="00DB210A">
      <w:r w:rsidRPr="009661C4">
        <w:t xml:space="preserve"> </w:t>
      </w:r>
    </w:p>
    <w:p w14:paraId="58EF7CC8" w14:textId="77777777" w:rsidR="00DB210A" w:rsidRPr="009661C4" w:rsidRDefault="00DB210A" w:rsidP="00DB210A"/>
    <w:p w14:paraId="7692ED07" w14:textId="77777777" w:rsidR="00DB210A" w:rsidRPr="009661C4" w:rsidRDefault="00DB210A" w:rsidP="00DB210A">
      <w:pPr>
        <w:rPr>
          <w:u w:val="single"/>
        </w:rPr>
      </w:pPr>
      <w:r w:rsidRPr="009661C4">
        <w:t xml:space="preserve">     </w:t>
      </w:r>
      <w:r w:rsidR="00AE64D2" w:rsidRPr="009661C4">
        <w:tab/>
      </w:r>
      <w:r w:rsidRPr="009661C4">
        <w:t xml:space="preserve">2003               </w:t>
      </w:r>
      <w:r w:rsidR="00AE64D2" w:rsidRPr="009661C4">
        <w:tab/>
      </w:r>
      <w:r w:rsidRPr="009661C4">
        <w:rPr>
          <w:u w:val="single"/>
        </w:rPr>
        <w:t xml:space="preserve">Design Issues in Epidemiology, Boston University School </w:t>
      </w:r>
    </w:p>
    <w:p w14:paraId="7D9C26B7" w14:textId="77777777" w:rsidR="00DB210A" w:rsidRPr="009661C4" w:rsidRDefault="00DB210A" w:rsidP="00AE64D2">
      <w:pPr>
        <w:ind w:left="1440" w:firstLine="720"/>
        <w:rPr>
          <w:u w:val="single"/>
        </w:rPr>
      </w:pPr>
      <w:r w:rsidRPr="009661C4">
        <w:rPr>
          <w:u w:val="single"/>
        </w:rPr>
        <w:t>of Public Health</w:t>
      </w:r>
    </w:p>
    <w:p w14:paraId="6A864060" w14:textId="77777777" w:rsidR="00DB210A" w:rsidRPr="009661C4" w:rsidRDefault="00DB210A" w:rsidP="00DB210A">
      <w:r w:rsidRPr="009661C4">
        <w:t xml:space="preserve">                                                                                 </w:t>
      </w:r>
    </w:p>
    <w:p w14:paraId="3B60937E" w14:textId="77777777" w:rsidR="00932199" w:rsidRPr="009661C4" w:rsidRDefault="00932199" w:rsidP="00932199">
      <w:pPr>
        <w:rPr>
          <w:i/>
        </w:rPr>
      </w:pPr>
      <w:r w:rsidRPr="009661C4">
        <w:t xml:space="preserve">                                                             </w:t>
      </w:r>
      <w:r w:rsidRPr="009661C4">
        <w:tab/>
      </w:r>
      <w:r w:rsidRPr="009661C4">
        <w:tab/>
      </w:r>
      <w:r w:rsidRPr="009661C4">
        <w:rPr>
          <w:i/>
        </w:rPr>
        <w:t xml:space="preserve">contact time        </w:t>
      </w:r>
      <w:r w:rsidRPr="009661C4">
        <w:rPr>
          <w:i/>
        </w:rPr>
        <w:tab/>
        <w:t>prep time</w:t>
      </w:r>
    </w:p>
    <w:p w14:paraId="030722D7" w14:textId="77777777" w:rsidR="00932199" w:rsidRPr="009661C4" w:rsidRDefault="00932199" w:rsidP="00932199">
      <w:r w:rsidRPr="009661C4">
        <w:t xml:space="preserve">                 </w:t>
      </w:r>
      <w:r w:rsidRPr="009661C4">
        <w:tab/>
        <w:t>Lecturer        8 Graduate</w:t>
      </w:r>
      <w:r w:rsidRPr="009661C4">
        <w:tab/>
      </w:r>
      <w:r w:rsidRPr="009661C4">
        <w:tab/>
        <w:t xml:space="preserve">3 hours/year   </w:t>
      </w:r>
      <w:r w:rsidRPr="009661C4">
        <w:tab/>
      </w:r>
      <w:r w:rsidRPr="009661C4">
        <w:tab/>
        <w:t>15 hours/year</w:t>
      </w:r>
    </w:p>
    <w:p w14:paraId="43D05252" w14:textId="77777777" w:rsidR="00932199" w:rsidRPr="009661C4" w:rsidRDefault="00932199" w:rsidP="00932199">
      <w:pPr>
        <w:ind w:left="720" w:firstLine="720"/>
      </w:pPr>
      <w:r w:rsidRPr="009661C4">
        <w:tab/>
        <w:t xml:space="preserve">         Students   </w:t>
      </w:r>
      <w:r w:rsidRPr="009661C4">
        <w:tab/>
      </w:r>
      <w:r w:rsidRPr="009661C4">
        <w:tab/>
        <w:t xml:space="preserve">for 1 year(s)               </w:t>
      </w:r>
      <w:r w:rsidRPr="009661C4">
        <w:tab/>
        <w:t xml:space="preserve">for 1 year(s)     </w:t>
      </w:r>
    </w:p>
    <w:p w14:paraId="29F2E0D2" w14:textId="77777777" w:rsidR="00DB210A" w:rsidRPr="009661C4" w:rsidRDefault="00DB210A" w:rsidP="00DB210A"/>
    <w:p w14:paraId="65A79847" w14:textId="77777777" w:rsidR="00DB210A" w:rsidRPr="009661C4" w:rsidRDefault="00DB210A" w:rsidP="00DB210A">
      <w:pPr>
        <w:rPr>
          <w:u w:val="single"/>
        </w:rPr>
      </w:pPr>
      <w:r w:rsidRPr="009661C4">
        <w:t xml:space="preserve">     </w:t>
      </w:r>
      <w:r w:rsidR="00AE64D2" w:rsidRPr="009661C4">
        <w:tab/>
      </w:r>
      <w:r w:rsidRPr="009661C4">
        <w:t xml:space="preserve">2004              </w:t>
      </w:r>
      <w:r w:rsidR="00AE64D2" w:rsidRPr="009661C4">
        <w:tab/>
      </w:r>
      <w:r w:rsidRPr="009661C4">
        <w:rPr>
          <w:u w:val="single"/>
        </w:rPr>
        <w:t xml:space="preserve">Cancer Epidemiology, Boston University School of Public </w:t>
      </w:r>
    </w:p>
    <w:p w14:paraId="6989BA46" w14:textId="77777777" w:rsidR="00DB210A" w:rsidRPr="009661C4" w:rsidRDefault="00DB210A" w:rsidP="00CE0796">
      <w:pPr>
        <w:ind w:left="2160"/>
        <w:outlineLvl w:val="0"/>
        <w:rPr>
          <w:u w:val="single"/>
        </w:rPr>
      </w:pPr>
      <w:r w:rsidRPr="009661C4">
        <w:rPr>
          <w:u w:val="single"/>
        </w:rPr>
        <w:t>Health</w:t>
      </w:r>
    </w:p>
    <w:p w14:paraId="63BC1181" w14:textId="77777777" w:rsidR="00DB210A" w:rsidRPr="009661C4" w:rsidRDefault="00DB210A" w:rsidP="00DB210A">
      <w:r w:rsidRPr="009661C4">
        <w:t xml:space="preserve">                                                                                 </w:t>
      </w:r>
    </w:p>
    <w:p w14:paraId="40F8684A" w14:textId="77777777" w:rsidR="00932199" w:rsidRPr="009661C4" w:rsidRDefault="00932199" w:rsidP="00932199">
      <w:pPr>
        <w:rPr>
          <w:i/>
        </w:rPr>
      </w:pPr>
      <w:r w:rsidRPr="009661C4">
        <w:t xml:space="preserve">                                                             </w:t>
      </w:r>
      <w:r w:rsidRPr="009661C4">
        <w:tab/>
      </w:r>
      <w:r w:rsidRPr="009661C4">
        <w:tab/>
      </w:r>
      <w:r w:rsidRPr="009661C4">
        <w:rPr>
          <w:i/>
        </w:rPr>
        <w:t xml:space="preserve">contact time        </w:t>
      </w:r>
      <w:r w:rsidRPr="009661C4">
        <w:rPr>
          <w:i/>
        </w:rPr>
        <w:tab/>
        <w:t>prep time</w:t>
      </w:r>
    </w:p>
    <w:p w14:paraId="14C5C457" w14:textId="77777777" w:rsidR="00932199" w:rsidRPr="009661C4" w:rsidRDefault="00932199" w:rsidP="00932199">
      <w:r w:rsidRPr="009661C4">
        <w:t xml:space="preserve">                Course Instructor        10 Graduate</w:t>
      </w:r>
      <w:r w:rsidRPr="009661C4">
        <w:tab/>
      </w:r>
      <w:r w:rsidRPr="009661C4">
        <w:tab/>
        <w:t xml:space="preserve">40 hours/year   </w:t>
      </w:r>
      <w:r w:rsidRPr="009661C4">
        <w:tab/>
        <w:t>120 hours/year</w:t>
      </w:r>
    </w:p>
    <w:p w14:paraId="0209EED6" w14:textId="77777777" w:rsidR="00932199" w:rsidRPr="009661C4" w:rsidRDefault="00932199" w:rsidP="00932199">
      <w:pPr>
        <w:ind w:left="720" w:firstLine="720"/>
      </w:pPr>
      <w:r w:rsidRPr="009661C4">
        <w:t xml:space="preserve">/Director </w:t>
      </w:r>
      <w:r w:rsidRPr="009661C4">
        <w:tab/>
        <w:t xml:space="preserve">    Students   </w:t>
      </w:r>
      <w:r w:rsidRPr="009661C4">
        <w:tab/>
      </w:r>
      <w:r w:rsidRPr="009661C4">
        <w:tab/>
        <w:t xml:space="preserve">for 1 year(s)               </w:t>
      </w:r>
      <w:r w:rsidRPr="009661C4">
        <w:tab/>
        <w:t xml:space="preserve">for 1 year(s)     </w:t>
      </w:r>
    </w:p>
    <w:p w14:paraId="521C482E" w14:textId="77777777" w:rsidR="00DB210A" w:rsidRPr="009661C4" w:rsidRDefault="00DB210A" w:rsidP="00DB210A">
      <w:r w:rsidRPr="009661C4">
        <w:t xml:space="preserve"> </w:t>
      </w:r>
    </w:p>
    <w:p w14:paraId="2209EEA6" w14:textId="77777777" w:rsidR="00DB210A" w:rsidRPr="009661C4" w:rsidRDefault="00DB210A" w:rsidP="00DB210A"/>
    <w:p w14:paraId="721509ED" w14:textId="77777777" w:rsidR="00DB210A" w:rsidRPr="009661C4" w:rsidRDefault="00DB210A" w:rsidP="00DB210A">
      <w:r w:rsidRPr="009661C4">
        <w:t xml:space="preserve">     </w:t>
      </w:r>
      <w:r w:rsidR="00AE64D2" w:rsidRPr="009661C4">
        <w:tab/>
      </w:r>
      <w:r w:rsidRPr="009661C4">
        <w:t xml:space="preserve">2004-2005    </w:t>
      </w:r>
      <w:r w:rsidR="00AE64D2" w:rsidRPr="009661C4">
        <w:tab/>
      </w:r>
      <w:r w:rsidRPr="009661C4">
        <w:rPr>
          <w:u w:val="single"/>
        </w:rPr>
        <w:t>Cancer Prevention, Harvard School of Public Health</w:t>
      </w:r>
    </w:p>
    <w:p w14:paraId="2C2ACF12" w14:textId="77777777" w:rsidR="00DB210A" w:rsidRPr="009661C4" w:rsidRDefault="00DB210A" w:rsidP="00DB210A">
      <w:r w:rsidRPr="009661C4">
        <w:t xml:space="preserve">                                                                                 </w:t>
      </w:r>
    </w:p>
    <w:p w14:paraId="0156B6B1" w14:textId="77777777" w:rsidR="00932199" w:rsidRPr="009661C4" w:rsidRDefault="00932199" w:rsidP="00932199">
      <w:pPr>
        <w:rPr>
          <w:i/>
        </w:rPr>
      </w:pPr>
      <w:r w:rsidRPr="009661C4">
        <w:t xml:space="preserve">                                                             </w:t>
      </w:r>
      <w:r w:rsidRPr="009661C4">
        <w:tab/>
      </w:r>
      <w:r w:rsidRPr="009661C4">
        <w:tab/>
      </w:r>
      <w:r w:rsidRPr="009661C4">
        <w:rPr>
          <w:i/>
        </w:rPr>
        <w:t xml:space="preserve">contact time        </w:t>
      </w:r>
      <w:r w:rsidRPr="009661C4">
        <w:rPr>
          <w:i/>
        </w:rPr>
        <w:tab/>
        <w:t>prep time</w:t>
      </w:r>
    </w:p>
    <w:p w14:paraId="76AB4CE9" w14:textId="77777777" w:rsidR="00932199" w:rsidRPr="009661C4" w:rsidRDefault="00932199" w:rsidP="00932199">
      <w:r w:rsidRPr="009661C4">
        <w:t xml:space="preserve">                 </w:t>
      </w:r>
      <w:r w:rsidRPr="009661C4">
        <w:tab/>
        <w:t>Lecturer        45 Graduate</w:t>
      </w:r>
      <w:r w:rsidRPr="009661C4">
        <w:tab/>
      </w:r>
      <w:r w:rsidRPr="009661C4">
        <w:tab/>
        <w:t xml:space="preserve">3 hours/year   </w:t>
      </w:r>
      <w:r w:rsidRPr="009661C4">
        <w:tab/>
      </w:r>
      <w:r w:rsidRPr="009661C4">
        <w:tab/>
        <w:t>25 hours/year</w:t>
      </w:r>
    </w:p>
    <w:p w14:paraId="24B271B8" w14:textId="77777777" w:rsidR="00932199" w:rsidRPr="009661C4" w:rsidRDefault="00932199" w:rsidP="00932199">
      <w:pPr>
        <w:ind w:left="720" w:firstLine="720"/>
      </w:pPr>
      <w:r w:rsidRPr="009661C4">
        <w:tab/>
        <w:t xml:space="preserve">         Students   </w:t>
      </w:r>
      <w:r w:rsidRPr="009661C4">
        <w:tab/>
      </w:r>
      <w:r w:rsidRPr="009661C4">
        <w:tab/>
        <w:t xml:space="preserve">for 1 year(s)               </w:t>
      </w:r>
      <w:r w:rsidRPr="009661C4">
        <w:tab/>
        <w:t xml:space="preserve">for 1 year(s)     </w:t>
      </w:r>
    </w:p>
    <w:p w14:paraId="6CC17496" w14:textId="77777777" w:rsidR="00DB210A" w:rsidRPr="009661C4" w:rsidRDefault="00DB210A" w:rsidP="00DB210A">
      <w:r w:rsidRPr="009661C4">
        <w:t xml:space="preserve"> </w:t>
      </w:r>
    </w:p>
    <w:p w14:paraId="54A2890A" w14:textId="77777777" w:rsidR="00DB210A" w:rsidRPr="009661C4" w:rsidRDefault="00DB210A" w:rsidP="00DB210A"/>
    <w:p w14:paraId="7A7029DC" w14:textId="77777777" w:rsidR="00DB210A" w:rsidRPr="009661C4" w:rsidRDefault="00DB210A" w:rsidP="00DB210A">
      <w:pPr>
        <w:rPr>
          <w:u w:val="single"/>
        </w:rPr>
      </w:pPr>
      <w:r w:rsidRPr="009661C4">
        <w:t xml:space="preserve">     </w:t>
      </w:r>
      <w:r w:rsidR="00AE64D2" w:rsidRPr="009661C4">
        <w:tab/>
      </w:r>
      <w:r w:rsidRPr="009661C4">
        <w:t xml:space="preserve">2005               </w:t>
      </w:r>
      <w:r w:rsidR="00AE64D2" w:rsidRPr="009661C4">
        <w:tab/>
      </w:r>
      <w:r w:rsidRPr="009661C4">
        <w:rPr>
          <w:u w:val="single"/>
        </w:rPr>
        <w:t xml:space="preserve">Advanced Topics in Cancer Epidemiology, Harvard School </w:t>
      </w:r>
    </w:p>
    <w:p w14:paraId="3C02C5F9" w14:textId="77777777" w:rsidR="00DB210A" w:rsidRPr="009661C4" w:rsidRDefault="00DB210A" w:rsidP="00AE64D2">
      <w:pPr>
        <w:ind w:left="1440" w:firstLine="720"/>
        <w:rPr>
          <w:u w:val="single"/>
        </w:rPr>
      </w:pPr>
      <w:r w:rsidRPr="009661C4">
        <w:rPr>
          <w:u w:val="single"/>
        </w:rPr>
        <w:t>of Public Health</w:t>
      </w:r>
    </w:p>
    <w:p w14:paraId="5171AE68" w14:textId="77777777" w:rsidR="00DB210A" w:rsidRPr="009661C4" w:rsidRDefault="00DB210A" w:rsidP="00DB210A">
      <w:r w:rsidRPr="009661C4">
        <w:t xml:space="preserve">                                                                                 </w:t>
      </w:r>
    </w:p>
    <w:p w14:paraId="113CBA87" w14:textId="77777777" w:rsidR="00932199" w:rsidRPr="009661C4" w:rsidRDefault="00932199" w:rsidP="00932199">
      <w:pPr>
        <w:rPr>
          <w:i/>
        </w:rPr>
      </w:pPr>
      <w:r w:rsidRPr="009661C4">
        <w:t xml:space="preserve">                                                             </w:t>
      </w:r>
      <w:r w:rsidRPr="009661C4">
        <w:tab/>
      </w:r>
      <w:r w:rsidRPr="009661C4">
        <w:tab/>
      </w:r>
      <w:r w:rsidRPr="009661C4">
        <w:rPr>
          <w:i/>
        </w:rPr>
        <w:t xml:space="preserve">contact time        </w:t>
      </w:r>
      <w:r w:rsidRPr="009661C4">
        <w:rPr>
          <w:i/>
        </w:rPr>
        <w:tab/>
        <w:t>prep time</w:t>
      </w:r>
    </w:p>
    <w:p w14:paraId="61CC925A" w14:textId="77777777" w:rsidR="00932199" w:rsidRPr="009661C4" w:rsidRDefault="00932199" w:rsidP="00932199">
      <w:r w:rsidRPr="009661C4">
        <w:t xml:space="preserve">                Course Instructor        10 Graduate</w:t>
      </w:r>
      <w:r w:rsidRPr="009661C4">
        <w:tab/>
      </w:r>
      <w:r w:rsidRPr="009661C4">
        <w:tab/>
      </w:r>
      <w:r w:rsidR="0035127B" w:rsidRPr="009661C4">
        <w:t>2</w:t>
      </w:r>
      <w:r w:rsidRPr="009661C4">
        <w:t xml:space="preserve">0 hours/year   </w:t>
      </w:r>
      <w:r w:rsidRPr="009661C4">
        <w:tab/>
      </w:r>
      <w:r w:rsidR="0035127B" w:rsidRPr="009661C4">
        <w:t>6</w:t>
      </w:r>
      <w:r w:rsidRPr="009661C4">
        <w:t>0 hours/year</w:t>
      </w:r>
    </w:p>
    <w:p w14:paraId="00176137" w14:textId="77777777" w:rsidR="00932199" w:rsidRPr="009661C4" w:rsidRDefault="0035127B" w:rsidP="00932199">
      <w:pPr>
        <w:ind w:left="720" w:firstLine="720"/>
      </w:pPr>
      <w:r w:rsidRPr="009661C4">
        <w:tab/>
      </w:r>
      <w:r w:rsidR="00932199" w:rsidRPr="009661C4">
        <w:tab/>
        <w:t xml:space="preserve">    Students   </w:t>
      </w:r>
      <w:r w:rsidR="00932199" w:rsidRPr="009661C4">
        <w:tab/>
      </w:r>
      <w:r w:rsidR="00932199" w:rsidRPr="009661C4">
        <w:tab/>
        <w:t xml:space="preserve">for 1 year(s)               </w:t>
      </w:r>
      <w:r w:rsidR="00932199" w:rsidRPr="009661C4">
        <w:tab/>
        <w:t xml:space="preserve">for 1 year(s)     </w:t>
      </w:r>
    </w:p>
    <w:p w14:paraId="1BF91848" w14:textId="77777777" w:rsidR="00DB210A" w:rsidRPr="009661C4" w:rsidRDefault="00DB210A" w:rsidP="00DB210A">
      <w:r w:rsidRPr="009661C4">
        <w:t xml:space="preserve"> </w:t>
      </w:r>
    </w:p>
    <w:p w14:paraId="3E253675" w14:textId="77777777" w:rsidR="00DB210A" w:rsidRPr="009661C4" w:rsidRDefault="00DB210A" w:rsidP="00DB210A">
      <w:pPr>
        <w:rPr>
          <w:u w:val="single"/>
        </w:rPr>
      </w:pPr>
      <w:r w:rsidRPr="009661C4">
        <w:t xml:space="preserve">    </w:t>
      </w:r>
      <w:r w:rsidR="00AE64D2" w:rsidRPr="009661C4">
        <w:tab/>
      </w:r>
      <w:r w:rsidRPr="009661C4">
        <w:t xml:space="preserve"> 2006</w:t>
      </w:r>
      <w:r w:rsidR="00B7797D" w:rsidRPr="009661C4">
        <w:t>-</w:t>
      </w:r>
      <w:r w:rsidR="00B436A8" w:rsidRPr="009661C4">
        <w:t>2007</w:t>
      </w:r>
      <w:r w:rsidRPr="009661C4">
        <w:t xml:space="preserve">        </w:t>
      </w:r>
      <w:r w:rsidRPr="009661C4">
        <w:rPr>
          <w:u w:val="single"/>
        </w:rPr>
        <w:t>Screening</w:t>
      </w:r>
      <w:r w:rsidR="00EB0B1C" w:rsidRPr="009661C4">
        <w:rPr>
          <w:u w:val="single"/>
        </w:rPr>
        <w:t>, Harvard School of Public Health</w:t>
      </w:r>
    </w:p>
    <w:p w14:paraId="34A705BD" w14:textId="77777777" w:rsidR="00DB210A" w:rsidRPr="009661C4" w:rsidRDefault="00DB210A" w:rsidP="00DB210A"/>
    <w:p w14:paraId="0693F855" w14:textId="77777777" w:rsidR="00EB0B1C" w:rsidRPr="009661C4" w:rsidRDefault="00EB0B1C" w:rsidP="00DB210A">
      <w:r w:rsidRPr="009661C4">
        <w:tab/>
      </w:r>
      <w:r w:rsidRPr="009661C4">
        <w:tab/>
      </w:r>
      <w:r w:rsidRPr="009661C4">
        <w:tab/>
      </w:r>
      <w:r w:rsidRPr="009661C4">
        <w:tab/>
      </w:r>
      <w:r w:rsidRPr="009661C4">
        <w:tab/>
      </w:r>
      <w:r w:rsidRPr="009661C4">
        <w:tab/>
      </w:r>
      <w:r w:rsidRPr="009661C4">
        <w:tab/>
      </w:r>
      <w:r w:rsidRPr="009661C4">
        <w:rPr>
          <w:i/>
        </w:rPr>
        <w:t xml:space="preserve">contact time        </w:t>
      </w:r>
      <w:r w:rsidRPr="009661C4">
        <w:rPr>
          <w:i/>
        </w:rPr>
        <w:tab/>
        <w:t>prep time</w:t>
      </w:r>
    </w:p>
    <w:p w14:paraId="75AA9218" w14:textId="77777777" w:rsidR="0035127B" w:rsidRPr="009661C4" w:rsidRDefault="0035127B" w:rsidP="0035127B">
      <w:pPr>
        <w:ind w:left="720"/>
      </w:pPr>
      <w:r w:rsidRPr="009661C4">
        <w:t xml:space="preserve">    Course Instructor        </w:t>
      </w:r>
      <w:r w:rsidR="00EB0B1C" w:rsidRPr="009661C4">
        <w:t>7</w:t>
      </w:r>
      <w:r w:rsidRPr="009661C4">
        <w:t>0 Graduate</w:t>
      </w:r>
      <w:r w:rsidRPr="009661C4">
        <w:tab/>
      </w:r>
      <w:r w:rsidRPr="009661C4">
        <w:tab/>
        <w:t xml:space="preserve"> </w:t>
      </w:r>
      <w:r w:rsidR="00EB0B1C" w:rsidRPr="009661C4">
        <w:t>32 hours/year</w:t>
      </w:r>
      <w:r w:rsidR="00EB0B1C" w:rsidRPr="009661C4">
        <w:tab/>
      </w:r>
      <w:r w:rsidR="00EB0B1C" w:rsidRPr="009661C4">
        <w:tab/>
        <w:t>160 hours/year</w:t>
      </w:r>
    </w:p>
    <w:p w14:paraId="2BB38BEB" w14:textId="77777777" w:rsidR="00DB210A" w:rsidRPr="009661C4" w:rsidRDefault="00DB210A" w:rsidP="00DB210A"/>
    <w:p w14:paraId="220B911D" w14:textId="77777777" w:rsidR="00967026" w:rsidRPr="009661C4" w:rsidRDefault="00967026" w:rsidP="00967026">
      <w:pPr>
        <w:ind w:left="1920" w:hanging="1200"/>
        <w:rPr>
          <w:u w:val="single"/>
        </w:rPr>
      </w:pPr>
      <w:r w:rsidRPr="009661C4">
        <w:t xml:space="preserve">    2006-</w:t>
      </w:r>
      <w:r w:rsidR="0075479B" w:rsidRPr="009661C4">
        <w:t>pres</w:t>
      </w:r>
      <w:r w:rsidRPr="009661C4">
        <w:t xml:space="preserve">      </w:t>
      </w:r>
      <w:r w:rsidRPr="009661C4">
        <w:rPr>
          <w:u w:val="single"/>
        </w:rPr>
        <w:t>Applied Biomarkers in Cancer Epidemiology, Harvard School of Public Health</w:t>
      </w:r>
    </w:p>
    <w:p w14:paraId="30CAB7BD" w14:textId="77777777" w:rsidR="00967026" w:rsidRPr="009661C4" w:rsidRDefault="00967026" w:rsidP="00967026"/>
    <w:p w14:paraId="6BF79BF5" w14:textId="77777777" w:rsidR="00967026" w:rsidRPr="009661C4" w:rsidRDefault="00967026" w:rsidP="00967026">
      <w:r w:rsidRPr="009661C4">
        <w:tab/>
      </w:r>
      <w:r w:rsidRPr="009661C4">
        <w:tab/>
      </w:r>
      <w:r w:rsidRPr="009661C4">
        <w:tab/>
      </w:r>
      <w:r w:rsidRPr="009661C4">
        <w:tab/>
      </w:r>
      <w:r w:rsidRPr="009661C4">
        <w:tab/>
      </w:r>
      <w:r w:rsidRPr="009661C4">
        <w:tab/>
      </w:r>
      <w:r w:rsidRPr="009661C4">
        <w:tab/>
      </w:r>
      <w:r w:rsidRPr="009661C4">
        <w:rPr>
          <w:i/>
        </w:rPr>
        <w:t xml:space="preserve">contact time        </w:t>
      </w:r>
      <w:r w:rsidRPr="009661C4">
        <w:rPr>
          <w:i/>
        </w:rPr>
        <w:tab/>
        <w:t>prep time</w:t>
      </w:r>
    </w:p>
    <w:p w14:paraId="1526FF17" w14:textId="77777777" w:rsidR="00967026" w:rsidRPr="009661C4" w:rsidRDefault="00967026" w:rsidP="00967026">
      <w:pPr>
        <w:ind w:left="720"/>
      </w:pPr>
      <w:r w:rsidRPr="009661C4">
        <w:t xml:space="preserve">       Lecturer      </w:t>
      </w:r>
      <w:r w:rsidRPr="009661C4">
        <w:tab/>
        <w:t xml:space="preserve"> 30 Graduate</w:t>
      </w:r>
      <w:r w:rsidRPr="009661C4">
        <w:tab/>
      </w:r>
      <w:r w:rsidRPr="009661C4">
        <w:tab/>
        <w:t xml:space="preserve"> 2 hours/year</w:t>
      </w:r>
      <w:r w:rsidRPr="009661C4">
        <w:tab/>
      </w:r>
      <w:r w:rsidRPr="009661C4">
        <w:tab/>
        <w:t>10 hours/year</w:t>
      </w:r>
    </w:p>
    <w:p w14:paraId="1414DD37" w14:textId="77777777" w:rsidR="00B436A8" w:rsidRPr="009661C4" w:rsidRDefault="00B436A8" w:rsidP="00B436A8">
      <w:pPr>
        <w:ind w:firstLine="720"/>
      </w:pPr>
    </w:p>
    <w:p w14:paraId="7F7741DF" w14:textId="77777777" w:rsidR="00B436A8" w:rsidRPr="009661C4" w:rsidRDefault="00B436A8" w:rsidP="00B436A8">
      <w:pPr>
        <w:ind w:firstLine="720"/>
        <w:rPr>
          <w:u w:val="single"/>
        </w:rPr>
      </w:pPr>
      <w:r w:rsidRPr="009661C4">
        <w:t xml:space="preserve">2007- </w:t>
      </w:r>
      <w:r w:rsidR="00D56F3F" w:rsidRPr="009661C4">
        <w:t>pres</w:t>
      </w:r>
      <w:r w:rsidRPr="009661C4">
        <w:t xml:space="preserve">       </w:t>
      </w:r>
      <w:r w:rsidRPr="009661C4">
        <w:tab/>
      </w:r>
      <w:r w:rsidRPr="009661C4">
        <w:rPr>
          <w:u w:val="single"/>
        </w:rPr>
        <w:t>Practice of Epidemiology, Harvard School of Public Health</w:t>
      </w:r>
    </w:p>
    <w:p w14:paraId="1D26FF60" w14:textId="77777777" w:rsidR="00B436A8" w:rsidRPr="009661C4" w:rsidRDefault="00B436A8" w:rsidP="00B436A8"/>
    <w:p w14:paraId="7C1FC6FC" w14:textId="77777777" w:rsidR="00B436A8" w:rsidRPr="009661C4" w:rsidRDefault="00B436A8" w:rsidP="00B436A8">
      <w:r w:rsidRPr="009661C4">
        <w:tab/>
      </w:r>
      <w:r w:rsidRPr="009661C4">
        <w:tab/>
      </w:r>
      <w:r w:rsidRPr="009661C4">
        <w:tab/>
      </w:r>
      <w:r w:rsidRPr="009661C4">
        <w:tab/>
      </w:r>
      <w:r w:rsidRPr="009661C4">
        <w:tab/>
      </w:r>
      <w:r w:rsidRPr="009661C4">
        <w:tab/>
      </w:r>
      <w:r w:rsidRPr="009661C4">
        <w:tab/>
      </w:r>
      <w:r w:rsidRPr="009661C4">
        <w:rPr>
          <w:i/>
        </w:rPr>
        <w:t xml:space="preserve">contact time        </w:t>
      </w:r>
      <w:r w:rsidRPr="009661C4">
        <w:rPr>
          <w:i/>
        </w:rPr>
        <w:tab/>
        <w:t>prep time</w:t>
      </w:r>
    </w:p>
    <w:p w14:paraId="6A21ABD4" w14:textId="77777777" w:rsidR="00B436A8" w:rsidRPr="009661C4" w:rsidRDefault="00B436A8" w:rsidP="00B436A8">
      <w:pPr>
        <w:ind w:left="720"/>
      </w:pPr>
      <w:r w:rsidRPr="009661C4">
        <w:t xml:space="preserve">    Course Instructor        20 Graduate</w:t>
      </w:r>
      <w:r w:rsidRPr="009661C4">
        <w:tab/>
      </w:r>
      <w:r w:rsidRPr="009661C4">
        <w:tab/>
        <w:t xml:space="preserve"> 32 hours/year</w:t>
      </w:r>
      <w:r w:rsidRPr="009661C4">
        <w:tab/>
      </w:r>
      <w:r w:rsidRPr="009661C4">
        <w:tab/>
        <w:t>160 hours/year</w:t>
      </w:r>
    </w:p>
    <w:p w14:paraId="28C9CEA4" w14:textId="77777777" w:rsidR="00B436A8" w:rsidRPr="009661C4" w:rsidRDefault="00B436A8" w:rsidP="00B436A8">
      <w:pPr>
        <w:ind w:firstLine="720"/>
      </w:pPr>
    </w:p>
    <w:p w14:paraId="61092F42" w14:textId="77777777" w:rsidR="00B436A8" w:rsidRPr="009661C4" w:rsidRDefault="00B436A8" w:rsidP="00B436A8">
      <w:pPr>
        <w:ind w:firstLine="720"/>
      </w:pPr>
    </w:p>
    <w:p w14:paraId="3866F455" w14:textId="77777777" w:rsidR="00B436A8" w:rsidRPr="009661C4" w:rsidRDefault="00B436A8" w:rsidP="00B436A8">
      <w:pPr>
        <w:ind w:firstLine="720"/>
        <w:rPr>
          <w:u w:val="single"/>
        </w:rPr>
      </w:pPr>
      <w:r w:rsidRPr="009661C4">
        <w:t xml:space="preserve">2007- </w:t>
      </w:r>
      <w:r w:rsidR="00D56F3F" w:rsidRPr="009661C4">
        <w:t>pres</w:t>
      </w:r>
      <w:r w:rsidRPr="009661C4">
        <w:t xml:space="preserve">       </w:t>
      </w:r>
      <w:r w:rsidRPr="009661C4">
        <w:tab/>
      </w:r>
      <w:r w:rsidRPr="009661C4">
        <w:rPr>
          <w:u w:val="single"/>
        </w:rPr>
        <w:t>Cancer Epidemiology, Harvard School of Public Health</w:t>
      </w:r>
    </w:p>
    <w:p w14:paraId="60B8364C" w14:textId="77777777" w:rsidR="00B436A8" w:rsidRPr="009661C4" w:rsidRDefault="00B436A8" w:rsidP="00B436A8"/>
    <w:p w14:paraId="1607DE26" w14:textId="77777777" w:rsidR="00B436A8" w:rsidRPr="009661C4" w:rsidRDefault="00B436A8" w:rsidP="00B436A8">
      <w:r w:rsidRPr="009661C4">
        <w:tab/>
      </w:r>
      <w:r w:rsidRPr="009661C4">
        <w:tab/>
      </w:r>
      <w:r w:rsidRPr="009661C4">
        <w:tab/>
      </w:r>
      <w:r w:rsidRPr="009661C4">
        <w:tab/>
      </w:r>
      <w:r w:rsidRPr="009661C4">
        <w:tab/>
      </w:r>
      <w:r w:rsidRPr="009661C4">
        <w:tab/>
      </w:r>
      <w:r w:rsidRPr="009661C4">
        <w:tab/>
      </w:r>
      <w:r w:rsidRPr="009661C4">
        <w:rPr>
          <w:i/>
        </w:rPr>
        <w:t xml:space="preserve">contact time        </w:t>
      </w:r>
      <w:r w:rsidRPr="009661C4">
        <w:rPr>
          <w:i/>
        </w:rPr>
        <w:tab/>
        <w:t>prep time</w:t>
      </w:r>
    </w:p>
    <w:p w14:paraId="46E217CB" w14:textId="77777777" w:rsidR="00B436A8" w:rsidRPr="009661C4" w:rsidRDefault="00B436A8" w:rsidP="00B436A8">
      <w:pPr>
        <w:ind w:left="720"/>
      </w:pPr>
      <w:r w:rsidRPr="009661C4">
        <w:t xml:space="preserve">    Course Instructor        30 Graduate</w:t>
      </w:r>
      <w:r w:rsidRPr="009661C4">
        <w:tab/>
      </w:r>
      <w:r w:rsidRPr="009661C4">
        <w:tab/>
        <w:t xml:space="preserve"> 32 hours/year</w:t>
      </w:r>
      <w:r w:rsidRPr="009661C4">
        <w:tab/>
      </w:r>
      <w:r w:rsidRPr="009661C4">
        <w:tab/>
        <w:t>160 hours/year</w:t>
      </w:r>
    </w:p>
    <w:p w14:paraId="6AB7A53A" w14:textId="77777777" w:rsidR="00B436A8" w:rsidRPr="009661C4" w:rsidRDefault="00B436A8" w:rsidP="00DB210A"/>
    <w:p w14:paraId="224AA426" w14:textId="77777777" w:rsidR="00B436A8" w:rsidRPr="009661C4" w:rsidRDefault="00B436A8" w:rsidP="00DB210A">
      <w:pPr>
        <w:rPr>
          <w:b/>
        </w:rPr>
      </w:pPr>
    </w:p>
    <w:p w14:paraId="248805DF" w14:textId="77777777" w:rsidR="00D35269" w:rsidRPr="009661C4" w:rsidRDefault="0062341D" w:rsidP="00CE0796">
      <w:pPr>
        <w:outlineLvl w:val="0"/>
        <w:rPr>
          <w:b/>
          <w:u w:val="single"/>
        </w:rPr>
      </w:pPr>
      <w:r w:rsidRPr="009661C4">
        <w:rPr>
          <w:b/>
        </w:rPr>
        <w:tab/>
      </w:r>
      <w:r w:rsidR="00D35269" w:rsidRPr="009661C4">
        <w:t>2009</w:t>
      </w:r>
      <w:r w:rsidR="00D35269" w:rsidRPr="009661C4">
        <w:tab/>
      </w:r>
      <w:r w:rsidR="00D35269" w:rsidRPr="009661C4">
        <w:tab/>
      </w:r>
      <w:r w:rsidR="00D35269" w:rsidRPr="009661C4">
        <w:rPr>
          <w:u w:val="single"/>
        </w:rPr>
        <w:t>Nutritional Epidemiology of Cancer, Harvard School of Public Health</w:t>
      </w:r>
    </w:p>
    <w:p w14:paraId="1155FB1B" w14:textId="77777777" w:rsidR="00D35269" w:rsidRPr="009661C4" w:rsidRDefault="00D35269" w:rsidP="00D35269">
      <w:pPr>
        <w:rPr>
          <w:b/>
          <w:u w:val="single"/>
        </w:rPr>
      </w:pPr>
    </w:p>
    <w:p w14:paraId="2A8EEC0A" w14:textId="77777777" w:rsidR="00D35269" w:rsidRPr="009661C4" w:rsidRDefault="00D35269" w:rsidP="00D35269">
      <w:pPr>
        <w:ind w:left="720"/>
      </w:pPr>
      <w:r w:rsidRPr="009661C4">
        <w:t xml:space="preserve">    Guest Lecturer</w:t>
      </w:r>
      <w:r w:rsidRPr="009661C4">
        <w:tab/>
        <w:t>15 Graduate</w:t>
      </w:r>
      <w:r w:rsidRPr="009661C4">
        <w:tab/>
        <w:t xml:space="preserve"> </w:t>
      </w:r>
      <w:r w:rsidRPr="009661C4">
        <w:tab/>
        <w:t>2 hours/year</w:t>
      </w:r>
      <w:r w:rsidRPr="009661C4">
        <w:tab/>
      </w:r>
      <w:r w:rsidRPr="009661C4">
        <w:tab/>
        <w:t>20 hours/year</w:t>
      </w:r>
    </w:p>
    <w:p w14:paraId="4801FC12" w14:textId="77777777" w:rsidR="00D35269" w:rsidRPr="009661C4" w:rsidRDefault="00D35269" w:rsidP="00DB210A"/>
    <w:p w14:paraId="0F302079" w14:textId="77777777" w:rsidR="0062341D" w:rsidRPr="009661C4" w:rsidRDefault="0062341D" w:rsidP="00CE0796">
      <w:pPr>
        <w:ind w:firstLine="720"/>
        <w:outlineLvl w:val="0"/>
        <w:rPr>
          <w:b/>
          <w:u w:val="single"/>
        </w:rPr>
      </w:pPr>
      <w:r w:rsidRPr="009661C4">
        <w:t>2010</w:t>
      </w:r>
      <w:r w:rsidRPr="009661C4">
        <w:tab/>
      </w:r>
      <w:r w:rsidRPr="009661C4">
        <w:tab/>
      </w:r>
      <w:r w:rsidRPr="009661C4">
        <w:rPr>
          <w:u w:val="single"/>
        </w:rPr>
        <w:t>Molecular Pathology Bootcamp, Harvard Medical School</w:t>
      </w:r>
    </w:p>
    <w:p w14:paraId="445A84F1" w14:textId="77777777" w:rsidR="0062341D" w:rsidRPr="009661C4" w:rsidRDefault="0062341D" w:rsidP="00DB210A">
      <w:pPr>
        <w:rPr>
          <w:b/>
          <w:u w:val="single"/>
        </w:rPr>
      </w:pPr>
    </w:p>
    <w:p w14:paraId="5FAAFA39" w14:textId="77777777" w:rsidR="0062341D" w:rsidRPr="009661C4" w:rsidRDefault="0062341D" w:rsidP="0062341D">
      <w:pPr>
        <w:ind w:left="720"/>
      </w:pPr>
      <w:r w:rsidRPr="009661C4">
        <w:t xml:space="preserve">    Guest Lecturer</w:t>
      </w:r>
      <w:r w:rsidRPr="009661C4">
        <w:tab/>
      </w:r>
      <w:r w:rsidR="00245A50" w:rsidRPr="009661C4">
        <w:t>1</w:t>
      </w:r>
      <w:r w:rsidRPr="009661C4">
        <w:t>0 Graduate</w:t>
      </w:r>
      <w:r w:rsidRPr="009661C4">
        <w:tab/>
        <w:t xml:space="preserve"> </w:t>
      </w:r>
      <w:r w:rsidRPr="009661C4">
        <w:tab/>
        <w:t>2 hours/year</w:t>
      </w:r>
      <w:r w:rsidRPr="009661C4">
        <w:tab/>
      </w:r>
      <w:r w:rsidRPr="009661C4">
        <w:tab/>
        <w:t>20 hours/year</w:t>
      </w:r>
    </w:p>
    <w:p w14:paraId="3D4E5365" w14:textId="77777777" w:rsidR="00245A50" w:rsidRPr="009661C4" w:rsidRDefault="00245A50" w:rsidP="0062341D">
      <w:pPr>
        <w:ind w:left="720"/>
      </w:pPr>
    </w:p>
    <w:p w14:paraId="00E218BF" w14:textId="2FFA762D" w:rsidR="00245A50" w:rsidRPr="009661C4" w:rsidRDefault="00245A50" w:rsidP="00CE0796">
      <w:pPr>
        <w:ind w:left="720"/>
        <w:outlineLvl w:val="0"/>
        <w:rPr>
          <w:u w:val="single"/>
        </w:rPr>
      </w:pPr>
      <w:r w:rsidRPr="009661C4">
        <w:t>2011</w:t>
      </w:r>
      <w:r w:rsidR="00D56F3F" w:rsidRPr="009661C4">
        <w:t>-pres</w:t>
      </w:r>
      <w:r w:rsidR="00BF6A4F">
        <w:tab/>
      </w:r>
      <w:r w:rsidRPr="009661C4">
        <w:rPr>
          <w:u w:val="single"/>
        </w:rPr>
        <w:t>Molecular Pathology</w:t>
      </w:r>
      <w:r w:rsidR="0025729B" w:rsidRPr="009661C4">
        <w:rPr>
          <w:u w:val="single"/>
        </w:rPr>
        <w:t xml:space="preserve"> and Epidemiology</w:t>
      </w:r>
      <w:r w:rsidRPr="009661C4">
        <w:rPr>
          <w:u w:val="single"/>
        </w:rPr>
        <w:t xml:space="preserve"> Bootcamp, Harvard Medical School</w:t>
      </w:r>
    </w:p>
    <w:p w14:paraId="7CDBFCB3" w14:textId="77777777" w:rsidR="00245A50" w:rsidRPr="009661C4" w:rsidRDefault="00245A50" w:rsidP="0062341D">
      <w:pPr>
        <w:ind w:left="720"/>
        <w:rPr>
          <w:u w:val="single"/>
        </w:rPr>
      </w:pPr>
    </w:p>
    <w:p w14:paraId="1E7A4A67" w14:textId="77777777" w:rsidR="00245A50" w:rsidRPr="009661C4" w:rsidRDefault="009A19AC" w:rsidP="0062341D">
      <w:pPr>
        <w:ind w:left="720"/>
      </w:pPr>
      <w:r w:rsidRPr="009661C4">
        <w:t xml:space="preserve">     Co-course Leader   15</w:t>
      </w:r>
      <w:r w:rsidR="00245A50" w:rsidRPr="009661C4">
        <w:t xml:space="preserve"> Graduate</w:t>
      </w:r>
      <w:r w:rsidR="00245A50" w:rsidRPr="009661C4">
        <w:tab/>
      </w:r>
      <w:r w:rsidR="00245A50" w:rsidRPr="009661C4">
        <w:tab/>
      </w:r>
      <w:r w:rsidR="00DA60F0" w:rsidRPr="009661C4">
        <w:t>25 hours/year</w:t>
      </w:r>
      <w:r w:rsidR="00DA60F0" w:rsidRPr="009661C4">
        <w:tab/>
      </w:r>
      <w:r w:rsidR="00DA60F0" w:rsidRPr="009661C4">
        <w:tab/>
        <w:t>30 hours/year</w:t>
      </w:r>
    </w:p>
    <w:p w14:paraId="54851BAC" w14:textId="77777777" w:rsidR="0062341D" w:rsidRPr="009661C4" w:rsidRDefault="0062341D" w:rsidP="0062341D">
      <w:pPr>
        <w:ind w:left="720"/>
      </w:pPr>
    </w:p>
    <w:p w14:paraId="11836F8D" w14:textId="77777777" w:rsidR="0062341D" w:rsidRPr="009661C4" w:rsidRDefault="00686AA0" w:rsidP="0062341D">
      <w:pPr>
        <w:ind w:left="720"/>
      </w:pPr>
      <w:r w:rsidRPr="009661C4">
        <w:t xml:space="preserve"> </w:t>
      </w:r>
    </w:p>
    <w:p w14:paraId="7A5B346F" w14:textId="4D4DD321" w:rsidR="00B436A8" w:rsidRDefault="00613A8A" w:rsidP="00BF6A4F">
      <w:pPr>
        <w:ind w:left="2160" w:hanging="1440"/>
      </w:pPr>
      <w:r w:rsidRPr="00613A8A">
        <w:t>2012</w:t>
      </w:r>
      <w:r w:rsidR="00E9623F">
        <w:t>-2013</w:t>
      </w:r>
      <w:r w:rsidR="00BF6A4F">
        <w:tab/>
      </w:r>
      <w:r w:rsidRPr="00E9623F">
        <w:rPr>
          <w:u w:val="single"/>
        </w:rPr>
        <w:t>Clinical Epidemiology</w:t>
      </w:r>
      <w:r w:rsidRPr="00E9623F">
        <w:t xml:space="preserve">, Clinical Effectiveness Program, Harvard School of </w:t>
      </w:r>
      <w:r w:rsidR="00762C79" w:rsidRPr="00E9623F">
        <w:t>Public Health</w:t>
      </w:r>
      <w:r w:rsidR="00762C79">
        <w:t xml:space="preserve">   Guest Lecture</w:t>
      </w:r>
      <w:r w:rsidR="0040373B">
        <w:t>r</w:t>
      </w:r>
    </w:p>
    <w:p w14:paraId="7032E4CB" w14:textId="77777777" w:rsidR="00BF6A4F" w:rsidRDefault="00BF6A4F" w:rsidP="00DB210A"/>
    <w:p w14:paraId="6B80318F" w14:textId="18995490" w:rsidR="00BF6A4F" w:rsidRPr="00F465CA" w:rsidRDefault="00BF6A4F" w:rsidP="0040373B">
      <w:pPr>
        <w:ind w:left="2160" w:hanging="1440"/>
      </w:pPr>
      <w:r>
        <w:t>201</w:t>
      </w:r>
      <w:r w:rsidR="00E9623F">
        <w:t>2-2013</w:t>
      </w:r>
      <w:r>
        <w:tab/>
      </w:r>
      <w:r w:rsidR="00EA5E2A" w:rsidRPr="00E9623F">
        <w:rPr>
          <w:u w:val="single"/>
        </w:rPr>
        <w:t xml:space="preserve">PH207x.  </w:t>
      </w:r>
      <w:r w:rsidR="0040373B" w:rsidRPr="00E9623F">
        <w:rPr>
          <w:u w:val="single"/>
        </w:rPr>
        <w:t>Health in Numbers: Quantitative Methods in Clinical and Public Health Research</w:t>
      </w:r>
      <w:r w:rsidR="00EC7DDE" w:rsidRPr="00E9623F">
        <w:t xml:space="preserve">, edX </w:t>
      </w:r>
      <w:r w:rsidR="00F465CA" w:rsidRPr="00E9623F">
        <w:t>of Harvard and MIT</w:t>
      </w:r>
      <w:r w:rsidR="00F465CA">
        <w:tab/>
        <w:t xml:space="preserve">Guest Lecturer </w:t>
      </w:r>
    </w:p>
    <w:p w14:paraId="17F779B7" w14:textId="77777777" w:rsidR="00D35269" w:rsidRPr="009661C4" w:rsidRDefault="00D35269" w:rsidP="00DB210A">
      <w:pPr>
        <w:rPr>
          <w:b/>
        </w:rPr>
      </w:pPr>
    </w:p>
    <w:p w14:paraId="0C0530D5" w14:textId="77777777" w:rsidR="00DB210A" w:rsidRPr="009661C4" w:rsidRDefault="00DB210A" w:rsidP="00CE0796">
      <w:pPr>
        <w:outlineLvl w:val="0"/>
        <w:rPr>
          <w:b/>
        </w:rPr>
      </w:pPr>
      <w:r w:rsidRPr="009661C4">
        <w:rPr>
          <w:b/>
        </w:rPr>
        <w:t>b. Local Invited Presentations</w:t>
      </w:r>
    </w:p>
    <w:p w14:paraId="3E2F1C91" w14:textId="77777777" w:rsidR="00F3430F" w:rsidRPr="009661C4" w:rsidRDefault="00F3430F" w:rsidP="00DB210A">
      <w:pPr>
        <w:rPr>
          <w:b/>
        </w:rPr>
      </w:pPr>
    </w:p>
    <w:p w14:paraId="3067C191" w14:textId="6ABCD56F" w:rsidR="00DB210A" w:rsidRPr="009661C4" w:rsidRDefault="00167111" w:rsidP="00CE0796">
      <w:pPr>
        <w:outlineLvl w:val="0"/>
        <w:rPr>
          <w:b/>
        </w:rPr>
      </w:pPr>
      <w:r w:rsidRPr="009661C4">
        <w:rPr>
          <w:b/>
        </w:rPr>
        <w:t>Invited Seminar</w:t>
      </w:r>
      <w:r w:rsidR="00885891">
        <w:rPr>
          <w:b/>
        </w:rPr>
        <w:t>/Panels</w:t>
      </w:r>
    </w:p>
    <w:p w14:paraId="177997D1" w14:textId="77777777" w:rsidR="00F3430F" w:rsidRPr="009661C4" w:rsidRDefault="00F3430F" w:rsidP="00DB210A"/>
    <w:p w14:paraId="2EC1F2FC" w14:textId="77777777" w:rsidR="00DB210A" w:rsidRPr="009661C4" w:rsidRDefault="00DB210A" w:rsidP="00F3430F">
      <w:pPr>
        <w:ind w:firstLine="720"/>
      </w:pPr>
      <w:r w:rsidRPr="009661C4">
        <w:t xml:space="preserve">2004              </w:t>
      </w:r>
      <w:r w:rsidR="00F3430F" w:rsidRPr="009661C4">
        <w:tab/>
      </w:r>
      <w:r w:rsidRPr="009661C4">
        <w:t xml:space="preserve">Molecular Signatures of Prostate Cancer Survival, Harvard </w:t>
      </w:r>
    </w:p>
    <w:p w14:paraId="61938104" w14:textId="77777777" w:rsidR="00DB210A" w:rsidRPr="009661C4" w:rsidRDefault="00DB210A" w:rsidP="00F3430F">
      <w:pPr>
        <w:ind w:left="1440" w:firstLine="720"/>
      </w:pPr>
      <w:r w:rsidRPr="009661C4">
        <w:t>School of Public Health</w:t>
      </w:r>
    </w:p>
    <w:p w14:paraId="72C95DA0" w14:textId="77777777" w:rsidR="00F3430F" w:rsidRPr="009661C4" w:rsidRDefault="00F3430F" w:rsidP="00DB210A"/>
    <w:p w14:paraId="3219C7E6" w14:textId="77777777" w:rsidR="00DB210A" w:rsidRPr="009661C4" w:rsidRDefault="00DB210A" w:rsidP="00F3430F">
      <w:pPr>
        <w:ind w:firstLine="720"/>
      </w:pPr>
      <w:r w:rsidRPr="009661C4">
        <w:t xml:space="preserve">2004              </w:t>
      </w:r>
      <w:r w:rsidR="00F3430F" w:rsidRPr="009661C4">
        <w:tab/>
      </w:r>
      <w:r w:rsidRPr="009661C4">
        <w:t xml:space="preserve">Plasma Levels of Free IGF-1, Acid-labile Subunit and Prostate </w:t>
      </w:r>
    </w:p>
    <w:p w14:paraId="2216974D" w14:textId="77777777" w:rsidR="00DB210A" w:rsidRPr="009661C4" w:rsidRDefault="00DB210A" w:rsidP="00F3430F">
      <w:pPr>
        <w:ind w:left="2160"/>
      </w:pPr>
      <w:r w:rsidRPr="009661C4">
        <w:t>Cancer Risk: A Prospective Study, Channing Laboratory/Brigham and Women's Hospital</w:t>
      </w:r>
    </w:p>
    <w:p w14:paraId="57B72928" w14:textId="77777777" w:rsidR="00301AD1" w:rsidRPr="009661C4" w:rsidRDefault="00301AD1" w:rsidP="00301AD1"/>
    <w:p w14:paraId="28B2C89C" w14:textId="77777777" w:rsidR="00A70E1C" w:rsidRPr="009661C4" w:rsidRDefault="00301AD1" w:rsidP="00301AD1">
      <w:pPr>
        <w:ind w:left="2160" w:hanging="1440"/>
      </w:pPr>
      <w:r w:rsidRPr="009661C4">
        <w:t>2006</w:t>
      </w:r>
      <w:r w:rsidRPr="009661C4">
        <w:tab/>
      </w:r>
      <w:r w:rsidR="00A70E1C" w:rsidRPr="009661C4">
        <w:t>Microvessel Density and architecture: biomarkers of lethal prostate cancer, Harvard Prostate Cancer Working Group, HSPH</w:t>
      </w:r>
    </w:p>
    <w:p w14:paraId="6DC6E3C8" w14:textId="77777777" w:rsidR="00A70E1C" w:rsidRPr="009661C4" w:rsidRDefault="00A70E1C" w:rsidP="00301AD1">
      <w:pPr>
        <w:ind w:left="2160" w:hanging="1440"/>
      </w:pPr>
    </w:p>
    <w:p w14:paraId="021D6B11" w14:textId="77777777" w:rsidR="00301AD1" w:rsidRPr="009661C4" w:rsidRDefault="00A70E1C" w:rsidP="00301AD1">
      <w:pPr>
        <w:ind w:left="2160" w:hanging="1440"/>
      </w:pPr>
      <w:r w:rsidRPr="009661C4">
        <w:t>2006</w:t>
      </w:r>
      <w:r w:rsidRPr="009661C4">
        <w:tab/>
      </w:r>
      <w:r w:rsidR="00301AD1" w:rsidRPr="009661C4">
        <w:t xml:space="preserve">Molecular signatures to predict lethal and indolent prostate cancer, BWH-BRI </w:t>
      </w:r>
      <w:r w:rsidR="00676454" w:rsidRPr="009661C4">
        <w:t>Inaugural</w:t>
      </w:r>
      <w:r w:rsidR="00301AD1" w:rsidRPr="009661C4">
        <w:t xml:space="preserve"> Cancer Research Center Retreat</w:t>
      </w:r>
    </w:p>
    <w:p w14:paraId="3DA124F2" w14:textId="77777777" w:rsidR="00167111" w:rsidRPr="009661C4" w:rsidRDefault="00167111" w:rsidP="002D6C09">
      <w:pPr>
        <w:ind w:left="2160" w:hanging="1440"/>
      </w:pPr>
    </w:p>
    <w:p w14:paraId="6A13337A" w14:textId="77777777" w:rsidR="002D6C09" w:rsidRPr="009661C4" w:rsidRDefault="002D6C09" w:rsidP="002D6C09">
      <w:pPr>
        <w:ind w:left="2160" w:hanging="1440"/>
      </w:pPr>
      <w:r w:rsidRPr="009661C4">
        <w:t>2007</w:t>
      </w:r>
      <w:r w:rsidRPr="009661C4">
        <w:tab/>
        <w:t>Biomarkers of tumor angiogenesis and lethal prostate cancer, Dana Farber Harvard Cancer Center Prostate SPORE Meeting, Boston</w:t>
      </w:r>
    </w:p>
    <w:p w14:paraId="7DAABECF" w14:textId="77777777" w:rsidR="002D6C09" w:rsidRPr="009661C4" w:rsidRDefault="002D6C09" w:rsidP="002D6C09">
      <w:pPr>
        <w:ind w:left="2160" w:hanging="1440"/>
      </w:pPr>
      <w:r w:rsidRPr="009661C4">
        <w:tab/>
      </w:r>
    </w:p>
    <w:p w14:paraId="1A671632" w14:textId="77777777" w:rsidR="002D6C09" w:rsidRPr="009661C4" w:rsidRDefault="002D6C09" w:rsidP="002D6C09">
      <w:pPr>
        <w:ind w:left="2160" w:hanging="1440"/>
      </w:pPr>
      <w:r w:rsidRPr="009661C4">
        <w:t>2007</w:t>
      </w:r>
      <w:r w:rsidRPr="009661C4">
        <w:tab/>
        <w:t>Incorporating tumor biomarkers into cancer epidemiology studies: the prostate cancer story, Department of Epidemiology Seminar Series, Harvard School of Public Health</w:t>
      </w:r>
    </w:p>
    <w:p w14:paraId="7FCB2D8A" w14:textId="77777777" w:rsidR="00E276B8" w:rsidRPr="009661C4" w:rsidRDefault="002D6C09" w:rsidP="002D6C09">
      <w:pPr>
        <w:ind w:left="2160" w:hanging="1440"/>
      </w:pPr>
      <w:r w:rsidRPr="009661C4">
        <w:tab/>
      </w:r>
    </w:p>
    <w:p w14:paraId="309EFBDF" w14:textId="77777777" w:rsidR="00243C0F" w:rsidRPr="009661C4" w:rsidRDefault="00243C0F" w:rsidP="00243C0F">
      <w:pPr>
        <w:ind w:left="2160" w:hanging="1440"/>
      </w:pPr>
      <w:r w:rsidRPr="009661C4">
        <w:t>2008</w:t>
      </w:r>
      <w:r w:rsidRPr="009661C4">
        <w:tab/>
        <w:t xml:space="preserve">Genetic susceptibility and the </w:t>
      </w:r>
      <w:r w:rsidRPr="009661C4">
        <w:rPr>
          <w:i/>
        </w:rPr>
        <w:t xml:space="preserve">TMPRSS2:ERG </w:t>
      </w:r>
      <w:r w:rsidRPr="009661C4">
        <w:t>fusion, Dana Farber Harvard Cancer Center SPORE Meeting, DFCI</w:t>
      </w:r>
    </w:p>
    <w:p w14:paraId="5E3173D9" w14:textId="77777777" w:rsidR="00243C0F" w:rsidRPr="009661C4" w:rsidRDefault="00243C0F" w:rsidP="00243C0F">
      <w:pPr>
        <w:ind w:left="720"/>
      </w:pPr>
    </w:p>
    <w:p w14:paraId="2A3643DE" w14:textId="77777777" w:rsidR="00301AD1" w:rsidRPr="009661C4" w:rsidRDefault="00243C0F" w:rsidP="00243C0F">
      <w:pPr>
        <w:numPr>
          <w:ilvl w:val="0"/>
          <w:numId w:val="14"/>
        </w:numPr>
      </w:pPr>
      <w:r w:rsidRPr="009661C4">
        <w:t>Die</w:t>
      </w:r>
      <w:r w:rsidR="00E276B8" w:rsidRPr="009661C4">
        <w:t>tary and biochemical predictors of prostate cancer risk and progression, the Harvard Urology and Prostate Cancer Seminar Series, Harvard Institute of Medicine</w:t>
      </w:r>
    </w:p>
    <w:p w14:paraId="7ED67509" w14:textId="77777777" w:rsidR="005A6328" w:rsidRPr="009661C4" w:rsidRDefault="005A6328" w:rsidP="005A6328">
      <w:pPr>
        <w:ind w:left="2160" w:hanging="1440"/>
      </w:pPr>
    </w:p>
    <w:p w14:paraId="0454CEDD" w14:textId="77777777" w:rsidR="005A6328" w:rsidRPr="009661C4" w:rsidRDefault="005A6328" w:rsidP="005A6328">
      <w:pPr>
        <w:ind w:left="2160" w:hanging="1440"/>
      </w:pPr>
      <w:r w:rsidRPr="009661C4">
        <w:t>2008</w:t>
      </w:r>
      <w:r w:rsidRPr="009661C4">
        <w:tab/>
        <w:t>Invited Panelist, Work and Family Balance Panel, Office for Women’s Careers, Brigham and Women’s Hospital</w:t>
      </w:r>
    </w:p>
    <w:p w14:paraId="449099AD" w14:textId="77777777" w:rsidR="005A6328" w:rsidRPr="009661C4" w:rsidRDefault="005A6328" w:rsidP="005A6328">
      <w:pPr>
        <w:ind w:left="2160" w:hanging="1440"/>
      </w:pPr>
      <w:r w:rsidRPr="009661C4">
        <w:tab/>
      </w:r>
    </w:p>
    <w:p w14:paraId="7A644DD2" w14:textId="77777777" w:rsidR="005A6328" w:rsidRPr="009661C4" w:rsidRDefault="005A6328" w:rsidP="005A6328">
      <w:pPr>
        <w:ind w:left="2160" w:hanging="1440"/>
      </w:pPr>
      <w:r w:rsidRPr="009661C4">
        <w:t>2008</w:t>
      </w:r>
      <w:r w:rsidRPr="009661C4">
        <w:tab/>
        <w:t xml:space="preserve">Invited Panelist, Women in Academe: Balancing Family and Careers, Harvard School of Public Health </w:t>
      </w:r>
    </w:p>
    <w:p w14:paraId="750A7888" w14:textId="77777777" w:rsidR="00AC4C6C" w:rsidRPr="009661C4" w:rsidRDefault="00AC4C6C" w:rsidP="00AC4C6C">
      <w:pPr>
        <w:ind w:left="720"/>
      </w:pPr>
    </w:p>
    <w:p w14:paraId="2DBEF45D" w14:textId="08D333EC" w:rsidR="00AC4C6C" w:rsidRPr="009661C4" w:rsidRDefault="00914403" w:rsidP="005A6328">
      <w:pPr>
        <w:ind w:left="2160" w:hanging="1440"/>
      </w:pPr>
      <w:r w:rsidRPr="009661C4">
        <w:t xml:space="preserve">2008              </w:t>
      </w:r>
      <w:r w:rsidR="00EE5F0A">
        <w:tab/>
      </w:r>
      <w:r w:rsidR="005A6328" w:rsidRPr="009661C4">
        <w:t>Prosta</w:t>
      </w:r>
      <w:r w:rsidR="00AC4C6C" w:rsidRPr="009661C4">
        <w:t>te Tumor Biomarker Studies in the Health Professionals Follow-up Study, Health Professionals Follow-up Study External Advisory Board Meeting, Harvard School of Public Health</w:t>
      </w:r>
    </w:p>
    <w:p w14:paraId="11B17079" w14:textId="77777777" w:rsidR="00AC4C6C" w:rsidRPr="009661C4" w:rsidRDefault="00AC4C6C" w:rsidP="00AC4C6C"/>
    <w:p w14:paraId="5F349FE2" w14:textId="77777777" w:rsidR="00AC4C6C" w:rsidRPr="009661C4" w:rsidRDefault="00AC4C6C" w:rsidP="00AC4C6C">
      <w:pPr>
        <w:ind w:left="2160" w:hanging="1440"/>
      </w:pPr>
      <w:r w:rsidRPr="009661C4">
        <w:t>2008</w:t>
      </w:r>
      <w:r w:rsidRPr="009661C4">
        <w:tab/>
        <w:t xml:space="preserve">The </w:t>
      </w:r>
      <w:r w:rsidRPr="009661C4">
        <w:rPr>
          <w:i/>
        </w:rPr>
        <w:t>TMPRSS2:ERG</w:t>
      </w:r>
      <w:r w:rsidRPr="009661C4">
        <w:t xml:space="preserve"> fusion and the sex hormone milieu, Dana Farber Harvard Cancer Center SPORE Meeting, DFCI</w:t>
      </w:r>
    </w:p>
    <w:p w14:paraId="00E67759" w14:textId="77777777" w:rsidR="00243C0F" w:rsidRPr="009661C4" w:rsidRDefault="00243C0F" w:rsidP="00AC4C6C">
      <w:pPr>
        <w:ind w:left="2160" w:hanging="1440"/>
      </w:pPr>
    </w:p>
    <w:p w14:paraId="247D476F" w14:textId="77777777" w:rsidR="00243C0F" w:rsidRPr="009661C4" w:rsidRDefault="00243C0F" w:rsidP="00AC4C6C">
      <w:pPr>
        <w:ind w:left="2160" w:hanging="1440"/>
      </w:pPr>
      <w:r w:rsidRPr="009661C4">
        <w:t>2009</w:t>
      </w:r>
      <w:r w:rsidRPr="009661C4">
        <w:tab/>
        <w:t xml:space="preserve">The </w:t>
      </w:r>
      <w:r w:rsidRPr="009661C4">
        <w:rPr>
          <w:i/>
        </w:rPr>
        <w:t xml:space="preserve">TMPRSS2:ERG </w:t>
      </w:r>
      <w:r w:rsidRPr="009661C4">
        <w:t>fusion in prostate cancer, Molecular Epidemiology Working Group Seminar, Harvard School of Public Health</w:t>
      </w:r>
    </w:p>
    <w:p w14:paraId="752A2658" w14:textId="77777777" w:rsidR="00835253" w:rsidRPr="009661C4" w:rsidRDefault="00835253" w:rsidP="00AC4C6C">
      <w:pPr>
        <w:ind w:left="2160" w:hanging="1440"/>
      </w:pPr>
    </w:p>
    <w:p w14:paraId="6D0DEC13" w14:textId="77777777" w:rsidR="00835253" w:rsidRPr="009661C4" w:rsidRDefault="00835253" w:rsidP="00835253">
      <w:pPr>
        <w:ind w:left="2160" w:hanging="1440"/>
      </w:pPr>
      <w:r w:rsidRPr="009661C4">
        <w:t>2009</w:t>
      </w:r>
      <w:r w:rsidRPr="009661C4">
        <w:tab/>
        <w:t>Prostate Cancer Epidemiology and the</w:t>
      </w:r>
      <w:r w:rsidRPr="009661C4">
        <w:rPr>
          <w:i/>
        </w:rPr>
        <w:t xml:space="preserve"> TMPRSS2:ERG</w:t>
      </w:r>
      <w:r w:rsidRPr="009661C4">
        <w:t xml:space="preserve"> fusion, Dana Farber/Harvard Cancer Center’s Conference on Cancer</w:t>
      </w:r>
    </w:p>
    <w:p w14:paraId="4A267EED" w14:textId="77777777" w:rsidR="002C6077" w:rsidRPr="009661C4" w:rsidRDefault="002C6077" w:rsidP="00835253">
      <w:pPr>
        <w:ind w:left="2160" w:hanging="1440"/>
      </w:pPr>
    </w:p>
    <w:p w14:paraId="41E024D6" w14:textId="77777777" w:rsidR="002C6077" w:rsidRPr="009661C4" w:rsidRDefault="002C6077" w:rsidP="00835253">
      <w:pPr>
        <w:ind w:left="2160" w:hanging="1440"/>
      </w:pPr>
      <w:r w:rsidRPr="009661C4">
        <w:t>2009</w:t>
      </w:r>
      <w:r w:rsidRPr="009661C4">
        <w:tab/>
        <w:t>Translocations and Aberrations: a patho-epidemiology study of prostate cancer risk and progression, Epidemiology Seminar, Harvard School of Public Health</w:t>
      </w:r>
    </w:p>
    <w:p w14:paraId="4EF1FE4F" w14:textId="77777777" w:rsidR="00D35269" w:rsidRPr="009661C4" w:rsidRDefault="00D35269" w:rsidP="00835253">
      <w:pPr>
        <w:ind w:left="2160" w:hanging="1440"/>
      </w:pPr>
    </w:p>
    <w:p w14:paraId="34B5EB00" w14:textId="77777777" w:rsidR="00D35269" w:rsidRPr="009661C4" w:rsidRDefault="00D35269" w:rsidP="00835253">
      <w:pPr>
        <w:ind w:left="2160" w:hanging="1440"/>
      </w:pPr>
      <w:r w:rsidRPr="009661C4">
        <w:t>2009</w:t>
      </w:r>
      <w:r w:rsidRPr="009661C4">
        <w:tab/>
      </w:r>
      <w:r w:rsidRPr="009661C4">
        <w:rPr>
          <w:i/>
        </w:rPr>
        <w:t>TMPRSS2:ERG</w:t>
      </w:r>
      <w:r w:rsidRPr="009661C4">
        <w:t xml:space="preserve"> and SPINK1 in Lethal Prostate Cancer, Dana Farber/ Harvard Cancer Center Prostate SPORE, External Advisory Board Meeting</w:t>
      </w:r>
    </w:p>
    <w:p w14:paraId="420531B9" w14:textId="77777777" w:rsidR="008A161E" w:rsidRPr="009661C4" w:rsidRDefault="008A161E" w:rsidP="00835253">
      <w:pPr>
        <w:ind w:left="2160" w:hanging="1440"/>
      </w:pPr>
    </w:p>
    <w:p w14:paraId="5C514E10" w14:textId="77777777" w:rsidR="008A161E" w:rsidRPr="009661C4" w:rsidRDefault="008A161E" w:rsidP="00835253">
      <w:pPr>
        <w:ind w:left="2160" w:hanging="1440"/>
      </w:pPr>
      <w:r w:rsidRPr="009661C4">
        <w:t>2011</w:t>
      </w:r>
      <w:r w:rsidRPr="009661C4">
        <w:tab/>
        <w:t>TMPRSS2:ERG, SPINK1 and Lethal Prostate Cancer, Dana Farber/Harvard Cancer Center Prostate SPORE Meeting</w:t>
      </w:r>
    </w:p>
    <w:p w14:paraId="362C9D12" w14:textId="77777777" w:rsidR="00E657EA" w:rsidRPr="009661C4" w:rsidRDefault="00E657EA" w:rsidP="00835253">
      <w:pPr>
        <w:ind w:left="2160" w:hanging="1440"/>
      </w:pPr>
    </w:p>
    <w:p w14:paraId="68928C89" w14:textId="77777777" w:rsidR="00E657EA" w:rsidRPr="009661C4" w:rsidRDefault="00E657EA" w:rsidP="00835253">
      <w:pPr>
        <w:ind w:left="2160" w:hanging="1440"/>
      </w:pPr>
      <w:r w:rsidRPr="009661C4">
        <w:t>2011</w:t>
      </w:r>
      <w:r w:rsidRPr="009661C4">
        <w:tab/>
        <w:t>The Burden of Cancer from an Epidemiologist’s Perspective, Summer Program in Quantitative Methods, Harvard School of Public Health</w:t>
      </w:r>
    </w:p>
    <w:p w14:paraId="59264B2B" w14:textId="77777777" w:rsidR="003779B5" w:rsidRPr="009661C4" w:rsidRDefault="003779B5" w:rsidP="00835253">
      <w:pPr>
        <w:ind w:left="2160" w:hanging="1440"/>
      </w:pPr>
    </w:p>
    <w:p w14:paraId="2D1EA3F0" w14:textId="77777777" w:rsidR="004D4C67" w:rsidRPr="009661C4" w:rsidRDefault="003779B5" w:rsidP="004D4C67">
      <w:pPr>
        <w:pStyle w:val="Heading3"/>
        <w:spacing w:before="0" w:after="0"/>
        <w:ind w:left="2160" w:hanging="1440"/>
        <w:textAlignment w:val="baseline"/>
        <w:rPr>
          <w:rStyle w:val="Strong"/>
          <w:rFonts w:ascii="Times New Roman" w:hAnsi="Times New Roman"/>
          <w:bCs/>
          <w:sz w:val="24"/>
          <w:szCs w:val="24"/>
          <w:bdr w:val="none" w:sz="0" w:space="0" w:color="auto" w:frame="1"/>
          <w:shd w:val="clear" w:color="auto" w:fill="FFFFFF"/>
        </w:rPr>
      </w:pPr>
      <w:r w:rsidRPr="009661C4">
        <w:rPr>
          <w:rFonts w:ascii="Times New Roman" w:hAnsi="Times New Roman"/>
          <w:b w:val="0"/>
          <w:sz w:val="24"/>
          <w:szCs w:val="24"/>
        </w:rPr>
        <w:t>2011</w:t>
      </w:r>
      <w:r w:rsidRPr="009661C4">
        <w:rPr>
          <w:rFonts w:ascii="Times New Roman" w:hAnsi="Times New Roman"/>
          <w:b w:val="0"/>
          <w:sz w:val="24"/>
          <w:szCs w:val="24"/>
        </w:rPr>
        <w:tab/>
      </w:r>
      <w:r w:rsidR="004D4C67" w:rsidRPr="009661C4">
        <w:rPr>
          <w:rFonts w:ascii="Times New Roman" w:hAnsi="Times New Roman"/>
          <w:b w:val="0"/>
          <w:sz w:val="24"/>
          <w:szCs w:val="24"/>
          <w:shd w:val="clear" w:color="auto" w:fill="FFFFFF"/>
        </w:rPr>
        <w:t xml:space="preserve">Future Directions for Translation of Archival Tissue Studies (Panel Discussion). </w:t>
      </w:r>
      <w:r w:rsidR="004D4C67" w:rsidRPr="009661C4">
        <w:rPr>
          <w:rStyle w:val="Strong"/>
          <w:rFonts w:ascii="Times New Roman" w:hAnsi="Times New Roman"/>
          <w:bCs/>
          <w:sz w:val="24"/>
          <w:szCs w:val="24"/>
          <w:bdr w:val="none" w:sz="0" w:space="0" w:color="auto" w:frame="1"/>
          <w:shd w:val="clear" w:color="auto" w:fill="FFFFFF"/>
        </w:rPr>
        <w:t>Emerging Technologies for Translation Bioinformatics: A symposium on gene expression profiling for archival tissues, Harvard School of Public Health</w:t>
      </w:r>
    </w:p>
    <w:p w14:paraId="0B83F692" w14:textId="77777777" w:rsidR="000F688D" w:rsidRPr="009661C4" w:rsidRDefault="000F688D" w:rsidP="000F688D"/>
    <w:p w14:paraId="60970459" w14:textId="77777777" w:rsidR="000020C2" w:rsidRDefault="000020C2" w:rsidP="000020C2">
      <w:pPr>
        <w:ind w:left="2160" w:hanging="1440"/>
      </w:pPr>
      <w:r w:rsidRPr="009661C4">
        <w:t>2011</w:t>
      </w:r>
      <w:r w:rsidRPr="009661C4">
        <w:tab/>
        <w:t>Shedding Light on the Heritability of Cancer: a study of 200,000 Nordic Twins</w:t>
      </w:r>
      <w:r w:rsidR="000F688D" w:rsidRPr="009661C4">
        <w:t>, Department of Epidemiology Seminar Series, Harvard School of Public Health</w:t>
      </w:r>
    </w:p>
    <w:p w14:paraId="08D999C9" w14:textId="77777777" w:rsidR="00C92F16" w:rsidRDefault="00C92F16" w:rsidP="000020C2">
      <w:pPr>
        <w:ind w:left="2160" w:hanging="1440"/>
      </w:pPr>
    </w:p>
    <w:p w14:paraId="7177D488" w14:textId="0E53D3E0" w:rsidR="00C92F16" w:rsidRDefault="00C92F16" w:rsidP="000020C2">
      <w:pPr>
        <w:ind w:left="2160" w:hanging="1440"/>
      </w:pPr>
      <w:r>
        <w:t>2012</w:t>
      </w:r>
      <w:r>
        <w:tab/>
      </w:r>
      <w:r w:rsidR="001E4869">
        <w:t xml:space="preserve">Cancer: what have we learned and where do we go from here? Harvard School of Public Health Leadership Council </w:t>
      </w:r>
      <w:r w:rsidR="00CF3C72">
        <w:t>Meeting</w:t>
      </w:r>
    </w:p>
    <w:p w14:paraId="5096E413" w14:textId="77777777" w:rsidR="00E50929" w:rsidRDefault="00E50929" w:rsidP="000020C2">
      <w:pPr>
        <w:ind w:left="2160" w:hanging="1440"/>
      </w:pPr>
    </w:p>
    <w:p w14:paraId="47B895E0" w14:textId="2CBFF10E" w:rsidR="00E50929" w:rsidRDefault="00E50929" w:rsidP="000020C2">
      <w:pPr>
        <w:ind w:left="2160" w:hanging="1440"/>
      </w:pPr>
      <w:r>
        <w:t>2012</w:t>
      </w:r>
      <w:r>
        <w:tab/>
        <w:t>Unveiling the potential of patho-epidemiology to understand prostate cancer, Quantitative Issues in Cancer Research Working Seminar, Department of Biostatistics, Harvard School of Public Health</w:t>
      </w:r>
    </w:p>
    <w:p w14:paraId="0A20F1A0" w14:textId="77777777" w:rsidR="00DE240C" w:rsidRDefault="00DE240C" w:rsidP="000020C2">
      <w:pPr>
        <w:ind w:left="2160" w:hanging="1440"/>
      </w:pPr>
    </w:p>
    <w:p w14:paraId="2CE238D7" w14:textId="3E57D699" w:rsidR="00DE240C" w:rsidRDefault="00DE240C" w:rsidP="000020C2">
      <w:pPr>
        <w:ind w:left="2160" w:hanging="1440"/>
      </w:pPr>
      <w:r>
        <w:t>2013</w:t>
      </w:r>
      <w:r>
        <w:tab/>
      </w:r>
      <w:r w:rsidR="00170E41">
        <w:t xml:space="preserve">Exploring Mechanisms Underlying the Link between Obesity, Physical Activity and Lethal Prostate Cancer, Harvard </w:t>
      </w:r>
      <w:r w:rsidR="00A21C09">
        <w:t>Transdisciplnary Research in Energetics and Cancer Annual Meeting</w:t>
      </w:r>
    </w:p>
    <w:p w14:paraId="1DC3855D" w14:textId="77777777" w:rsidR="00C1294B" w:rsidRDefault="00C1294B" w:rsidP="000020C2">
      <w:pPr>
        <w:ind w:left="2160" w:hanging="1440"/>
      </w:pPr>
    </w:p>
    <w:p w14:paraId="03C29935" w14:textId="6CD6D477" w:rsidR="00C1294B" w:rsidRPr="007B4843" w:rsidRDefault="00C1294B" w:rsidP="007B4843">
      <w:pPr>
        <w:ind w:left="2160" w:hanging="1440"/>
      </w:pPr>
      <w:r w:rsidRPr="007B4843">
        <w:t>2013</w:t>
      </w:r>
      <w:r w:rsidRPr="007B4843">
        <w:tab/>
        <w:t>D</w:t>
      </w:r>
      <w:r w:rsidR="007B4843">
        <w:t xml:space="preserve">ana </w:t>
      </w:r>
      <w:r w:rsidRPr="007B4843">
        <w:t>F</w:t>
      </w:r>
      <w:r w:rsidR="007B4843">
        <w:t>arber</w:t>
      </w:r>
      <w:r w:rsidRPr="007B4843">
        <w:t>/H</w:t>
      </w:r>
      <w:r w:rsidR="007B4843">
        <w:t xml:space="preserve">arvard </w:t>
      </w:r>
      <w:r w:rsidRPr="007B4843">
        <w:t>C</w:t>
      </w:r>
      <w:r w:rsidR="007B4843">
        <w:t>ancer</w:t>
      </w:r>
      <w:r w:rsidRPr="007B4843">
        <w:t xml:space="preserve"> Center Scientific Council Meeting</w:t>
      </w:r>
      <w:r w:rsidR="007B4843">
        <w:t xml:space="preserve">, </w:t>
      </w:r>
      <w:r w:rsidRPr="007B4843">
        <w:t>Tumor/Patient Genotyping Efforts within DF/HCC</w:t>
      </w:r>
    </w:p>
    <w:p w14:paraId="70DFFA54" w14:textId="5B935589" w:rsidR="00C1294B" w:rsidRPr="009661C4" w:rsidRDefault="00C1294B" w:rsidP="000020C2">
      <w:pPr>
        <w:ind w:left="2160" w:hanging="1440"/>
      </w:pPr>
    </w:p>
    <w:p w14:paraId="2756DC7E" w14:textId="77777777" w:rsidR="003779B5" w:rsidRPr="009661C4" w:rsidRDefault="003779B5" w:rsidP="0015122E"/>
    <w:p w14:paraId="4A55A870" w14:textId="77777777" w:rsidR="002C6077" w:rsidRPr="009661C4" w:rsidRDefault="002C6077" w:rsidP="00835253">
      <w:pPr>
        <w:ind w:left="2160" w:hanging="1440"/>
      </w:pPr>
    </w:p>
    <w:p w14:paraId="532BA249" w14:textId="77777777" w:rsidR="00167111" w:rsidRPr="009661C4" w:rsidRDefault="00167111" w:rsidP="00167111">
      <w:pPr>
        <w:ind w:left="2160" w:hanging="1440"/>
      </w:pPr>
    </w:p>
    <w:p w14:paraId="4BFD9CF1" w14:textId="77777777" w:rsidR="00DB210A" w:rsidRPr="009661C4" w:rsidRDefault="00DB210A" w:rsidP="00CE0796">
      <w:pPr>
        <w:outlineLvl w:val="0"/>
        <w:rPr>
          <w:b/>
        </w:rPr>
      </w:pPr>
      <w:r w:rsidRPr="009661C4">
        <w:rPr>
          <w:b/>
        </w:rPr>
        <w:t>c. Advisory and Supervisory Responsibilities in Clinical or Laboratory Setting</w:t>
      </w:r>
    </w:p>
    <w:p w14:paraId="5B7A9BE5" w14:textId="77777777" w:rsidR="00F3430F" w:rsidRPr="009661C4" w:rsidRDefault="00F3430F" w:rsidP="00DB210A"/>
    <w:p w14:paraId="09BB91F0" w14:textId="77777777" w:rsidR="00DB210A" w:rsidRPr="009661C4" w:rsidRDefault="00DB210A" w:rsidP="00DB210A">
      <w:r w:rsidRPr="009661C4">
        <w:t xml:space="preserve">        </w:t>
      </w:r>
      <w:r w:rsidR="00F3430F" w:rsidRPr="009661C4">
        <w:tab/>
      </w:r>
      <w:r w:rsidRPr="009661C4">
        <w:t>2005-</w:t>
      </w:r>
      <w:r w:rsidR="00AA4EB8" w:rsidRPr="009661C4">
        <w:t>6</w:t>
      </w:r>
      <w:r w:rsidRPr="009661C4">
        <w:t xml:space="preserve">            </w:t>
      </w:r>
      <w:r w:rsidR="00F3430F" w:rsidRPr="009661C4">
        <w:tab/>
      </w:r>
      <w:r w:rsidRPr="009661C4">
        <w:t xml:space="preserve">1 Graduate Student for 25 hrs/year, Supervisor, </w:t>
      </w:r>
    </w:p>
    <w:p w14:paraId="7BDA4D52" w14:textId="77777777" w:rsidR="00DB210A" w:rsidRPr="009661C4" w:rsidRDefault="00DB210A" w:rsidP="00F3430F">
      <w:pPr>
        <w:ind w:left="1440" w:firstLine="720"/>
      </w:pPr>
      <w:r w:rsidRPr="009661C4">
        <w:t>Karolinska Institutet, Stockholm, Sweden</w:t>
      </w:r>
    </w:p>
    <w:p w14:paraId="00D53848" w14:textId="77777777" w:rsidR="00F3430F" w:rsidRPr="009661C4" w:rsidRDefault="00F3430F" w:rsidP="00DB210A"/>
    <w:p w14:paraId="0EDCCE71" w14:textId="77777777" w:rsidR="00DB210A" w:rsidRPr="009661C4" w:rsidRDefault="00DB210A" w:rsidP="00F3430F">
      <w:r w:rsidRPr="009661C4">
        <w:t xml:space="preserve">        </w:t>
      </w:r>
      <w:r w:rsidR="00F3430F" w:rsidRPr="009661C4">
        <w:tab/>
      </w:r>
      <w:r w:rsidRPr="009661C4">
        <w:t xml:space="preserve">2005-             </w:t>
      </w:r>
      <w:r w:rsidR="00F3430F" w:rsidRPr="009661C4">
        <w:tab/>
      </w:r>
      <w:r w:rsidR="003E34AB" w:rsidRPr="009661C4">
        <w:t>8</w:t>
      </w:r>
      <w:r w:rsidRPr="009661C4">
        <w:t xml:space="preserve"> </w:t>
      </w:r>
      <w:r w:rsidR="00AA4EB8" w:rsidRPr="009661C4">
        <w:t>Doctoral</w:t>
      </w:r>
      <w:r w:rsidRPr="009661C4">
        <w:t xml:space="preserve"> Students for </w:t>
      </w:r>
      <w:r w:rsidR="00AA4EB8" w:rsidRPr="009661C4">
        <w:t>12</w:t>
      </w:r>
      <w:r w:rsidRPr="009661C4">
        <w:t>5 hrs/year, Supervisor</w:t>
      </w:r>
      <w:r w:rsidR="003E34AB" w:rsidRPr="009661C4">
        <w:t>/Thesis Committee</w:t>
      </w:r>
      <w:r w:rsidRPr="009661C4">
        <w:t xml:space="preserve">, </w:t>
      </w:r>
    </w:p>
    <w:p w14:paraId="47E885F1" w14:textId="77777777" w:rsidR="00DB210A" w:rsidRPr="009661C4" w:rsidRDefault="00DB210A" w:rsidP="00F3430F">
      <w:pPr>
        <w:ind w:left="1440" w:firstLine="720"/>
      </w:pPr>
      <w:r w:rsidRPr="009661C4">
        <w:t>Harvard School</w:t>
      </w:r>
      <w:r w:rsidR="00AA4EB8" w:rsidRPr="009661C4">
        <w:t xml:space="preserve"> o</w:t>
      </w:r>
      <w:r w:rsidRPr="009661C4">
        <w:t>f Public Health</w:t>
      </w:r>
    </w:p>
    <w:p w14:paraId="3E673911" w14:textId="77777777" w:rsidR="00AA4EB8" w:rsidRPr="009661C4" w:rsidRDefault="00AA4EB8" w:rsidP="00AA4EB8"/>
    <w:p w14:paraId="1905207D" w14:textId="77777777" w:rsidR="00330A57" w:rsidRPr="009661C4" w:rsidRDefault="00AA4EB8" w:rsidP="00AA4EB8">
      <w:pPr>
        <w:ind w:left="2160" w:hanging="1440"/>
      </w:pPr>
      <w:r w:rsidRPr="009661C4">
        <w:t>2006-</w:t>
      </w:r>
      <w:r w:rsidRPr="009661C4">
        <w:tab/>
      </w:r>
      <w:r w:rsidR="00B436A8" w:rsidRPr="009661C4">
        <w:t>3</w:t>
      </w:r>
      <w:r w:rsidRPr="009661C4">
        <w:t xml:space="preserve"> Master of Science Student</w:t>
      </w:r>
      <w:r w:rsidR="00B436A8" w:rsidRPr="009661C4">
        <w:t>s</w:t>
      </w:r>
      <w:r w:rsidRPr="009661C4">
        <w:t xml:space="preserve"> for 15 hrs/year, Academic Advisor, Harvard School of Public Health</w:t>
      </w:r>
      <w:r w:rsidRPr="009661C4">
        <w:tab/>
      </w:r>
    </w:p>
    <w:p w14:paraId="74BC10AE" w14:textId="77777777" w:rsidR="00330A57" w:rsidRPr="009661C4" w:rsidRDefault="00330A57" w:rsidP="00AA4EB8">
      <w:pPr>
        <w:ind w:left="2160" w:hanging="1440"/>
      </w:pPr>
    </w:p>
    <w:p w14:paraId="6DD8E908" w14:textId="77777777" w:rsidR="00AA4EB8" w:rsidRPr="009661C4" w:rsidRDefault="00E55286" w:rsidP="00AA4EB8">
      <w:pPr>
        <w:ind w:left="2160" w:hanging="1440"/>
      </w:pPr>
      <w:r w:rsidRPr="009661C4">
        <w:t>2006-</w:t>
      </w:r>
      <w:r w:rsidRPr="009661C4">
        <w:tab/>
        <w:t>5</w:t>
      </w:r>
      <w:r w:rsidR="00330A57" w:rsidRPr="009661C4">
        <w:t xml:space="preserve"> Post-doctoral Fellows for 75 hrs/year, Supervisor, Channing Laboratory, BWH/Harvard Medical School</w:t>
      </w:r>
      <w:r w:rsidR="00AA4EB8" w:rsidRPr="009661C4">
        <w:tab/>
      </w:r>
    </w:p>
    <w:p w14:paraId="3570C1A2" w14:textId="77777777" w:rsidR="00B436A8" w:rsidRPr="009661C4" w:rsidRDefault="00B436A8" w:rsidP="00AA4EB8">
      <w:pPr>
        <w:ind w:left="2160" w:hanging="1440"/>
      </w:pPr>
    </w:p>
    <w:p w14:paraId="41C122B7" w14:textId="77777777" w:rsidR="00B436A8" w:rsidRPr="009661C4" w:rsidRDefault="00B436A8" w:rsidP="00AA4EB8">
      <w:pPr>
        <w:ind w:left="2160" w:hanging="1440"/>
      </w:pPr>
      <w:r w:rsidRPr="009661C4">
        <w:t>2006-</w:t>
      </w:r>
      <w:r w:rsidR="00887E3B" w:rsidRPr="009661C4">
        <w:t>10</w:t>
      </w:r>
      <w:r w:rsidRPr="009661C4">
        <w:tab/>
        <w:t>40 Post-doctoral Fellows/Instructors for 100 hrs/year, Peer-Mentor, Channing Laboratory, BWH/Harvard Medical School</w:t>
      </w:r>
    </w:p>
    <w:p w14:paraId="295DAF88" w14:textId="77777777" w:rsidR="00887E3B" w:rsidRPr="009661C4" w:rsidRDefault="00887E3B" w:rsidP="00AA4EB8">
      <w:pPr>
        <w:ind w:left="2160" w:hanging="1440"/>
      </w:pPr>
    </w:p>
    <w:p w14:paraId="0A23C136" w14:textId="77777777" w:rsidR="00887E3B" w:rsidRPr="009661C4" w:rsidRDefault="00D56F3F" w:rsidP="00887E3B">
      <w:pPr>
        <w:numPr>
          <w:ilvl w:val="0"/>
          <w:numId w:val="13"/>
        </w:numPr>
      </w:pPr>
      <w:r w:rsidRPr="009661C4">
        <w:t>3</w:t>
      </w:r>
      <w:r w:rsidR="00887E3B" w:rsidRPr="009661C4">
        <w:t xml:space="preserve"> Radiation Oncology Fellow</w:t>
      </w:r>
      <w:r w:rsidRPr="009661C4">
        <w:t>s</w:t>
      </w:r>
      <w:r w:rsidR="00887E3B" w:rsidRPr="009661C4">
        <w:t xml:space="preserve"> for 25 hours/year, Co-Mentor</w:t>
      </w:r>
    </w:p>
    <w:p w14:paraId="18B7EF10" w14:textId="77777777" w:rsidR="00887E3B" w:rsidRPr="009661C4" w:rsidRDefault="00887E3B" w:rsidP="00887E3B">
      <w:pPr>
        <w:ind w:left="2160"/>
      </w:pPr>
      <w:r w:rsidRPr="009661C4">
        <w:t>Brigham and Women’s Hospital/HSPH</w:t>
      </w:r>
    </w:p>
    <w:p w14:paraId="635B065D" w14:textId="77777777" w:rsidR="00F3430F" w:rsidRPr="009661C4" w:rsidRDefault="00F3430F" w:rsidP="00DB210A"/>
    <w:p w14:paraId="360FF78D" w14:textId="77777777" w:rsidR="00DB210A" w:rsidRPr="009661C4" w:rsidRDefault="00DB210A" w:rsidP="00CE0796">
      <w:pPr>
        <w:outlineLvl w:val="0"/>
        <w:rPr>
          <w:b/>
        </w:rPr>
      </w:pPr>
      <w:r w:rsidRPr="009661C4">
        <w:rPr>
          <w:b/>
        </w:rPr>
        <w:t>d. Leadership Roles</w:t>
      </w:r>
    </w:p>
    <w:p w14:paraId="1D98A6EE" w14:textId="77777777" w:rsidR="00F3430F" w:rsidRPr="009661C4" w:rsidRDefault="00F3430F" w:rsidP="00DB210A"/>
    <w:p w14:paraId="0448AF9D" w14:textId="77777777" w:rsidR="00DB210A" w:rsidRPr="009661C4" w:rsidRDefault="00DB210A" w:rsidP="00AC4C6C">
      <w:pPr>
        <w:ind w:left="2160" w:hanging="2160"/>
      </w:pPr>
      <w:r w:rsidRPr="009661C4">
        <w:t xml:space="preserve">        2003-</w:t>
      </w:r>
      <w:r w:rsidR="00E30A19" w:rsidRPr="009661C4">
        <w:t>6</w:t>
      </w:r>
      <w:r w:rsidRPr="009661C4">
        <w:t xml:space="preserve">            </w:t>
      </w:r>
      <w:r w:rsidR="00AC4C6C" w:rsidRPr="009661C4">
        <w:tab/>
      </w:r>
      <w:r w:rsidRPr="009661C4">
        <w:t>Organizer, Harvard Prostate Cancer Molecular Epidemiology Working Group, HSPH/DFCI/BIDMC/BWH</w:t>
      </w:r>
    </w:p>
    <w:p w14:paraId="7385C185" w14:textId="77777777" w:rsidR="00DB210A" w:rsidRPr="009661C4" w:rsidRDefault="00DB210A" w:rsidP="00F3430F">
      <w:pPr>
        <w:ind w:left="2160"/>
      </w:pPr>
      <w:r w:rsidRPr="009661C4">
        <w:rPr>
          <w:u w:val="single"/>
        </w:rPr>
        <w:t>Responsibility</w:t>
      </w:r>
      <w:r w:rsidRPr="009661C4">
        <w:t>: I organize and develop the agenda for the monthly meetings of the Harvard</w:t>
      </w:r>
      <w:r w:rsidR="00F3430F" w:rsidRPr="009661C4">
        <w:t xml:space="preserve"> Prostate Cancer Working Group, </w:t>
      </w:r>
      <w:r w:rsidRPr="009661C4">
        <w:t xml:space="preserve">including developing ideas and themes for group discussion and arranging speakers. </w:t>
      </w:r>
    </w:p>
    <w:p w14:paraId="6D5E00F4" w14:textId="77777777" w:rsidR="00DB210A" w:rsidRPr="009661C4" w:rsidRDefault="00DB210A" w:rsidP="00DB210A"/>
    <w:p w14:paraId="4A57715F" w14:textId="77777777" w:rsidR="00DB210A" w:rsidRPr="009661C4" w:rsidRDefault="00DB210A" w:rsidP="00DB210A">
      <w:r w:rsidRPr="009661C4">
        <w:t xml:space="preserve">        </w:t>
      </w:r>
      <w:r w:rsidR="00F3430F" w:rsidRPr="009661C4">
        <w:tab/>
      </w:r>
      <w:r w:rsidRPr="009661C4">
        <w:t xml:space="preserve">2004-            </w:t>
      </w:r>
      <w:r w:rsidR="00F3430F" w:rsidRPr="009661C4">
        <w:tab/>
      </w:r>
      <w:r w:rsidRPr="009661C4">
        <w:t xml:space="preserve">Organizer and Advisory Member, </w:t>
      </w:r>
      <w:r w:rsidR="00354F34" w:rsidRPr="009661C4">
        <w:t>Scandinavian</w:t>
      </w:r>
      <w:r w:rsidRPr="009661C4">
        <w:t xml:space="preserve">-US </w:t>
      </w:r>
    </w:p>
    <w:p w14:paraId="17A53689" w14:textId="77777777" w:rsidR="00F3430F" w:rsidRPr="009661C4" w:rsidRDefault="00DB210A" w:rsidP="00F3430F">
      <w:pPr>
        <w:ind w:left="2160"/>
      </w:pPr>
      <w:r w:rsidRPr="009661C4">
        <w:t>Prostate Cancer Collaborative and Summit, Harvard University and Karolinska Institutet</w:t>
      </w:r>
    </w:p>
    <w:p w14:paraId="3829E443" w14:textId="77777777" w:rsidR="00DB210A" w:rsidRPr="009661C4" w:rsidRDefault="00DB210A" w:rsidP="00F3430F">
      <w:pPr>
        <w:ind w:left="2160"/>
      </w:pPr>
      <w:r w:rsidRPr="009661C4">
        <w:rPr>
          <w:u w:val="single"/>
        </w:rPr>
        <w:t>Responsibility</w:t>
      </w:r>
      <w:r w:rsidRPr="009661C4">
        <w:t>: I am directing the epidemiology activities around our collaborative projects on molecular markers of indolent and aggressive prostate cancer between research institutes in the US and Sweden, and I am a member of the Advisory Group overseeing the collaboration. I also was an organizer for the first Scandanavian-US Prostate Cancer Summit held in September 2005 in the Stockholm archipelago in which we discussed the research agenda for the upcoming year.</w:t>
      </w:r>
    </w:p>
    <w:p w14:paraId="3A26A48C" w14:textId="77777777" w:rsidR="00B436A8" w:rsidRPr="009661C4" w:rsidRDefault="00B436A8" w:rsidP="00B436A8"/>
    <w:p w14:paraId="77837043" w14:textId="77777777" w:rsidR="00B436A8" w:rsidRPr="009661C4" w:rsidRDefault="00B436A8" w:rsidP="00B436A8">
      <w:r w:rsidRPr="009661C4">
        <w:tab/>
        <w:t>2005-</w:t>
      </w:r>
      <w:r w:rsidR="00F446B1" w:rsidRPr="009661C4">
        <w:t>11</w:t>
      </w:r>
      <w:r w:rsidR="00F446B1" w:rsidRPr="009661C4">
        <w:tab/>
      </w:r>
      <w:r w:rsidRPr="009661C4">
        <w:t>Director, Channing Peer Mentoring, BWH/HMS</w:t>
      </w:r>
    </w:p>
    <w:p w14:paraId="0876BFA4" w14:textId="77777777" w:rsidR="00B436A8" w:rsidRPr="009661C4" w:rsidRDefault="00B436A8" w:rsidP="00B436A8">
      <w:pPr>
        <w:ind w:left="2160" w:hanging="2160"/>
      </w:pPr>
      <w:r w:rsidRPr="009661C4">
        <w:tab/>
      </w:r>
      <w:r w:rsidRPr="009661C4">
        <w:rPr>
          <w:u w:val="single"/>
        </w:rPr>
        <w:t>Responsibility:</w:t>
      </w:r>
      <w:r w:rsidRPr="009661C4">
        <w:t xml:space="preserve">  I supervise the peer mentoring activities for 40 post-doctoral fellows and Instructors affiliated with the Channing Laboratory, and am directly responsible for mentoring of 13 individuals. I helped to develop this program in order to improve the post-doctoral experience, and provide additional mentorship.  I meet twice per year with the fellows, and as needed, and provide guidance on a diverse array of issues.</w:t>
      </w:r>
    </w:p>
    <w:p w14:paraId="4EA2AF73" w14:textId="77777777" w:rsidR="00354F34" w:rsidRPr="009661C4" w:rsidRDefault="00354F34" w:rsidP="00354F34"/>
    <w:p w14:paraId="55582FFE" w14:textId="66CD220A" w:rsidR="00911D63" w:rsidRPr="009661C4" w:rsidRDefault="00354F34" w:rsidP="007717C2">
      <w:pPr>
        <w:ind w:left="2160" w:hanging="1440"/>
      </w:pPr>
      <w:r w:rsidRPr="009661C4">
        <w:t>2006</w:t>
      </w:r>
      <w:r w:rsidR="007717C2">
        <w:tab/>
        <w:t>Harvard Medical School</w:t>
      </w:r>
      <w:r w:rsidR="00FE495A" w:rsidRPr="009661C4">
        <w:t xml:space="preserve"> Leadership Development for Physicians and Scientists</w:t>
      </w:r>
      <w:r w:rsidR="007717C2">
        <w:t xml:space="preserve">, </w:t>
      </w:r>
      <w:r w:rsidR="00FE495A" w:rsidRPr="009661C4">
        <w:t>Harvard Medical School Course</w:t>
      </w:r>
      <w:r w:rsidRPr="009661C4">
        <w:tab/>
      </w:r>
    </w:p>
    <w:p w14:paraId="33360C79" w14:textId="77777777" w:rsidR="00911D63" w:rsidRPr="009661C4" w:rsidRDefault="00911D63" w:rsidP="00354F34"/>
    <w:p w14:paraId="3B8958B2" w14:textId="77777777" w:rsidR="00354F34" w:rsidRPr="009661C4" w:rsidRDefault="00911D63" w:rsidP="004E31B9">
      <w:pPr>
        <w:tabs>
          <w:tab w:val="left" w:pos="2160"/>
        </w:tabs>
        <w:ind w:left="2160" w:hanging="1440"/>
      </w:pPr>
      <w:r w:rsidRPr="009661C4">
        <w:t>2006-</w:t>
      </w:r>
      <w:r w:rsidRPr="009661C4">
        <w:tab/>
        <w:t>Member, Dana-Farber/Harvard Cancer Center Cancer Epidemiology Program and Prostate Cancer Program</w:t>
      </w:r>
    </w:p>
    <w:p w14:paraId="1F1C7D3B" w14:textId="77777777" w:rsidR="00167111" w:rsidRPr="009661C4" w:rsidRDefault="00167111" w:rsidP="00167111">
      <w:pPr>
        <w:tabs>
          <w:tab w:val="left" w:pos="2160"/>
        </w:tabs>
        <w:spacing w:before="240"/>
        <w:ind w:left="2160" w:hanging="1440"/>
      </w:pPr>
      <w:r w:rsidRPr="009661C4">
        <w:t>2008</w:t>
      </w:r>
      <w:r w:rsidRPr="009661C4">
        <w:tab/>
        <w:t>Organizer, Dana-Farber/Harvard Cancer Center Interdisciplinary Workshop: Incorporating novel tumor tissue analysis into population based studies of human cancer</w:t>
      </w:r>
      <w:r w:rsidR="00AC4C6C" w:rsidRPr="009661C4">
        <w:t>, Harvard Medical School</w:t>
      </w:r>
      <w:r w:rsidR="00023980" w:rsidRPr="009661C4">
        <w:t xml:space="preserve">. Organized speakers and scientific program for </w:t>
      </w:r>
      <w:r w:rsidR="00AC4C6C" w:rsidRPr="009661C4">
        <w:t>one day workshop</w:t>
      </w:r>
      <w:r w:rsidR="00023980" w:rsidRPr="009661C4">
        <w:t xml:space="preserve"> on tumor tissue markers through the DFHCC</w:t>
      </w:r>
    </w:p>
    <w:p w14:paraId="22FD0EBC" w14:textId="77777777" w:rsidR="00023980" w:rsidRPr="009661C4" w:rsidRDefault="00023980" w:rsidP="00167111">
      <w:pPr>
        <w:tabs>
          <w:tab w:val="left" w:pos="2160"/>
        </w:tabs>
        <w:spacing w:before="240"/>
        <w:ind w:left="2160" w:hanging="1440"/>
      </w:pPr>
      <w:r w:rsidRPr="009661C4">
        <w:t>2009</w:t>
      </w:r>
      <w:r w:rsidRPr="009661C4">
        <w:tab/>
        <w:t>Science Fair Judge, New England Science Symposium, Harvard Medical School. Served as Judge of Poster Session at this annual graduate student research symposium sponsored by the Harvard Medical School Minority Faculty Development Program of the Office of Diversity and Community Partnership</w:t>
      </w:r>
    </w:p>
    <w:p w14:paraId="612B1504" w14:textId="0928A6C4" w:rsidR="00095C9F" w:rsidRDefault="00F62430" w:rsidP="00463906">
      <w:pPr>
        <w:tabs>
          <w:tab w:val="left" w:pos="2160"/>
        </w:tabs>
        <w:spacing w:before="240"/>
        <w:ind w:left="2160" w:hanging="1440"/>
      </w:pPr>
      <w:r w:rsidRPr="009661C4">
        <w:t>2009</w:t>
      </w:r>
      <w:r w:rsidR="006D72FE" w:rsidRPr="009661C4">
        <w:t>-</w:t>
      </w:r>
      <w:r w:rsidRPr="009661C4">
        <w:tab/>
        <w:t>Advisory Board Member, Nurses Health Study Tissue Laboratory</w:t>
      </w:r>
      <w:r w:rsidR="007717C2">
        <w:t>, Channing Laboratory, Brigham and Women’s Hospital</w:t>
      </w:r>
    </w:p>
    <w:p w14:paraId="1F685B00" w14:textId="1E813D96" w:rsidR="007717C2" w:rsidRDefault="007717C2" w:rsidP="00463906">
      <w:pPr>
        <w:tabs>
          <w:tab w:val="left" w:pos="2160"/>
        </w:tabs>
        <w:spacing w:before="240"/>
        <w:ind w:left="2160" w:hanging="1440"/>
      </w:pPr>
      <w:r>
        <w:t>2010-</w:t>
      </w:r>
      <w:r>
        <w:tab/>
        <w:t>Faculty Advisor, T32 Nutrition and Cancer Training Grant, Department of Epidemi</w:t>
      </w:r>
      <w:r w:rsidR="00625911">
        <w:t>ology, Harvard Schoo</w:t>
      </w:r>
      <w:r>
        <w:t>l of Public Health</w:t>
      </w:r>
    </w:p>
    <w:p w14:paraId="5F2463DB" w14:textId="4C8A99FB" w:rsidR="00625911" w:rsidRPr="009661C4" w:rsidRDefault="00625911" w:rsidP="00463906">
      <w:pPr>
        <w:tabs>
          <w:tab w:val="left" w:pos="2160"/>
        </w:tabs>
        <w:spacing w:before="240"/>
        <w:ind w:left="2160" w:hanging="1440"/>
      </w:pPr>
      <w:r>
        <w:t>2010-</w:t>
      </w:r>
      <w:r>
        <w:tab/>
        <w:t>Scientific Advisory Board, Prostate Cancer Foundation</w:t>
      </w:r>
    </w:p>
    <w:p w14:paraId="4CD228AC" w14:textId="77777777" w:rsidR="009D42D7" w:rsidRPr="009661C4" w:rsidRDefault="009D42D7" w:rsidP="009D42D7">
      <w:pPr>
        <w:ind w:left="2160" w:hanging="1440"/>
      </w:pPr>
    </w:p>
    <w:p w14:paraId="356F2FBE" w14:textId="77777777" w:rsidR="009D42D7" w:rsidRDefault="009D42D7" w:rsidP="009D42D7">
      <w:pPr>
        <w:ind w:left="2160" w:hanging="1440"/>
      </w:pPr>
      <w:r w:rsidRPr="009661C4">
        <w:t>2011-</w:t>
      </w:r>
      <w:r w:rsidRPr="009661C4">
        <w:tab/>
        <w:t>Member, Harvard School of Public Health Postdoc Advisory Committee</w:t>
      </w:r>
    </w:p>
    <w:p w14:paraId="3D023D69" w14:textId="77777777" w:rsidR="00F95BC7" w:rsidRDefault="00F95BC7" w:rsidP="009D42D7">
      <w:pPr>
        <w:ind w:left="2160" w:hanging="1440"/>
      </w:pPr>
    </w:p>
    <w:p w14:paraId="4D48075A" w14:textId="0D22CA18" w:rsidR="00F95BC7" w:rsidRPr="009661C4" w:rsidRDefault="00F95BC7" w:rsidP="009D42D7">
      <w:pPr>
        <w:ind w:left="2160" w:hanging="1440"/>
      </w:pPr>
      <w:r>
        <w:t>201</w:t>
      </w:r>
      <w:r w:rsidR="00343E19">
        <w:t>2-</w:t>
      </w:r>
      <w:r w:rsidR="00343E19">
        <w:tab/>
      </w:r>
      <w:r w:rsidR="006170EA">
        <w:t>Member, Movember Global Action Plan</w:t>
      </w:r>
    </w:p>
    <w:p w14:paraId="05875D06" w14:textId="42E9C8A7" w:rsidR="00095C9F" w:rsidRPr="009661C4" w:rsidRDefault="00095C9F" w:rsidP="00463906">
      <w:pPr>
        <w:tabs>
          <w:tab w:val="left" w:pos="2160"/>
        </w:tabs>
        <w:spacing w:before="240"/>
        <w:ind w:left="2160" w:hanging="1440"/>
      </w:pPr>
      <w:r w:rsidRPr="009661C4">
        <w:t>2012-</w:t>
      </w:r>
      <w:r w:rsidRPr="009661C4">
        <w:tab/>
        <w:t xml:space="preserve">Head, Cancer Epidemiology </w:t>
      </w:r>
      <w:r w:rsidR="00F268B8">
        <w:t>A</w:t>
      </w:r>
      <w:r w:rsidR="00565D1A">
        <w:t xml:space="preserve">rea of </w:t>
      </w:r>
      <w:r w:rsidR="00C1294B">
        <w:t>C</w:t>
      </w:r>
      <w:r w:rsidR="00565D1A">
        <w:t>oncentration</w:t>
      </w:r>
      <w:r w:rsidRPr="009661C4">
        <w:t>, Harvard School of Public Health</w:t>
      </w:r>
    </w:p>
    <w:p w14:paraId="35087038" w14:textId="77777777" w:rsidR="009B6C2E" w:rsidRPr="009661C4" w:rsidRDefault="00095C9F" w:rsidP="009D42D7">
      <w:pPr>
        <w:tabs>
          <w:tab w:val="left" w:pos="2160"/>
        </w:tabs>
        <w:spacing w:before="240"/>
        <w:ind w:left="2160" w:hanging="1440"/>
      </w:pPr>
      <w:r w:rsidRPr="009661C4">
        <w:t>2012-</w:t>
      </w:r>
      <w:r w:rsidRPr="009661C4">
        <w:tab/>
        <w:t>Co-Leader, Cancer Epidemiology Program, Dana Farber/Harvard Cancer Center</w:t>
      </w:r>
    </w:p>
    <w:p w14:paraId="1FC5E14C" w14:textId="77777777" w:rsidR="009D42D7" w:rsidRPr="009661C4" w:rsidRDefault="009D42D7" w:rsidP="009B6C2E">
      <w:pPr>
        <w:ind w:left="2160" w:hanging="1440"/>
      </w:pPr>
    </w:p>
    <w:p w14:paraId="0560E8FE" w14:textId="77777777" w:rsidR="009B6C2E" w:rsidRPr="009661C4" w:rsidRDefault="009B6C2E" w:rsidP="009B6C2E">
      <w:pPr>
        <w:ind w:left="2160" w:hanging="1440"/>
      </w:pPr>
      <w:r w:rsidRPr="009661C4">
        <w:t>2012</w:t>
      </w:r>
      <w:r w:rsidRPr="009661C4">
        <w:tab/>
        <w:t>Workshop organizer, mRNA profiling pilot studies in the Harvard Cohorts, Dana Farber/Harvard Cancer Center</w:t>
      </w:r>
    </w:p>
    <w:p w14:paraId="71D71D94" w14:textId="3FA42C92" w:rsidR="008A161E" w:rsidRPr="009661C4" w:rsidRDefault="00CE7383" w:rsidP="00167111">
      <w:pPr>
        <w:tabs>
          <w:tab w:val="left" w:pos="2160"/>
        </w:tabs>
        <w:spacing w:before="240"/>
        <w:ind w:left="2160" w:hanging="1440"/>
      </w:pPr>
      <w:r>
        <w:t>2012</w:t>
      </w:r>
      <w:r w:rsidR="007B2193">
        <w:t>-</w:t>
      </w:r>
      <w:r>
        <w:tab/>
        <w:t>Member, Admissions and Financial Aid Committee, Department of Epidemiology, Harvard School of Public Health</w:t>
      </w:r>
    </w:p>
    <w:p w14:paraId="6496B7A4" w14:textId="5B53DEEA" w:rsidR="008A161E" w:rsidRDefault="007B2193" w:rsidP="00167111">
      <w:pPr>
        <w:tabs>
          <w:tab w:val="left" w:pos="2160"/>
        </w:tabs>
        <w:spacing w:before="240"/>
        <w:ind w:left="2160" w:hanging="1440"/>
      </w:pPr>
      <w:r>
        <w:t>201</w:t>
      </w:r>
      <w:r w:rsidR="00740404">
        <w:t>2</w:t>
      </w:r>
      <w:r>
        <w:t>-</w:t>
      </w:r>
      <w:r>
        <w:tab/>
        <w:t xml:space="preserve">Co-Leader, </w:t>
      </w:r>
      <w:r w:rsidR="009F3FDF">
        <w:t>Prostate Cancer Foundation “School of Public Health”</w:t>
      </w:r>
    </w:p>
    <w:p w14:paraId="3FB76928" w14:textId="247EDEBC" w:rsidR="00547A57" w:rsidRPr="009661C4" w:rsidRDefault="00547A57" w:rsidP="00167111">
      <w:pPr>
        <w:tabs>
          <w:tab w:val="left" w:pos="2160"/>
        </w:tabs>
        <w:spacing w:before="240"/>
        <w:ind w:left="2160" w:hanging="1440"/>
      </w:pPr>
      <w:r>
        <w:t>2013</w:t>
      </w:r>
      <w:r>
        <w:tab/>
        <w:t>Organizer, Dana Farber/Harvard Cancer Center, Celebration of Young Investigators in Cancer Research. Organized a half-day symposium</w:t>
      </w:r>
      <w:r w:rsidR="00B24116">
        <w:t xml:space="preserve"> of 80 people</w:t>
      </w:r>
      <w:r>
        <w:t xml:space="preserve"> to celebrate the accomplishments and research of young investigators working in population science across the DF/HCC</w:t>
      </w:r>
    </w:p>
    <w:p w14:paraId="050FF89B" w14:textId="77777777" w:rsidR="00F3430F" w:rsidRPr="009661C4" w:rsidRDefault="00F3430F" w:rsidP="00DB210A">
      <w:pPr>
        <w:rPr>
          <w:b/>
        </w:rPr>
      </w:pPr>
    </w:p>
    <w:p w14:paraId="50C1069C" w14:textId="77777777" w:rsidR="00F744CF" w:rsidRPr="009661C4" w:rsidRDefault="00F744CF" w:rsidP="00DB210A">
      <w:pPr>
        <w:rPr>
          <w:b/>
        </w:rPr>
      </w:pPr>
    </w:p>
    <w:p w14:paraId="18276046" w14:textId="77777777" w:rsidR="00DB210A" w:rsidRPr="009661C4" w:rsidRDefault="00DB210A" w:rsidP="00CE0796">
      <w:pPr>
        <w:outlineLvl w:val="0"/>
        <w:rPr>
          <w:b/>
        </w:rPr>
      </w:pPr>
      <w:r w:rsidRPr="009661C4">
        <w:rPr>
          <w:b/>
        </w:rPr>
        <w:t>e. Advisees/Trainees</w:t>
      </w:r>
    </w:p>
    <w:p w14:paraId="39A5097D" w14:textId="77777777" w:rsidR="00F3430F" w:rsidRPr="009661C4" w:rsidRDefault="00F3430F" w:rsidP="00DB210A"/>
    <w:p w14:paraId="0B69D2C3" w14:textId="77777777" w:rsidR="00DB210A" w:rsidRPr="009661C4" w:rsidRDefault="00DB210A" w:rsidP="00DB210A">
      <w:pPr>
        <w:rPr>
          <w:i/>
        </w:rPr>
      </w:pPr>
      <w:r w:rsidRPr="009661C4">
        <w:t xml:space="preserve"> </w:t>
      </w:r>
      <w:r w:rsidR="00D66CE1" w:rsidRPr="009661C4">
        <w:tab/>
      </w:r>
      <w:r w:rsidRPr="009661C4">
        <w:rPr>
          <w:i/>
        </w:rPr>
        <w:t xml:space="preserve">Training Duration      </w:t>
      </w:r>
      <w:r w:rsidR="00D66CE1" w:rsidRPr="009661C4">
        <w:rPr>
          <w:i/>
        </w:rPr>
        <w:tab/>
      </w:r>
      <w:r w:rsidRPr="009661C4">
        <w:rPr>
          <w:i/>
        </w:rPr>
        <w:t>Na</w:t>
      </w:r>
      <w:r w:rsidR="00D66CE1" w:rsidRPr="009661C4">
        <w:rPr>
          <w:i/>
        </w:rPr>
        <w:t xml:space="preserve">me                </w:t>
      </w:r>
      <w:r w:rsidR="00D66CE1" w:rsidRPr="009661C4">
        <w:rPr>
          <w:i/>
        </w:rPr>
        <w:tab/>
      </w:r>
      <w:r w:rsidRPr="009661C4">
        <w:rPr>
          <w:i/>
        </w:rPr>
        <w:t>Current Position</w:t>
      </w:r>
    </w:p>
    <w:p w14:paraId="75C727DA" w14:textId="77777777" w:rsidR="00F3430F" w:rsidRPr="009661C4" w:rsidRDefault="00DB210A" w:rsidP="00DB210A">
      <w:r w:rsidRPr="009661C4">
        <w:t xml:space="preserve">        </w:t>
      </w:r>
    </w:p>
    <w:p w14:paraId="7450CC0E" w14:textId="0EB3C23D" w:rsidR="00DB210A" w:rsidRPr="009661C4" w:rsidRDefault="00DB210A" w:rsidP="00CE0DCA">
      <w:pPr>
        <w:ind w:left="720"/>
      </w:pPr>
      <w:r w:rsidRPr="009661C4">
        <w:t>2004</w:t>
      </w:r>
      <w:r w:rsidR="00AA4EB8" w:rsidRPr="009661C4">
        <w:t>-</w:t>
      </w:r>
      <w:r w:rsidR="00665E2B" w:rsidRPr="009661C4">
        <w:t>6</w:t>
      </w:r>
      <w:r w:rsidRPr="009661C4">
        <w:t xml:space="preserve">            </w:t>
      </w:r>
      <w:r w:rsidR="00D66CE1" w:rsidRPr="009661C4">
        <w:t xml:space="preserve">Hayley Hunt            </w:t>
      </w:r>
      <w:r w:rsidR="00D66CE1" w:rsidRPr="009661C4">
        <w:tab/>
      </w:r>
      <w:r w:rsidR="009B763A">
        <w:tab/>
      </w:r>
      <w:r w:rsidRPr="009661C4">
        <w:t>Doctoral Student</w:t>
      </w:r>
    </w:p>
    <w:p w14:paraId="5AB12AA6" w14:textId="77777777" w:rsidR="00F3430F" w:rsidRPr="009661C4" w:rsidRDefault="00DB210A" w:rsidP="00DB210A">
      <w:r w:rsidRPr="009661C4">
        <w:t xml:space="preserve">        </w:t>
      </w:r>
    </w:p>
    <w:p w14:paraId="59BDFBFE" w14:textId="212F4892" w:rsidR="00DB210A" w:rsidRPr="009661C4" w:rsidRDefault="00DB210A" w:rsidP="00CE0DCA">
      <w:pPr>
        <w:ind w:firstLine="720"/>
      </w:pPr>
      <w:r w:rsidRPr="009661C4">
        <w:t>20</w:t>
      </w:r>
      <w:r w:rsidR="00D66CE1" w:rsidRPr="009661C4">
        <w:t>04</w:t>
      </w:r>
      <w:r w:rsidR="00AA4EB8" w:rsidRPr="009661C4">
        <w:t>-</w:t>
      </w:r>
      <w:r w:rsidR="009B763A">
        <w:t>7</w:t>
      </w:r>
      <w:r w:rsidR="00D66CE1" w:rsidRPr="009661C4">
        <w:t xml:space="preserve">             </w:t>
      </w:r>
      <w:r w:rsidRPr="009661C4">
        <w:t>K</w:t>
      </w:r>
      <w:r w:rsidR="00D66CE1" w:rsidRPr="009661C4">
        <w:t xml:space="preserve">atja Fall                  </w:t>
      </w:r>
      <w:r w:rsidR="00D66CE1" w:rsidRPr="009661C4">
        <w:tab/>
      </w:r>
      <w:r w:rsidR="009B763A">
        <w:tab/>
      </w:r>
      <w:r w:rsidRPr="009661C4">
        <w:t>Post-doctoral Fellow</w:t>
      </w:r>
    </w:p>
    <w:p w14:paraId="6879295F" w14:textId="77777777" w:rsidR="00F3430F" w:rsidRPr="009661C4" w:rsidRDefault="00DB210A" w:rsidP="00DB210A">
      <w:r w:rsidRPr="009661C4">
        <w:t xml:space="preserve">        </w:t>
      </w:r>
    </w:p>
    <w:p w14:paraId="0B350326" w14:textId="2DFFDB89" w:rsidR="00DB210A" w:rsidRPr="009661C4" w:rsidRDefault="00DB210A" w:rsidP="00CE0DCA">
      <w:pPr>
        <w:ind w:left="720"/>
      </w:pPr>
      <w:r w:rsidRPr="009661C4">
        <w:t>2004</w:t>
      </w:r>
      <w:r w:rsidR="00AA4EB8" w:rsidRPr="009661C4">
        <w:t>-6</w:t>
      </w:r>
      <w:r w:rsidR="00D66CE1" w:rsidRPr="009661C4">
        <w:t xml:space="preserve">            Stephanie Bakaysa  </w:t>
      </w:r>
      <w:r w:rsidR="00D66CE1" w:rsidRPr="009661C4">
        <w:tab/>
      </w:r>
      <w:r w:rsidR="009B763A">
        <w:tab/>
      </w:r>
      <w:r w:rsidRPr="009661C4">
        <w:t>MPH Student</w:t>
      </w:r>
    </w:p>
    <w:p w14:paraId="0BC66FEC" w14:textId="77777777" w:rsidR="00F3430F" w:rsidRPr="009661C4" w:rsidRDefault="00DB210A" w:rsidP="00DB210A">
      <w:r w:rsidRPr="009661C4">
        <w:t xml:space="preserve">        </w:t>
      </w:r>
    </w:p>
    <w:p w14:paraId="56C05D2A" w14:textId="4B95F015" w:rsidR="00DB210A" w:rsidRPr="009661C4" w:rsidRDefault="00DB210A" w:rsidP="00CE0DCA">
      <w:pPr>
        <w:ind w:left="720"/>
      </w:pPr>
      <w:bookmarkStart w:id="1" w:name="OLE_LINK3"/>
      <w:bookmarkStart w:id="2" w:name="OLE_LINK4"/>
      <w:r w:rsidRPr="009661C4">
        <w:t>20</w:t>
      </w:r>
      <w:r w:rsidR="00D66CE1" w:rsidRPr="009661C4">
        <w:t>05</w:t>
      </w:r>
      <w:r w:rsidR="00AA4EB8" w:rsidRPr="009661C4">
        <w:t xml:space="preserve">- </w:t>
      </w:r>
      <w:r w:rsidR="00D66CE1" w:rsidRPr="009661C4">
        <w:t xml:space="preserve">             Christine Jesser        </w:t>
      </w:r>
      <w:r w:rsidR="00D66CE1" w:rsidRPr="009661C4">
        <w:tab/>
      </w:r>
      <w:r w:rsidR="009B763A">
        <w:tab/>
      </w:r>
      <w:r w:rsidRPr="009661C4">
        <w:t>Doctoral Student</w:t>
      </w:r>
      <w:r w:rsidR="00CE0DCA" w:rsidRPr="009661C4">
        <w:t xml:space="preserve"> (Primary Mentor)</w:t>
      </w:r>
    </w:p>
    <w:p w14:paraId="2CC30972" w14:textId="77777777" w:rsidR="00F3430F" w:rsidRPr="009661C4" w:rsidRDefault="00DB210A" w:rsidP="00DB210A">
      <w:r w:rsidRPr="009661C4">
        <w:t xml:space="preserve">        </w:t>
      </w:r>
    </w:p>
    <w:p w14:paraId="514E378D" w14:textId="52284340" w:rsidR="00DB210A" w:rsidRPr="009661C4" w:rsidRDefault="00DB210A" w:rsidP="00CE0DCA">
      <w:pPr>
        <w:ind w:firstLine="720"/>
      </w:pPr>
      <w:r w:rsidRPr="009661C4">
        <w:t>20</w:t>
      </w:r>
      <w:r w:rsidR="00D66CE1" w:rsidRPr="009661C4">
        <w:t>05</w:t>
      </w:r>
      <w:r w:rsidR="00AA4EB8" w:rsidRPr="009661C4">
        <w:t>-</w:t>
      </w:r>
      <w:r w:rsidR="00586100" w:rsidRPr="009661C4">
        <w:t>8</w:t>
      </w:r>
      <w:r w:rsidR="009B763A">
        <w:t xml:space="preserve">            </w:t>
      </w:r>
      <w:r w:rsidR="00D66CE1" w:rsidRPr="009661C4">
        <w:t xml:space="preserve">Jennifer Stark          </w:t>
      </w:r>
      <w:r w:rsidR="00D66CE1" w:rsidRPr="009661C4">
        <w:tab/>
      </w:r>
      <w:r w:rsidR="009B763A">
        <w:tab/>
      </w:r>
      <w:r w:rsidRPr="009661C4">
        <w:t>Doctoral Student</w:t>
      </w:r>
      <w:r w:rsidR="00CE0DCA" w:rsidRPr="009661C4">
        <w:t xml:space="preserve"> (Secondary Mentor)</w:t>
      </w:r>
    </w:p>
    <w:p w14:paraId="40B5ED98" w14:textId="77777777" w:rsidR="00FE495A" w:rsidRPr="009661C4" w:rsidRDefault="00FE495A" w:rsidP="00D66CE1">
      <w:pPr>
        <w:ind w:left="720" w:firstLine="720"/>
      </w:pPr>
    </w:p>
    <w:p w14:paraId="1E68C41A" w14:textId="2343CA86" w:rsidR="00FE495A" w:rsidRPr="009661C4" w:rsidRDefault="00FE495A" w:rsidP="00CE0DCA">
      <w:pPr>
        <w:ind w:left="720"/>
      </w:pPr>
      <w:r w:rsidRPr="009661C4">
        <w:t>2005</w:t>
      </w:r>
      <w:r w:rsidR="00AA4EB8" w:rsidRPr="009661C4">
        <w:t>-</w:t>
      </w:r>
      <w:r w:rsidR="00586100" w:rsidRPr="009661C4">
        <w:t>8</w:t>
      </w:r>
      <w:r w:rsidR="00914403" w:rsidRPr="009661C4">
        <w:tab/>
      </w:r>
      <w:r w:rsidR="009B763A">
        <w:tab/>
      </w:r>
      <w:r w:rsidRPr="009661C4">
        <w:t>Kathryn Wilson</w:t>
      </w:r>
      <w:r w:rsidRPr="009661C4">
        <w:tab/>
      </w:r>
      <w:r w:rsidRPr="009661C4">
        <w:tab/>
        <w:t>Doctoral Student</w:t>
      </w:r>
      <w:r w:rsidR="00CE0DCA" w:rsidRPr="009661C4">
        <w:t xml:space="preserve"> (Secondary Mentor)</w:t>
      </w:r>
    </w:p>
    <w:p w14:paraId="3437D1CB" w14:textId="77777777" w:rsidR="00AA4EB8" w:rsidRPr="009661C4" w:rsidRDefault="00AA4EB8" w:rsidP="00D66CE1">
      <w:pPr>
        <w:ind w:left="720" w:firstLine="720"/>
      </w:pPr>
    </w:p>
    <w:p w14:paraId="5C782300" w14:textId="7ABD44C0" w:rsidR="00AA4EB8" w:rsidRPr="009661C4" w:rsidRDefault="00AA4EB8" w:rsidP="00CE0DCA">
      <w:pPr>
        <w:ind w:firstLine="720"/>
      </w:pPr>
      <w:r w:rsidRPr="009661C4">
        <w:t>2006-</w:t>
      </w:r>
      <w:r w:rsidR="003C5BBB" w:rsidRPr="009661C4">
        <w:t>9</w:t>
      </w:r>
      <w:r w:rsidR="009B763A">
        <w:tab/>
      </w:r>
      <w:r w:rsidR="007E0E33" w:rsidRPr="009661C4">
        <w:tab/>
      </w:r>
      <w:r w:rsidRPr="009661C4">
        <w:t>Julie Kasperzyk</w:t>
      </w:r>
      <w:r w:rsidRPr="009661C4">
        <w:tab/>
      </w:r>
      <w:r w:rsidRPr="009661C4">
        <w:tab/>
        <w:t>Doctoral Student</w:t>
      </w:r>
      <w:r w:rsidR="00CE0DCA" w:rsidRPr="009661C4">
        <w:t xml:space="preserve"> (</w:t>
      </w:r>
      <w:r w:rsidR="00243C0F" w:rsidRPr="009661C4">
        <w:t>Thesis Committee</w:t>
      </w:r>
      <w:r w:rsidR="00CE0DCA" w:rsidRPr="009661C4">
        <w:t>)</w:t>
      </w:r>
    </w:p>
    <w:p w14:paraId="07E39111" w14:textId="77777777" w:rsidR="00924626" w:rsidRPr="009661C4" w:rsidRDefault="00924626" w:rsidP="00D66CE1">
      <w:pPr>
        <w:ind w:left="720" w:firstLine="720"/>
      </w:pPr>
    </w:p>
    <w:p w14:paraId="4040F964" w14:textId="4A03844B" w:rsidR="00924626" w:rsidRPr="009661C4" w:rsidRDefault="00924626" w:rsidP="00CE0DCA">
      <w:pPr>
        <w:ind w:left="720"/>
      </w:pPr>
      <w:r w:rsidRPr="009661C4">
        <w:t>2006-</w:t>
      </w:r>
      <w:r w:rsidR="003C5BBB" w:rsidRPr="009661C4">
        <w:t>9</w:t>
      </w:r>
      <w:r w:rsidRPr="009661C4">
        <w:tab/>
      </w:r>
      <w:r w:rsidR="009B763A">
        <w:tab/>
      </w:r>
      <w:r w:rsidRPr="009661C4">
        <w:t>Kathryn Penney</w:t>
      </w:r>
      <w:r w:rsidRPr="009661C4">
        <w:tab/>
      </w:r>
      <w:r w:rsidRPr="009661C4">
        <w:tab/>
        <w:t>Doctoral Student</w:t>
      </w:r>
      <w:r w:rsidR="00CE0DCA" w:rsidRPr="009661C4">
        <w:t xml:space="preserve"> (Thesis Committee)</w:t>
      </w:r>
    </w:p>
    <w:p w14:paraId="17AC3E5B" w14:textId="77777777" w:rsidR="00AA4EB8" w:rsidRPr="009661C4" w:rsidRDefault="00AA4EB8" w:rsidP="00D66CE1">
      <w:pPr>
        <w:ind w:left="720" w:firstLine="720"/>
      </w:pPr>
    </w:p>
    <w:p w14:paraId="45E0F868" w14:textId="28A3F107" w:rsidR="00AA4EB8" w:rsidRPr="009661C4" w:rsidRDefault="00CE0DCA" w:rsidP="00CE0DCA">
      <w:r w:rsidRPr="009661C4">
        <w:t xml:space="preserve"> </w:t>
      </w:r>
      <w:r w:rsidRPr="009661C4">
        <w:tab/>
      </w:r>
      <w:r w:rsidR="00AA4EB8" w:rsidRPr="009661C4">
        <w:t>2006</w:t>
      </w:r>
      <w:r w:rsidR="00924626" w:rsidRPr="009661C4">
        <w:t>-</w:t>
      </w:r>
      <w:r w:rsidRPr="009661C4">
        <w:t>7</w:t>
      </w:r>
      <w:r w:rsidR="00AA4EB8" w:rsidRPr="009661C4">
        <w:tab/>
      </w:r>
      <w:r w:rsidR="009B763A">
        <w:tab/>
      </w:r>
      <w:r w:rsidR="00AA4EB8" w:rsidRPr="009661C4">
        <w:t>Patravoot Vatanasapt</w:t>
      </w:r>
      <w:r w:rsidR="00AA4EB8" w:rsidRPr="009661C4">
        <w:tab/>
      </w:r>
      <w:r w:rsidR="00A77D91">
        <w:tab/>
      </w:r>
      <w:r w:rsidR="00AA4EB8" w:rsidRPr="009661C4">
        <w:t>Masters of Science Student</w:t>
      </w:r>
      <w:r w:rsidRPr="009661C4">
        <w:t xml:space="preserve"> (Advisor)</w:t>
      </w:r>
    </w:p>
    <w:p w14:paraId="62A69555" w14:textId="77777777" w:rsidR="00924626" w:rsidRPr="009661C4" w:rsidRDefault="00924626" w:rsidP="00D66CE1">
      <w:pPr>
        <w:ind w:left="720" w:firstLine="720"/>
      </w:pPr>
    </w:p>
    <w:p w14:paraId="2BBBB8C5" w14:textId="48DB85AC" w:rsidR="00924626" w:rsidRPr="009661C4" w:rsidRDefault="00924626" w:rsidP="00CE0DCA">
      <w:pPr>
        <w:ind w:firstLine="720"/>
      </w:pPr>
      <w:r w:rsidRPr="009661C4">
        <w:t>2007-</w:t>
      </w:r>
      <w:r w:rsidRPr="009661C4">
        <w:tab/>
      </w:r>
      <w:r w:rsidRPr="009661C4">
        <w:tab/>
        <w:t>Aditi Hazra</w:t>
      </w:r>
      <w:r w:rsidRPr="009661C4">
        <w:tab/>
      </w:r>
      <w:r w:rsidRPr="009661C4">
        <w:tab/>
      </w:r>
      <w:r w:rsidR="00A77D91">
        <w:tab/>
      </w:r>
      <w:r w:rsidRPr="009661C4">
        <w:t>Postdoctoral Fellow</w:t>
      </w:r>
      <w:r w:rsidR="00CE0DCA" w:rsidRPr="009661C4">
        <w:t xml:space="preserve"> (Secondary Mentor)</w:t>
      </w:r>
    </w:p>
    <w:p w14:paraId="5BAC1DB4" w14:textId="77777777" w:rsidR="002C1D4F" w:rsidRPr="009661C4" w:rsidRDefault="002C1D4F" w:rsidP="00CE0DCA">
      <w:pPr>
        <w:ind w:firstLine="720"/>
      </w:pPr>
    </w:p>
    <w:p w14:paraId="74FC6ECF" w14:textId="369C663C" w:rsidR="002C1D4F" w:rsidRPr="009661C4" w:rsidRDefault="002C1D4F" w:rsidP="00CE0DCA">
      <w:pPr>
        <w:ind w:firstLine="720"/>
      </w:pPr>
      <w:r w:rsidRPr="009661C4">
        <w:t>2007</w:t>
      </w:r>
      <w:r w:rsidRPr="009661C4">
        <w:tab/>
      </w:r>
      <w:r w:rsidRPr="009661C4">
        <w:tab/>
        <w:t>Justin Manjourees</w:t>
      </w:r>
      <w:r w:rsidRPr="009661C4">
        <w:tab/>
      </w:r>
      <w:r w:rsidR="003C5BBB" w:rsidRPr="009661C4">
        <w:tab/>
      </w:r>
      <w:r w:rsidRPr="009661C4">
        <w:t>Doctoral Student (Oral Committee)</w:t>
      </w:r>
    </w:p>
    <w:p w14:paraId="1333F509" w14:textId="77777777" w:rsidR="00CE0DCA" w:rsidRPr="009661C4" w:rsidRDefault="00CE0DCA" w:rsidP="00CE0DCA">
      <w:pPr>
        <w:tabs>
          <w:tab w:val="left" w:pos="3240"/>
        </w:tabs>
      </w:pPr>
      <w:r w:rsidRPr="009661C4">
        <w:tab/>
      </w:r>
    </w:p>
    <w:p w14:paraId="4B4C1B3B" w14:textId="7C3643FF" w:rsidR="00B436A8" w:rsidRPr="009661C4" w:rsidRDefault="00CE0DCA" w:rsidP="009B763A">
      <w:pPr>
        <w:tabs>
          <w:tab w:val="left" w:pos="720"/>
          <w:tab w:val="left" w:pos="2160"/>
        </w:tabs>
      </w:pPr>
      <w:r w:rsidRPr="009661C4">
        <w:tab/>
      </w:r>
      <w:r w:rsidR="00B436A8" w:rsidRPr="009661C4">
        <w:t>2007-</w:t>
      </w:r>
      <w:r w:rsidR="00B1041D" w:rsidRPr="009661C4">
        <w:t>8</w:t>
      </w:r>
      <w:r w:rsidR="009B763A">
        <w:tab/>
      </w:r>
      <w:r w:rsidR="00B436A8" w:rsidRPr="009661C4">
        <w:t>Ioannis Rigas</w:t>
      </w:r>
      <w:r w:rsidR="00B436A8" w:rsidRPr="009661C4">
        <w:tab/>
      </w:r>
      <w:r w:rsidR="00B436A8" w:rsidRPr="009661C4">
        <w:tab/>
      </w:r>
      <w:r w:rsidR="00A77D91">
        <w:tab/>
      </w:r>
      <w:r w:rsidR="00B436A8" w:rsidRPr="009661C4">
        <w:t>MPH Student</w:t>
      </w:r>
      <w:r w:rsidRPr="009661C4">
        <w:t xml:space="preserve"> (Advisor)</w:t>
      </w:r>
    </w:p>
    <w:p w14:paraId="41BD92C8" w14:textId="77777777" w:rsidR="00CE0DCA" w:rsidRPr="009661C4" w:rsidRDefault="00CE0DCA" w:rsidP="00CE0DCA">
      <w:pPr>
        <w:tabs>
          <w:tab w:val="left" w:pos="720"/>
          <w:tab w:val="left" w:pos="2520"/>
        </w:tabs>
      </w:pPr>
    </w:p>
    <w:p w14:paraId="20B4CF29" w14:textId="4220AA0C" w:rsidR="00B436A8" w:rsidRPr="009661C4" w:rsidRDefault="00CE0DCA" w:rsidP="00913D5B">
      <w:pPr>
        <w:tabs>
          <w:tab w:val="left" w:pos="720"/>
          <w:tab w:val="left" w:pos="2160"/>
        </w:tabs>
      </w:pPr>
      <w:r w:rsidRPr="009661C4">
        <w:tab/>
      </w:r>
      <w:r w:rsidR="00B436A8" w:rsidRPr="009661C4">
        <w:t>2007-</w:t>
      </w:r>
      <w:r w:rsidR="00DE07E8" w:rsidRPr="009661C4">
        <w:t>8</w:t>
      </w:r>
      <w:r w:rsidR="00913D5B">
        <w:tab/>
      </w:r>
      <w:r w:rsidR="00B436A8" w:rsidRPr="009661C4">
        <w:t>Julia Hayes</w:t>
      </w:r>
      <w:r w:rsidR="00B436A8" w:rsidRPr="009661C4">
        <w:tab/>
      </w:r>
      <w:r w:rsidR="00B436A8" w:rsidRPr="009661C4">
        <w:tab/>
      </w:r>
      <w:r w:rsidR="00913D5B">
        <w:tab/>
      </w:r>
      <w:r w:rsidR="00B436A8" w:rsidRPr="009661C4">
        <w:t>MPH Student</w:t>
      </w:r>
      <w:r w:rsidRPr="009661C4">
        <w:t xml:space="preserve"> (Advisor)</w:t>
      </w:r>
    </w:p>
    <w:p w14:paraId="537C1CD4" w14:textId="77777777" w:rsidR="00CE0DCA" w:rsidRPr="009661C4" w:rsidRDefault="00CE0DCA" w:rsidP="00CE0DCA">
      <w:pPr>
        <w:tabs>
          <w:tab w:val="left" w:pos="3240"/>
        </w:tabs>
      </w:pPr>
    </w:p>
    <w:p w14:paraId="5B6ACF0D" w14:textId="77777777" w:rsidR="00B436A8" w:rsidRPr="009661C4" w:rsidRDefault="00CE0DCA" w:rsidP="00913D5B">
      <w:pPr>
        <w:tabs>
          <w:tab w:val="left" w:pos="2160"/>
        </w:tabs>
        <w:ind w:firstLine="720"/>
      </w:pPr>
      <w:r w:rsidRPr="009661C4">
        <w:t>2007-</w:t>
      </w:r>
      <w:r w:rsidR="00E55286" w:rsidRPr="009661C4">
        <w:t>11</w:t>
      </w:r>
      <w:r w:rsidRPr="009661C4">
        <w:tab/>
      </w:r>
      <w:r w:rsidR="00B436A8" w:rsidRPr="009661C4">
        <w:t>Irene Shui</w:t>
      </w:r>
      <w:r w:rsidR="00B436A8" w:rsidRPr="009661C4">
        <w:tab/>
      </w:r>
      <w:r w:rsidR="00B436A8" w:rsidRPr="009661C4">
        <w:tab/>
      </w:r>
      <w:r w:rsidR="00B436A8" w:rsidRPr="009661C4">
        <w:tab/>
        <w:t>Doctoral Student</w:t>
      </w:r>
      <w:r w:rsidRPr="009661C4">
        <w:t xml:space="preserve"> (Advisor)</w:t>
      </w:r>
    </w:p>
    <w:p w14:paraId="2B95FDFD" w14:textId="77777777" w:rsidR="00CE0DCA" w:rsidRPr="009661C4" w:rsidRDefault="00CE0DCA" w:rsidP="00CE0DCA">
      <w:pPr>
        <w:tabs>
          <w:tab w:val="left" w:pos="2520"/>
        </w:tabs>
        <w:ind w:firstLine="720"/>
      </w:pPr>
    </w:p>
    <w:p w14:paraId="343DABB4" w14:textId="7A286D84" w:rsidR="00CE0DCA" w:rsidRPr="009661C4" w:rsidRDefault="00CE0DCA" w:rsidP="00913D5B">
      <w:pPr>
        <w:tabs>
          <w:tab w:val="left" w:pos="2160"/>
        </w:tabs>
        <w:ind w:firstLine="720"/>
      </w:pPr>
      <w:r w:rsidRPr="009661C4">
        <w:t>2007-</w:t>
      </w:r>
      <w:r w:rsidRPr="009661C4">
        <w:tab/>
        <w:t>Mara Meyer</w:t>
      </w:r>
      <w:r w:rsidRPr="009661C4">
        <w:tab/>
      </w:r>
      <w:r w:rsidRPr="009661C4">
        <w:tab/>
      </w:r>
      <w:r w:rsidR="00913D5B">
        <w:tab/>
      </w:r>
      <w:r w:rsidRPr="009661C4">
        <w:t>Doctoral Student (Advisor)</w:t>
      </w:r>
    </w:p>
    <w:p w14:paraId="3CF0D53C" w14:textId="77777777" w:rsidR="00167111" w:rsidRPr="009661C4" w:rsidRDefault="00167111" w:rsidP="00CE0DCA">
      <w:pPr>
        <w:tabs>
          <w:tab w:val="left" w:pos="2520"/>
        </w:tabs>
        <w:ind w:firstLine="720"/>
      </w:pPr>
    </w:p>
    <w:p w14:paraId="7E312527" w14:textId="77777777" w:rsidR="00167111" w:rsidRPr="009661C4" w:rsidRDefault="00167111" w:rsidP="00913D5B">
      <w:pPr>
        <w:tabs>
          <w:tab w:val="left" w:pos="2160"/>
        </w:tabs>
        <w:ind w:firstLine="720"/>
      </w:pPr>
      <w:r w:rsidRPr="009661C4">
        <w:t>2008-</w:t>
      </w:r>
      <w:r w:rsidRPr="009661C4">
        <w:tab/>
        <w:t>Matthew Austin</w:t>
      </w:r>
      <w:r w:rsidRPr="009661C4">
        <w:tab/>
      </w:r>
      <w:r w:rsidRPr="009661C4">
        <w:tab/>
        <w:t>Doctoral Student (Oral Committee)</w:t>
      </w:r>
    </w:p>
    <w:p w14:paraId="3E6B3883" w14:textId="77777777" w:rsidR="00586100" w:rsidRPr="009661C4" w:rsidRDefault="00586100" w:rsidP="00CE0DCA">
      <w:pPr>
        <w:tabs>
          <w:tab w:val="left" w:pos="2520"/>
        </w:tabs>
        <w:ind w:firstLine="720"/>
      </w:pPr>
    </w:p>
    <w:p w14:paraId="3263D06F" w14:textId="77777777" w:rsidR="00586100" w:rsidRPr="009661C4" w:rsidRDefault="00416529" w:rsidP="00913D5B">
      <w:pPr>
        <w:tabs>
          <w:tab w:val="left" w:pos="2160"/>
        </w:tabs>
        <w:ind w:firstLine="720"/>
      </w:pPr>
      <w:r w:rsidRPr="009661C4">
        <w:t>2008-</w:t>
      </w:r>
      <w:r w:rsidR="00CA360A" w:rsidRPr="009661C4">
        <w:t>11</w:t>
      </w:r>
      <w:r w:rsidRPr="009661C4">
        <w:tab/>
        <w:t>Kathryn Wil</w:t>
      </w:r>
      <w:r w:rsidR="00586100" w:rsidRPr="009661C4">
        <w:t>son</w:t>
      </w:r>
      <w:r w:rsidR="00586100" w:rsidRPr="009661C4">
        <w:tab/>
      </w:r>
      <w:r w:rsidR="00586100" w:rsidRPr="009661C4">
        <w:tab/>
        <w:t>Post-doctoral Fellow (Mentor)</w:t>
      </w:r>
    </w:p>
    <w:p w14:paraId="3A3FF9CE" w14:textId="77777777" w:rsidR="00586100" w:rsidRPr="009661C4" w:rsidRDefault="00586100" w:rsidP="00CE0DCA">
      <w:pPr>
        <w:tabs>
          <w:tab w:val="left" w:pos="2520"/>
        </w:tabs>
        <w:ind w:firstLine="720"/>
      </w:pPr>
    </w:p>
    <w:p w14:paraId="435F389D" w14:textId="7BFE5504" w:rsidR="00586100" w:rsidRPr="009661C4" w:rsidRDefault="00586100" w:rsidP="00913D5B">
      <w:pPr>
        <w:tabs>
          <w:tab w:val="left" w:pos="2160"/>
        </w:tabs>
        <w:ind w:firstLine="720"/>
      </w:pPr>
      <w:r w:rsidRPr="009661C4">
        <w:t>2008-</w:t>
      </w:r>
      <w:r w:rsidR="00CA360A" w:rsidRPr="009661C4">
        <w:t>11</w:t>
      </w:r>
      <w:r w:rsidRPr="009661C4">
        <w:tab/>
        <w:t>Jennifer Stark</w:t>
      </w:r>
      <w:r w:rsidRPr="009661C4">
        <w:tab/>
      </w:r>
      <w:r w:rsidRPr="009661C4">
        <w:tab/>
      </w:r>
      <w:r w:rsidR="00913D5B">
        <w:tab/>
      </w:r>
      <w:r w:rsidRPr="009661C4">
        <w:t>Post-doctoral Fellow (Mentor)</w:t>
      </w:r>
    </w:p>
    <w:p w14:paraId="370BC4A4" w14:textId="77777777" w:rsidR="00243C0F" w:rsidRPr="009661C4" w:rsidRDefault="00243C0F" w:rsidP="00CE0DCA">
      <w:pPr>
        <w:tabs>
          <w:tab w:val="left" w:pos="2520"/>
        </w:tabs>
        <w:ind w:firstLine="720"/>
      </w:pPr>
    </w:p>
    <w:p w14:paraId="598386BE" w14:textId="6710623A" w:rsidR="00243C0F" w:rsidRPr="009661C4" w:rsidRDefault="00243C0F" w:rsidP="00913D5B">
      <w:pPr>
        <w:tabs>
          <w:tab w:val="left" w:pos="2160"/>
        </w:tabs>
        <w:ind w:left="5040" w:hanging="4320"/>
      </w:pPr>
      <w:r w:rsidRPr="009661C4">
        <w:t>2008</w:t>
      </w:r>
      <w:r w:rsidRPr="009661C4">
        <w:tab/>
        <w:t xml:space="preserve">Keerthana </w:t>
      </w:r>
      <w:r w:rsidRPr="009661C4">
        <w:rPr>
          <w:bCs/>
          <w:iCs/>
        </w:rPr>
        <w:t xml:space="preserve">Gnanapradeepan </w:t>
      </w:r>
      <w:r w:rsidR="00913D5B">
        <w:rPr>
          <w:bCs/>
          <w:iCs/>
        </w:rPr>
        <w:tab/>
      </w:r>
      <w:r w:rsidRPr="009661C4">
        <w:rPr>
          <w:bCs/>
          <w:iCs/>
        </w:rPr>
        <w:t>Continuing Umbrella of Research Experience (CURE) (Mentor)</w:t>
      </w:r>
    </w:p>
    <w:p w14:paraId="25D50596" w14:textId="77777777" w:rsidR="00DE07E8" w:rsidRPr="009661C4" w:rsidRDefault="00DE07E8" w:rsidP="00CE0DCA">
      <w:pPr>
        <w:tabs>
          <w:tab w:val="left" w:pos="2520"/>
        </w:tabs>
        <w:ind w:firstLine="720"/>
      </w:pPr>
    </w:p>
    <w:p w14:paraId="784407CE" w14:textId="77777777" w:rsidR="00DE07E8" w:rsidRPr="009661C4" w:rsidRDefault="00DE07E8" w:rsidP="00913D5B">
      <w:pPr>
        <w:tabs>
          <w:tab w:val="left" w:pos="2160"/>
        </w:tabs>
        <w:ind w:firstLine="720"/>
      </w:pPr>
      <w:r w:rsidRPr="009661C4">
        <w:t>2008-</w:t>
      </w:r>
      <w:r w:rsidRPr="009661C4">
        <w:tab/>
        <w:t>David Wheeler</w:t>
      </w:r>
      <w:r w:rsidRPr="009661C4">
        <w:tab/>
      </w:r>
      <w:r w:rsidRPr="009661C4">
        <w:tab/>
        <w:t>MPH Student (Advisor)</w:t>
      </w:r>
    </w:p>
    <w:p w14:paraId="64EC7281" w14:textId="77777777" w:rsidR="00DE07E8" w:rsidRPr="009661C4" w:rsidRDefault="00DE07E8" w:rsidP="00CE0DCA">
      <w:pPr>
        <w:tabs>
          <w:tab w:val="left" w:pos="2520"/>
        </w:tabs>
        <w:ind w:firstLine="720"/>
      </w:pPr>
    </w:p>
    <w:p w14:paraId="5DF1A4B0" w14:textId="7A953AEF" w:rsidR="00DE07E8" w:rsidRPr="009661C4" w:rsidRDefault="00DE07E8" w:rsidP="00913D5B">
      <w:pPr>
        <w:tabs>
          <w:tab w:val="left" w:pos="2160"/>
        </w:tabs>
        <w:ind w:firstLine="720"/>
      </w:pPr>
      <w:r w:rsidRPr="009661C4">
        <w:t>2008-</w:t>
      </w:r>
      <w:r w:rsidRPr="009661C4">
        <w:tab/>
        <w:t>Shih-Wen Lin</w:t>
      </w:r>
      <w:r w:rsidRPr="009661C4">
        <w:tab/>
      </w:r>
      <w:r w:rsidRPr="009661C4">
        <w:tab/>
      </w:r>
      <w:r w:rsidR="00913D5B">
        <w:tab/>
      </w:r>
      <w:r w:rsidRPr="009661C4">
        <w:t>MPH Student (Advisor)</w:t>
      </w:r>
    </w:p>
    <w:p w14:paraId="1A47EE5F" w14:textId="77777777" w:rsidR="00DE07E8" w:rsidRPr="009661C4" w:rsidRDefault="00DE07E8" w:rsidP="00CE0DCA">
      <w:pPr>
        <w:tabs>
          <w:tab w:val="left" w:pos="2520"/>
        </w:tabs>
        <w:ind w:firstLine="720"/>
      </w:pPr>
    </w:p>
    <w:p w14:paraId="549084B5" w14:textId="77777777" w:rsidR="00DE07E8" w:rsidRPr="009661C4" w:rsidRDefault="00DE07E8" w:rsidP="00913D5B">
      <w:pPr>
        <w:tabs>
          <w:tab w:val="left" w:pos="2160"/>
        </w:tabs>
        <w:ind w:firstLine="720"/>
      </w:pPr>
      <w:r w:rsidRPr="009661C4">
        <w:t>2008-</w:t>
      </w:r>
      <w:r w:rsidRPr="009661C4">
        <w:tab/>
        <w:t>Michaela Cada</w:t>
      </w:r>
      <w:r w:rsidRPr="009661C4">
        <w:tab/>
      </w:r>
      <w:r w:rsidRPr="009661C4">
        <w:tab/>
        <w:t>MPH Student (Advisor)</w:t>
      </w:r>
    </w:p>
    <w:p w14:paraId="473FF78F" w14:textId="77777777" w:rsidR="00243C0F" w:rsidRPr="009661C4" w:rsidRDefault="00243C0F" w:rsidP="00CE0DCA">
      <w:pPr>
        <w:tabs>
          <w:tab w:val="left" w:pos="2520"/>
        </w:tabs>
        <w:ind w:firstLine="720"/>
      </w:pPr>
    </w:p>
    <w:p w14:paraId="7C0900B0" w14:textId="77777777" w:rsidR="00243C0F" w:rsidRPr="009661C4" w:rsidRDefault="00243C0F" w:rsidP="00913D5B">
      <w:pPr>
        <w:tabs>
          <w:tab w:val="left" w:pos="2160"/>
        </w:tabs>
        <w:ind w:firstLine="720"/>
      </w:pPr>
      <w:r w:rsidRPr="009661C4">
        <w:t>2009</w:t>
      </w:r>
      <w:r w:rsidRPr="009661C4">
        <w:tab/>
        <w:t>Blaine Thomas</w:t>
      </w:r>
      <w:r w:rsidRPr="009661C4">
        <w:tab/>
      </w:r>
      <w:r w:rsidRPr="009661C4">
        <w:tab/>
        <w:t>HMS Student (Summer Project Advisor)</w:t>
      </w:r>
    </w:p>
    <w:p w14:paraId="006C54AE" w14:textId="77777777" w:rsidR="00023980" w:rsidRPr="009661C4" w:rsidRDefault="00023980" w:rsidP="00CE0DCA">
      <w:pPr>
        <w:tabs>
          <w:tab w:val="left" w:pos="2520"/>
        </w:tabs>
        <w:ind w:firstLine="720"/>
      </w:pPr>
    </w:p>
    <w:p w14:paraId="56F94AB0" w14:textId="4A02EA4B" w:rsidR="00D87819" w:rsidRPr="009661C4" w:rsidRDefault="00023980" w:rsidP="00913D5B">
      <w:pPr>
        <w:tabs>
          <w:tab w:val="left" w:pos="2160"/>
        </w:tabs>
        <w:ind w:left="1440" w:hanging="720"/>
      </w:pPr>
      <w:r w:rsidRPr="009661C4">
        <w:t>2009-</w:t>
      </w:r>
      <w:r w:rsidRPr="009661C4">
        <w:tab/>
      </w:r>
      <w:r w:rsidR="00D87819" w:rsidRPr="009661C4">
        <w:tab/>
      </w:r>
      <w:r w:rsidRPr="009661C4">
        <w:t xml:space="preserve">Lara </w:t>
      </w:r>
      <w:r w:rsidR="00CC2E90" w:rsidRPr="009661C4">
        <w:t>Sigurdardottir</w:t>
      </w:r>
      <w:r w:rsidR="00CC2E90" w:rsidRPr="009661C4">
        <w:tab/>
      </w:r>
      <w:r w:rsidR="00913D5B">
        <w:tab/>
      </w:r>
      <w:r w:rsidR="00CC2E90" w:rsidRPr="009661C4">
        <w:t xml:space="preserve">PhD Student (University of Iceland; </w:t>
      </w:r>
      <w:r w:rsidR="00D87819" w:rsidRPr="009661C4">
        <w:t>Co-</w:t>
      </w:r>
    </w:p>
    <w:p w14:paraId="34B3139D" w14:textId="77777777" w:rsidR="00023980" w:rsidRPr="009661C4" w:rsidRDefault="00D87819" w:rsidP="00D87819">
      <w:pPr>
        <w:tabs>
          <w:tab w:val="left" w:pos="2520"/>
        </w:tabs>
        <w:ind w:left="1440" w:hanging="720"/>
      </w:pPr>
      <w:r w:rsidRPr="009661C4">
        <w:tab/>
      </w:r>
      <w:r w:rsidRPr="009661C4">
        <w:tab/>
      </w:r>
      <w:r w:rsidRPr="009661C4">
        <w:tab/>
      </w:r>
      <w:r w:rsidRPr="009661C4">
        <w:tab/>
      </w:r>
      <w:r w:rsidRPr="009661C4">
        <w:tab/>
      </w:r>
      <w:r w:rsidRPr="009661C4">
        <w:tab/>
      </w:r>
      <w:r w:rsidR="00CC2E90" w:rsidRPr="009661C4">
        <w:t>Mentor)</w:t>
      </w:r>
    </w:p>
    <w:p w14:paraId="55042C86" w14:textId="77777777" w:rsidR="00346D9E" w:rsidRPr="009661C4" w:rsidRDefault="00346D9E" w:rsidP="00CE0DCA">
      <w:pPr>
        <w:tabs>
          <w:tab w:val="left" w:pos="2520"/>
        </w:tabs>
        <w:ind w:firstLine="720"/>
      </w:pPr>
    </w:p>
    <w:p w14:paraId="1C2CFD41" w14:textId="6CE328AB" w:rsidR="00346D9E" w:rsidRPr="009661C4" w:rsidRDefault="00346D9E" w:rsidP="00913D5B">
      <w:pPr>
        <w:tabs>
          <w:tab w:val="left" w:pos="2160"/>
        </w:tabs>
        <w:ind w:firstLine="720"/>
      </w:pPr>
      <w:r w:rsidRPr="009661C4">
        <w:t xml:space="preserve">2009- </w:t>
      </w:r>
      <w:r w:rsidRPr="009661C4">
        <w:tab/>
        <w:t>Wang Xiang</w:t>
      </w:r>
      <w:r w:rsidRPr="009661C4">
        <w:tab/>
      </w:r>
      <w:r w:rsidRPr="009661C4">
        <w:tab/>
      </w:r>
      <w:r w:rsidR="00913D5B">
        <w:tab/>
      </w:r>
      <w:r w:rsidRPr="009661C4">
        <w:t>Doctoral Student (Advisor)</w:t>
      </w:r>
    </w:p>
    <w:p w14:paraId="04FC61A9" w14:textId="77777777" w:rsidR="00346D9E" w:rsidRPr="009661C4" w:rsidRDefault="00346D9E" w:rsidP="00CE0DCA">
      <w:pPr>
        <w:tabs>
          <w:tab w:val="left" w:pos="2520"/>
        </w:tabs>
        <w:ind w:firstLine="720"/>
      </w:pPr>
    </w:p>
    <w:p w14:paraId="613B48F7" w14:textId="619C17C3" w:rsidR="00346D9E" w:rsidRPr="009661C4" w:rsidRDefault="00346D9E" w:rsidP="00913D5B">
      <w:pPr>
        <w:tabs>
          <w:tab w:val="left" w:pos="2160"/>
        </w:tabs>
        <w:ind w:firstLine="720"/>
      </w:pPr>
      <w:r w:rsidRPr="009661C4">
        <w:t>2009-</w:t>
      </w:r>
      <w:r w:rsidRPr="009661C4">
        <w:tab/>
        <w:t>Rebecca Graff</w:t>
      </w:r>
      <w:r w:rsidRPr="009661C4">
        <w:tab/>
      </w:r>
      <w:r w:rsidRPr="009661C4">
        <w:tab/>
      </w:r>
      <w:r w:rsidR="00913D5B">
        <w:tab/>
      </w:r>
      <w:r w:rsidRPr="009661C4">
        <w:t>Doctoral Student (Advisor)</w:t>
      </w:r>
    </w:p>
    <w:p w14:paraId="3A6B0AE4" w14:textId="77777777" w:rsidR="008120CB" w:rsidRPr="009661C4" w:rsidRDefault="008120CB" w:rsidP="00CE0DCA">
      <w:pPr>
        <w:tabs>
          <w:tab w:val="left" w:pos="2520"/>
        </w:tabs>
        <w:ind w:firstLine="720"/>
      </w:pPr>
    </w:p>
    <w:p w14:paraId="378D9A88" w14:textId="77777777" w:rsidR="008120CB" w:rsidRPr="009661C4" w:rsidRDefault="008120CB" w:rsidP="00913D5B">
      <w:pPr>
        <w:tabs>
          <w:tab w:val="left" w:pos="2160"/>
        </w:tabs>
        <w:ind w:firstLine="720"/>
      </w:pPr>
      <w:r w:rsidRPr="009661C4">
        <w:t>2009-10</w:t>
      </w:r>
      <w:r w:rsidRPr="009661C4">
        <w:tab/>
        <w:t>Danielle Margalit</w:t>
      </w:r>
      <w:r w:rsidRPr="009661C4">
        <w:tab/>
      </w:r>
      <w:r w:rsidRPr="009661C4">
        <w:tab/>
        <w:t>MPH Student/Clinical Fellow (Mentor)</w:t>
      </w:r>
    </w:p>
    <w:p w14:paraId="4E6E14BE" w14:textId="77777777" w:rsidR="004B5A9F" w:rsidRPr="009661C4" w:rsidRDefault="004B5A9F" w:rsidP="00CE0DCA">
      <w:pPr>
        <w:tabs>
          <w:tab w:val="left" w:pos="2520"/>
        </w:tabs>
        <w:ind w:firstLine="720"/>
      </w:pPr>
    </w:p>
    <w:p w14:paraId="701EA5D8" w14:textId="6075C3F8" w:rsidR="004B5A9F" w:rsidRPr="009661C4" w:rsidRDefault="004B5A9F" w:rsidP="00CE0DCA">
      <w:pPr>
        <w:tabs>
          <w:tab w:val="left" w:pos="2520"/>
        </w:tabs>
        <w:ind w:firstLine="720"/>
      </w:pPr>
      <w:r w:rsidRPr="009661C4">
        <w:t>2009</w:t>
      </w:r>
      <w:r w:rsidR="00CA360A" w:rsidRPr="009661C4">
        <w:t>-10</w:t>
      </w:r>
      <w:r w:rsidR="007E0E33" w:rsidRPr="009661C4">
        <w:tab/>
        <w:t>Annette Kaufman</w:t>
      </w:r>
      <w:r w:rsidR="007E0E33" w:rsidRPr="009661C4">
        <w:tab/>
      </w:r>
      <w:r w:rsidRPr="009661C4">
        <w:t>MPH Student (Advisor)</w:t>
      </w:r>
    </w:p>
    <w:p w14:paraId="62CD5417" w14:textId="77777777" w:rsidR="00897CA2" w:rsidRPr="009661C4" w:rsidRDefault="00897CA2" w:rsidP="00CE0DCA">
      <w:pPr>
        <w:tabs>
          <w:tab w:val="left" w:pos="2520"/>
        </w:tabs>
        <w:ind w:firstLine="720"/>
      </w:pPr>
    </w:p>
    <w:p w14:paraId="7A1FE3AC" w14:textId="77777777" w:rsidR="00897CA2" w:rsidRPr="009661C4" w:rsidRDefault="00897CA2" w:rsidP="00897CA2">
      <w:pPr>
        <w:tabs>
          <w:tab w:val="left" w:pos="2520"/>
        </w:tabs>
        <w:ind w:left="5040" w:hanging="4320"/>
      </w:pPr>
      <w:r w:rsidRPr="009661C4">
        <w:t>2010</w:t>
      </w:r>
      <w:r w:rsidR="00D87819" w:rsidRPr="009661C4">
        <w:t>-</w:t>
      </w:r>
      <w:r w:rsidRPr="009661C4">
        <w:tab/>
        <w:t>Elisabete Moller</w:t>
      </w:r>
      <w:r w:rsidRPr="009661C4">
        <w:tab/>
        <w:t>Doctoral Student (Karolinska Institutet; Co-Supervisor)</w:t>
      </w:r>
    </w:p>
    <w:p w14:paraId="346E3E36" w14:textId="77777777" w:rsidR="006232E1" w:rsidRPr="009661C4" w:rsidRDefault="006232E1" w:rsidP="00897CA2">
      <w:pPr>
        <w:tabs>
          <w:tab w:val="left" w:pos="2520"/>
        </w:tabs>
        <w:ind w:left="5040" w:hanging="4320"/>
      </w:pPr>
    </w:p>
    <w:p w14:paraId="045579DC" w14:textId="10E3B167" w:rsidR="006232E1" w:rsidRPr="009661C4" w:rsidRDefault="006232E1" w:rsidP="00897CA2">
      <w:pPr>
        <w:tabs>
          <w:tab w:val="left" w:pos="2520"/>
        </w:tabs>
        <w:ind w:left="5040" w:hanging="4320"/>
      </w:pPr>
      <w:r w:rsidRPr="009661C4">
        <w:t>2010</w:t>
      </w:r>
      <w:r w:rsidR="00D87819" w:rsidRPr="009661C4">
        <w:t>-</w:t>
      </w:r>
      <w:r w:rsidR="00BF6F3A">
        <w:t>2</w:t>
      </w:r>
      <w:r w:rsidRPr="009661C4">
        <w:tab/>
        <w:t>Andreas Pettersson</w:t>
      </w:r>
      <w:r w:rsidRPr="009661C4">
        <w:tab/>
        <w:t>Post-doctoral Fellow (Mentor)</w:t>
      </w:r>
    </w:p>
    <w:p w14:paraId="5E309109" w14:textId="77777777" w:rsidR="00D87819" w:rsidRPr="009661C4" w:rsidRDefault="00D87819" w:rsidP="00897CA2">
      <w:pPr>
        <w:tabs>
          <w:tab w:val="left" w:pos="2520"/>
        </w:tabs>
        <w:ind w:left="5040" w:hanging="4320"/>
      </w:pPr>
    </w:p>
    <w:p w14:paraId="0838F53E" w14:textId="0A197F42" w:rsidR="00D87819" w:rsidRPr="009661C4" w:rsidRDefault="00D87819" w:rsidP="00897CA2">
      <w:pPr>
        <w:tabs>
          <w:tab w:val="left" w:pos="2520"/>
        </w:tabs>
        <w:ind w:left="5040" w:hanging="4320"/>
      </w:pPr>
      <w:r w:rsidRPr="009661C4">
        <w:t>2010-</w:t>
      </w:r>
      <w:r w:rsidR="00BF6F3A">
        <w:t>2</w:t>
      </w:r>
      <w:r w:rsidRPr="009661C4">
        <w:tab/>
        <w:t>Mara Meyer</w:t>
      </w:r>
      <w:r w:rsidRPr="009661C4">
        <w:tab/>
        <w:t>Post-doctoral Fellow (Mentor)</w:t>
      </w:r>
    </w:p>
    <w:p w14:paraId="0C24FF61" w14:textId="77777777" w:rsidR="00D87819" w:rsidRPr="009661C4" w:rsidRDefault="00D87819" w:rsidP="00897CA2">
      <w:pPr>
        <w:tabs>
          <w:tab w:val="left" w:pos="2520"/>
        </w:tabs>
        <w:ind w:left="5040" w:hanging="4320"/>
      </w:pPr>
    </w:p>
    <w:p w14:paraId="0265D407" w14:textId="61A2B591" w:rsidR="00D87819" w:rsidRPr="009661C4" w:rsidRDefault="00D87819" w:rsidP="00897CA2">
      <w:pPr>
        <w:tabs>
          <w:tab w:val="left" w:pos="2520"/>
        </w:tabs>
        <w:ind w:left="5040" w:hanging="4320"/>
      </w:pPr>
      <w:r w:rsidRPr="009661C4">
        <w:t>2010-</w:t>
      </w:r>
      <w:r w:rsidRPr="009661C4">
        <w:tab/>
        <w:t>Sarah Coseo</w:t>
      </w:r>
      <w:r w:rsidR="00CA360A" w:rsidRPr="009661C4">
        <w:t xml:space="preserve"> Ma</w:t>
      </w:r>
      <w:r w:rsidR="00565D1A">
        <w:t>r</w:t>
      </w:r>
      <w:r w:rsidR="00CA360A" w:rsidRPr="009661C4">
        <w:t>kt</w:t>
      </w:r>
      <w:r w:rsidRPr="009661C4">
        <w:tab/>
        <w:t>Doctoral Student (Advisor)</w:t>
      </w:r>
    </w:p>
    <w:p w14:paraId="1783D554" w14:textId="77777777" w:rsidR="00245A50" w:rsidRPr="009661C4" w:rsidRDefault="00245A50" w:rsidP="00897CA2">
      <w:pPr>
        <w:tabs>
          <w:tab w:val="left" w:pos="2520"/>
        </w:tabs>
        <w:ind w:left="5040" w:hanging="4320"/>
      </w:pPr>
    </w:p>
    <w:p w14:paraId="379BC79E" w14:textId="77777777" w:rsidR="00245A50" w:rsidRPr="009661C4" w:rsidRDefault="00245A50" w:rsidP="00897CA2">
      <w:pPr>
        <w:tabs>
          <w:tab w:val="left" w:pos="2520"/>
        </w:tabs>
        <w:ind w:left="5040" w:hanging="4320"/>
      </w:pPr>
      <w:r w:rsidRPr="009661C4">
        <w:t>2010-11</w:t>
      </w:r>
      <w:r w:rsidRPr="009661C4">
        <w:tab/>
        <w:t>Piotr Zareba</w:t>
      </w:r>
      <w:r w:rsidRPr="009661C4">
        <w:tab/>
        <w:t>MPH Student (Advisor)</w:t>
      </w:r>
    </w:p>
    <w:p w14:paraId="6E45C98B" w14:textId="77777777" w:rsidR="00245A50" w:rsidRPr="009661C4" w:rsidRDefault="00245A50" w:rsidP="00897CA2">
      <w:pPr>
        <w:tabs>
          <w:tab w:val="left" w:pos="2520"/>
        </w:tabs>
        <w:ind w:left="5040" w:hanging="4320"/>
      </w:pPr>
    </w:p>
    <w:p w14:paraId="0651CED6" w14:textId="77777777" w:rsidR="00245A50" w:rsidRPr="009661C4" w:rsidRDefault="00245A50" w:rsidP="00897CA2">
      <w:pPr>
        <w:tabs>
          <w:tab w:val="left" w:pos="2520"/>
        </w:tabs>
        <w:ind w:left="5040" w:hanging="4320"/>
      </w:pPr>
      <w:r w:rsidRPr="009661C4">
        <w:t>2010-11</w:t>
      </w:r>
      <w:r w:rsidRPr="009661C4">
        <w:tab/>
        <w:t>Tryggvi Thorgeirsson</w:t>
      </w:r>
      <w:r w:rsidRPr="009661C4">
        <w:tab/>
        <w:t>MPH Student (Advisor)</w:t>
      </w:r>
    </w:p>
    <w:p w14:paraId="0B78AC9B" w14:textId="77777777" w:rsidR="00245A50" w:rsidRPr="009661C4" w:rsidRDefault="00245A50" w:rsidP="00E47B27">
      <w:pPr>
        <w:tabs>
          <w:tab w:val="left" w:pos="2520"/>
        </w:tabs>
      </w:pPr>
    </w:p>
    <w:p w14:paraId="2F826703" w14:textId="523FFF69" w:rsidR="00E55286" w:rsidRPr="009661C4" w:rsidRDefault="00E55286" w:rsidP="00897CA2">
      <w:pPr>
        <w:tabs>
          <w:tab w:val="left" w:pos="2520"/>
        </w:tabs>
        <w:ind w:left="5040" w:hanging="4320"/>
      </w:pPr>
      <w:r w:rsidRPr="009661C4">
        <w:t>201</w:t>
      </w:r>
      <w:r w:rsidR="00A77D91">
        <w:t>0</w:t>
      </w:r>
      <w:r w:rsidRPr="009661C4">
        <w:t>-</w:t>
      </w:r>
      <w:r w:rsidR="00A77D91">
        <w:t>2</w:t>
      </w:r>
      <w:r w:rsidRPr="009661C4">
        <w:tab/>
        <w:t>Jennifer Sinnott</w:t>
      </w:r>
      <w:r w:rsidR="008B590C" w:rsidRPr="009661C4">
        <w:tab/>
        <w:t>Doctoral Student (Oral and Thesis Committee)</w:t>
      </w:r>
    </w:p>
    <w:p w14:paraId="38B6BA7A" w14:textId="77777777" w:rsidR="00CA360A" w:rsidRPr="009661C4" w:rsidRDefault="00CA360A" w:rsidP="00897CA2">
      <w:pPr>
        <w:tabs>
          <w:tab w:val="left" w:pos="2520"/>
        </w:tabs>
        <w:ind w:left="5040" w:hanging="4320"/>
      </w:pPr>
    </w:p>
    <w:p w14:paraId="551CB2BC" w14:textId="1F1D5108" w:rsidR="00CA360A" w:rsidRDefault="00CA360A" w:rsidP="00897CA2">
      <w:pPr>
        <w:tabs>
          <w:tab w:val="left" w:pos="2520"/>
        </w:tabs>
        <w:ind w:left="5040" w:hanging="4320"/>
      </w:pPr>
      <w:r w:rsidRPr="009661C4">
        <w:t>2011-</w:t>
      </w:r>
      <w:r w:rsidR="00A77D91">
        <w:t>2</w:t>
      </w:r>
      <w:r w:rsidRPr="009661C4">
        <w:tab/>
        <w:t>Henry Park</w:t>
      </w:r>
      <w:r w:rsidRPr="009661C4">
        <w:tab/>
        <w:t>MPH Student (Advisor)</w:t>
      </w:r>
    </w:p>
    <w:p w14:paraId="18AA6753" w14:textId="77777777" w:rsidR="0007085D" w:rsidRDefault="0007085D" w:rsidP="00897CA2">
      <w:pPr>
        <w:tabs>
          <w:tab w:val="left" w:pos="2520"/>
        </w:tabs>
        <w:ind w:left="5040" w:hanging="4320"/>
      </w:pPr>
    </w:p>
    <w:p w14:paraId="189A4D9D" w14:textId="09D33883" w:rsidR="0007085D" w:rsidRPr="009661C4" w:rsidRDefault="0007085D" w:rsidP="0007085D">
      <w:pPr>
        <w:tabs>
          <w:tab w:val="left" w:pos="2520"/>
        </w:tabs>
        <w:ind w:left="5040" w:hanging="4320"/>
      </w:pPr>
      <w:r>
        <w:t>2011-</w:t>
      </w:r>
      <w:r>
        <w:tab/>
        <w:t>Jennifer Rider</w:t>
      </w:r>
      <w:r>
        <w:tab/>
        <w:t>Instructor/Assistant Prof (Faculty mentor)</w:t>
      </w:r>
    </w:p>
    <w:p w14:paraId="4901BD06" w14:textId="77777777" w:rsidR="00CA360A" w:rsidRPr="009661C4" w:rsidRDefault="00CA360A" w:rsidP="00897CA2">
      <w:pPr>
        <w:tabs>
          <w:tab w:val="left" w:pos="2520"/>
        </w:tabs>
        <w:ind w:left="5040" w:hanging="4320"/>
      </w:pPr>
    </w:p>
    <w:p w14:paraId="62BD6A24" w14:textId="4A50520C" w:rsidR="00CA360A" w:rsidRPr="009661C4" w:rsidRDefault="00CA360A" w:rsidP="00897CA2">
      <w:pPr>
        <w:tabs>
          <w:tab w:val="left" w:pos="2520"/>
        </w:tabs>
        <w:ind w:left="5040" w:hanging="4320"/>
      </w:pPr>
      <w:r w:rsidRPr="009661C4">
        <w:t>2011-</w:t>
      </w:r>
      <w:r w:rsidR="00B36B6C">
        <w:t>3</w:t>
      </w:r>
      <w:r w:rsidRPr="009661C4">
        <w:tab/>
        <w:t>Jonathan Schoenfeld</w:t>
      </w:r>
      <w:r w:rsidRPr="009661C4">
        <w:tab/>
        <w:t>MPH Student</w:t>
      </w:r>
      <w:r w:rsidR="00612C56" w:rsidRPr="009661C4">
        <w:t>/Clinical Fellow</w:t>
      </w:r>
      <w:r w:rsidRPr="009661C4">
        <w:t xml:space="preserve"> (Mentor</w:t>
      </w:r>
      <w:r w:rsidR="00B36B6C">
        <w:t>/Research advising</w:t>
      </w:r>
      <w:r w:rsidRPr="009661C4">
        <w:t>)</w:t>
      </w:r>
    </w:p>
    <w:p w14:paraId="179DD48D" w14:textId="77777777" w:rsidR="00CA360A" w:rsidRPr="009661C4" w:rsidRDefault="00CA360A" w:rsidP="00897CA2">
      <w:pPr>
        <w:tabs>
          <w:tab w:val="left" w:pos="2520"/>
        </w:tabs>
        <w:ind w:left="5040" w:hanging="4320"/>
      </w:pPr>
    </w:p>
    <w:p w14:paraId="1CEFE729" w14:textId="77777777" w:rsidR="00CA360A" w:rsidRPr="009661C4" w:rsidRDefault="00CA360A" w:rsidP="00897CA2">
      <w:pPr>
        <w:tabs>
          <w:tab w:val="left" w:pos="2520"/>
        </w:tabs>
        <w:ind w:left="5040" w:hanging="4320"/>
      </w:pPr>
      <w:r w:rsidRPr="009661C4">
        <w:t>2011-</w:t>
      </w:r>
      <w:r w:rsidRPr="009661C4">
        <w:tab/>
        <w:t>Kathryn Wilson</w:t>
      </w:r>
      <w:r w:rsidRPr="009661C4">
        <w:tab/>
        <w:t>Research Associate (Mentor)</w:t>
      </w:r>
    </w:p>
    <w:p w14:paraId="3A83E3BD" w14:textId="77777777" w:rsidR="00CA360A" w:rsidRPr="009661C4" w:rsidRDefault="00CA360A" w:rsidP="00897CA2">
      <w:pPr>
        <w:tabs>
          <w:tab w:val="left" w:pos="2520"/>
        </w:tabs>
        <w:ind w:left="5040" w:hanging="4320"/>
      </w:pPr>
    </w:p>
    <w:p w14:paraId="70C4AD50" w14:textId="77777777" w:rsidR="00CA360A" w:rsidRDefault="00856732" w:rsidP="00897CA2">
      <w:pPr>
        <w:tabs>
          <w:tab w:val="left" w:pos="2520"/>
        </w:tabs>
        <w:ind w:left="5040" w:hanging="4320"/>
      </w:pPr>
      <w:r w:rsidRPr="009661C4">
        <w:t>2011-2</w:t>
      </w:r>
      <w:r w:rsidRPr="009661C4">
        <w:tab/>
        <w:t>Yen Chien</w:t>
      </w:r>
      <w:r w:rsidRPr="009661C4">
        <w:tab/>
        <w:t>MPH Student (Advisor)</w:t>
      </w:r>
    </w:p>
    <w:p w14:paraId="5F4F09C3" w14:textId="77777777" w:rsidR="0041550F" w:rsidRDefault="0041550F" w:rsidP="00897CA2">
      <w:pPr>
        <w:tabs>
          <w:tab w:val="left" w:pos="2520"/>
        </w:tabs>
        <w:ind w:left="5040" w:hanging="4320"/>
      </w:pPr>
    </w:p>
    <w:p w14:paraId="76366431" w14:textId="1854439D" w:rsidR="0041550F" w:rsidRPr="00EA30F3" w:rsidRDefault="0041550F" w:rsidP="00EA30F3">
      <w:pPr>
        <w:ind w:left="360" w:firstLine="360"/>
        <w:contextualSpacing/>
        <w:rPr>
          <w:szCs w:val="22"/>
        </w:rPr>
      </w:pPr>
      <w:r>
        <w:t>2011-2</w:t>
      </w:r>
      <w:r>
        <w:tab/>
      </w:r>
      <w:r w:rsidR="00EA30F3">
        <w:tab/>
      </w:r>
      <w:r w:rsidR="00EA30F3" w:rsidRPr="00EA30F3">
        <w:t xml:space="preserve">      </w:t>
      </w:r>
      <w:r w:rsidRPr="00EA30F3">
        <w:rPr>
          <w:shd w:val="clear" w:color="auto" w:fill="FFFFFF"/>
        </w:rPr>
        <w:t>Sun Yi Moo</w:t>
      </w:r>
      <w:r w:rsidR="00EA30F3" w:rsidRPr="00EA30F3">
        <w:rPr>
          <w:shd w:val="clear" w:color="auto" w:fill="FFFFFF"/>
        </w:rPr>
        <w:tab/>
      </w:r>
      <w:r w:rsidR="00EA30F3" w:rsidRPr="00EA30F3">
        <w:rPr>
          <w:shd w:val="clear" w:color="auto" w:fill="FFFFFF"/>
        </w:rPr>
        <w:tab/>
        <w:t xml:space="preserve">MPH Student (Advisor) </w:t>
      </w:r>
    </w:p>
    <w:p w14:paraId="4439C63B" w14:textId="77777777" w:rsidR="00463906" w:rsidRPr="00EA30F3" w:rsidRDefault="00463906" w:rsidP="00897CA2">
      <w:pPr>
        <w:tabs>
          <w:tab w:val="left" w:pos="2520"/>
        </w:tabs>
        <w:ind w:left="5040" w:hanging="4320"/>
      </w:pPr>
    </w:p>
    <w:p w14:paraId="77769C1F" w14:textId="77777777" w:rsidR="00463906" w:rsidRDefault="00463906" w:rsidP="00897CA2">
      <w:pPr>
        <w:tabs>
          <w:tab w:val="left" w:pos="2520"/>
        </w:tabs>
        <w:ind w:left="5040" w:hanging="4320"/>
      </w:pPr>
      <w:r w:rsidRPr="009661C4">
        <w:t>2010-</w:t>
      </w:r>
      <w:r w:rsidRPr="009661C4">
        <w:tab/>
        <w:t>Ke Zu</w:t>
      </w:r>
      <w:r w:rsidRPr="009661C4">
        <w:tab/>
        <w:t>Doctoral Student (Oral and Thesis Committee)</w:t>
      </w:r>
    </w:p>
    <w:p w14:paraId="5EA54742" w14:textId="77777777" w:rsidR="00555681" w:rsidRDefault="00555681" w:rsidP="00897CA2">
      <w:pPr>
        <w:tabs>
          <w:tab w:val="left" w:pos="2520"/>
        </w:tabs>
        <w:ind w:left="5040" w:hanging="4320"/>
      </w:pPr>
    </w:p>
    <w:p w14:paraId="05AB9449" w14:textId="226457D0" w:rsidR="00555681" w:rsidRPr="009661C4" w:rsidRDefault="00555681" w:rsidP="00897CA2">
      <w:pPr>
        <w:tabs>
          <w:tab w:val="left" w:pos="2520"/>
        </w:tabs>
        <w:ind w:left="5040" w:hanging="4320"/>
      </w:pPr>
      <w:r>
        <w:t>2011-</w:t>
      </w:r>
      <w:r>
        <w:tab/>
        <w:t>Mark Preston</w:t>
      </w:r>
      <w:r>
        <w:tab/>
        <w:t>Clinical Fellow at MGH (Research advising)</w:t>
      </w:r>
    </w:p>
    <w:p w14:paraId="1C505789" w14:textId="77777777" w:rsidR="00E47B27" w:rsidRPr="009661C4" w:rsidRDefault="00E47B27" w:rsidP="00897CA2">
      <w:pPr>
        <w:tabs>
          <w:tab w:val="left" w:pos="2520"/>
        </w:tabs>
        <w:ind w:left="5040" w:hanging="4320"/>
      </w:pPr>
    </w:p>
    <w:p w14:paraId="513AE96D" w14:textId="77777777" w:rsidR="00E47B27" w:rsidRDefault="00E47B27" w:rsidP="00897CA2">
      <w:pPr>
        <w:tabs>
          <w:tab w:val="left" w:pos="2520"/>
        </w:tabs>
        <w:ind w:left="5040" w:hanging="4320"/>
      </w:pPr>
      <w:r w:rsidRPr="009661C4">
        <w:t>2012</w:t>
      </w:r>
      <w:r w:rsidRPr="009661C4">
        <w:tab/>
        <w:t>Gregory Judson</w:t>
      </w:r>
      <w:r w:rsidRPr="009661C4">
        <w:tab/>
      </w:r>
      <w:r w:rsidR="000C3045" w:rsidRPr="009661C4">
        <w:t>MD student at Columbia (Faculty Mentor)</w:t>
      </w:r>
    </w:p>
    <w:p w14:paraId="6AEABC9A" w14:textId="77777777" w:rsidR="00CB1D03" w:rsidRDefault="00CB1D03" w:rsidP="00897CA2">
      <w:pPr>
        <w:tabs>
          <w:tab w:val="left" w:pos="2520"/>
        </w:tabs>
        <w:ind w:left="5040" w:hanging="4320"/>
      </w:pPr>
    </w:p>
    <w:p w14:paraId="4A5245FF" w14:textId="515430C3" w:rsidR="00CB1D03" w:rsidRDefault="00CB1D03" w:rsidP="00897CA2">
      <w:pPr>
        <w:tabs>
          <w:tab w:val="left" w:pos="2520"/>
        </w:tabs>
        <w:ind w:left="5040" w:hanging="4320"/>
      </w:pPr>
      <w:r>
        <w:t>2012</w:t>
      </w:r>
      <w:r>
        <w:tab/>
        <w:t>Ran Zhang</w:t>
      </w:r>
      <w:r>
        <w:tab/>
        <w:t>Doctoral Student (Oral Committee)</w:t>
      </w:r>
    </w:p>
    <w:p w14:paraId="10B13140" w14:textId="77777777" w:rsidR="00CE7383" w:rsidRDefault="00CE7383" w:rsidP="00897CA2">
      <w:pPr>
        <w:tabs>
          <w:tab w:val="left" w:pos="2520"/>
        </w:tabs>
        <w:ind w:left="5040" w:hanging="4320"/>
      </w:pPr>
    </w:p>
    <w:p w14:paraId="78BB145A" w14:textId="2BBC119D" w:rsidR="00CE7383" w:rsidRDefault="00CE7383" w:rsidP="00897CA2">
      <w:pPr>
        <w:tabs>
          <w:tab w:val="left" w:pos="2520"/>
        </w:tabs>
        <w:ind w:left="5040" w:hanging="4320"/>
      </w:pPr>
      <w:r>
        <w:t>2012-</w:t>
      </w:r>
      <w:r>
        <w:tab/>
        <w:t>Thomas Ahearn</w:t>
      </w:r>
      <w:r>
        <w:tab/>
      </w:r>
      <w:r w:rsidR="00A30E44">
        <w:t>Post-doctoral Fellow (Mentor)</w:t>
      </w:r>
    </w:p>
    <w:p w14:paraId="7FDF11D5" w14:textId="77777777" w:rsidR="00A30E44" w:rsidRDefault="00A30E44" w:rsidP="00897CA2">
      <w:pPr>
        <w:tabs>
          <w:tab w:val="left" w:pos="2520"/>
        </w:tabs>
        <w:ind w:left="5040" w:hanging="4320"/>
      </w:pPr>
    </w:p>
    <w:p w14:paraId="68FC89FA" w14:textId="3B4622C6" w:rsidR="00A30E44" w:rsidRDefault="00A30E44" w:rsidP="00897CA2">
      <w:pPr>
        <w:tabs>
          <w:tab w:val="left" w:pos="2520"/>
        </w:tabs>
        <w:ind w:left="5040" w:hanging="4320"/>
      </w:pPr>
      <w:r>
        <w:t>2012-</w:t>
      </w:r>
      <w:r>
        <w:tab/>
        <w:t>Ericka Noonan</w:t>
      </w:r>
      <w:r>
        <w:tab/>
        <w:t>Post-doctoral Fellow (Mentor)</w:t>
      </w:r>
    </w:p>
    <w:p w14:paraId="41DF49F9" w14:textId="77777777" w:rsidR="008B4DD9" w:rsidRDefault="008B4DD9" w:rsidP="00897CA2">
      <w:pPr>
        <w:tabs>
          <w:tab w:val="left" w:pos="2520"/>
        </w:tabs>
        <w:ind w:left="5040" w:hanging="4320"/>
      </w:pPr>
    </w:p>
    <w:p w14:paraId="2E25BECF" w14:textId="7915CD82" w:rsidR="008B4DD9" w:rsidRDefault="008B4DD9" w:rsidP="00897CA2">
      <w:pPr>
        <w:tabs>
          <w:tab w:val="left" w:pos="2520"/>
        </w:tabs>
        <w:ind w:left="5040" w:hanging="4320"/>
      </w:pPr>
      <w:r>
        <w:t>2012-</w:t>
      </w:r>
      <w:r>
        <w:tab/>
        <w:t>Travis Gerke</w:t>
      </w:r>
      <w:r>
        <w:tab/>
        <w:t>Pre-doctoral Fellow (Mentor)</w:t>
      </w:r>
    </w:p>
    <w:p w14:paraId="50DDE273" w14:textId="77777777" w:rsidR="000A4289" w:rsidRDefault="000A4289" w:rsidP="00897CA2">
      <w:pPr>
        <w:tabs>
          <w:tab w:val="left" w:pos="2520"/>
        </w:tabs>
        <w:ind w:left="5040" w:hanging="4320"/>
      </w:pPr>
    </w:p>
    <w:p w14:paraId="6B4547E4" w14:textId="4F8FDB20" w:rsidR="000A4289" w:rsidRDefault="000A4289" w:rsidP="00897CA2">
      <w:pPr>
        <w:tabs>
          <w:tab w:val="left" w:pos="2520"/>
        </w:tabs>
        <w:ind w:left="5040" w:hanging="4320"/>
      </w:pPr>
      <w:r>
        <w:t>2012-</w:t>
      </w:r>
      <w:r>
        <w:tab/>
        <w:t>Jennifer Sinnott</w:t>
      </w:r>
      <w:r>
        <w:tab/>
        <w:t>Post-doctoral Fellow (Co-Mentor)</w:t>
      </w:r>
    </w:p>
    <w:p w14:paraId="529CBA6A" w14:textId="77777777" w:rsidR="00A92C07" w:rsidRDefault="00A92C07" w:rsidP="00897CA2">
      <w:pPr>
        <w:tabs>
          <w:tab w:val="left" w:pos="2520"/>
        </w:tabs>
        <w:ind w:left="5040" w:hanging="4320"/>
      </w:pPr>
    </w:p>
    <w:p w14:paraId="455ED2F2" w14:textId="2A553177" w:rsidR="00913D5B" w:rsidRPr="009661C4" w:rsidRDefault="00A92C07" w:rsidP="00A870ED">
      <w:pPr>
        <w:tabs>
          <w:tab w:val="left" w:pos="2520"/>
        </w:tabs>
        <w:ind w:left="5040" w:hanging="4320"/>
      </w:pPr>
      <w:r>
        <w:t>2012-3</w:t>
      </w:r>
      <w:r>
        <w:tab/>
        <w:t>Ardalan Ebrah</w:t>
      </w:r>
      <w:r w:rsidR="00B36B6C">
        <w:t>i</w:t>
      </w:r>
      <w:r>
        <w:t>mi</w:t>
      </w:r>
      <w:r w:rsidR="00B36B6C">
        <w:tab/>
        <w:t>MPH Student (Advisor)</w:t>
      </w:r>
    </w:p>
    <w:p w14:paraId="5C19DF73" w14:textId="77777777" w:rsidR="00856732" w:rsidRPr="009661C4" w:rsidRDefault="00856732" w:rsidP="00897CA2">
      <w:pPr>
        <w:tabs>
          <w:tab w:val="left" w:pos="2520"/>
        </w:tabs>
        <w:ind w:left="5040" w:hanging="4320"/>
      </w:pPr>
    </w:p>
    <w:p w14:paraId="679E2B59" w14:textId="77777777" w:rsidR="00245A50" w:rsidRPr="009661C4" w:rsidRDefault="00245A50" w:rsidP="00245A50">
      <w:pPr>
        <w:tabs>
          <w:tab w:val="left" w:pos="2520"/>
        </w:tabs>
      </w:pPr>
    </w:p>
    <w:p w14:paraId="39F1D6BD" w14:textId="77777777" w:rsidR="003C5BBB" w:rsidRPr="009661C4" w:rsidRDefault="003C5BBB" w:rsidP="00CE0DCA">
      <w:pPr>
        <w:tabs>
          <w:tab w:val="left" w:pos="2520"/>
        </w:tabs>
        <w:ind w:firstLine="720"/>
      </w:pPr>
    </w:p>
    <w:bookmarkEnd w:id="1"/>
    <w:bookmarkEnd w:id="2"/>
    <w:p w14:paraId="0DC7EF99" w14:textId="77777777" w:rsidR="00F3430F" w:rsidRPr="009661C4" w:rsidRDefault="00F3430F" w:rsidP="00DB210A"/>
    <w:p w14:paraId="4A3F7961" w14:textId="77777777" w:rsidR="00DB210A" w:rsidRPr="009661C4" w:rsidRDefault="00DB210A" w:rsidP="00CE0796">
      <w:pPr>
        <w:outlineLvl w:val="0"/>
        <w:rPr>
          <w:b/>
        </w:rPr>
      </w:pPr>
      <w:r w:rsidRPr="009661C4">
        <w:rPr>
          <w:b/>
        </w:rPr>
        <w:t>2. Regional, national, or international contributions</w:t>
      </w:r>
    </w:p>
    <w:p w14:paraId="00204BF1" w14:textId="77777777" w:rsidR="00F3430F" w:rsidRPr="009661C4" w:rsidRDefault="00DB210A" w:rsidP="00DB210A">
      <w:r w:rsidRPr="009661C4">
        <w:t xml:space="preserve"> </w:t>
      </w:r>
    </w:p>
    <w:p w14:paraId="720E1DE3" w14:textId="77777777" w:rsidR="00583142" w:rsidRPr="009661C4" w:rsidRDefault="00DB210A" w:rsidP="00CE0796">
      <w:pPr>
        <w:outlineLvl w:val="0"/>
        <w:rPr>
          <w:b/>
        </w:rPr>
      </w:pPr>
      <w:r w:rsidRPr="009661C4">
        <w:rPr>
          <w:b/>
        </w:rPr>
        <w:t xml:space="preserve">a. </w:t>
      </w:r>
      <w:r w:rsidR="00583142" w:rsidRPr="009661C4">
        <w:rPr>
          <w:b/>
        </w:rPr>
        <w:t>Graduate Medical Courses</w:t>
      </w:r>
    </w:p>
    <w:p w14:paraId="229D764B" w14:textId="77777777" w:rsidR="00583142" w:rsidRPr="009661C4" w:rsidRDefault="00583142" w:rsidP="00DB210A">
      <w:pPr>
        <w:rPr>
          <w:b/>
        </w:rPr>
      </w:pPr>
    </w:p>
    <w:p w14:paraId="0DCFE19B" w14:textId="77777777" w:rsidR="00583142" w:rsidRPr="009661C4" w:rsidRDefault="00583142" w:rsidP="00CE0796">
      <w:pPr>
        <w:outlineLvl w:val="0"/>
      </w:pPr>
      <w:r w:rsidRPr="009661C4">
        <w:rPr>
          <w:i/>
        </w:rPr>
        <w:t>International</w:t>
      </w:r>
    </w:p>
    <w:p w14:paraId="7B0EC049" w14:textId="77777777" w:rsidR="00583142" w:rsidRPr="009661C4" w:rsidRDefault="00583142" w:rsidP="00DB210A"/>
    <w:p w14:paraId="7FF3AD92" w14:textId="77777777" w:rsidR="00583142" w:rsidRPr="009661C4" w:rsidRDefault="00583142" w:rsidP="00583142">
      <w:pPr>
        <w:ind w:left="2160" w:hanging="1440"/>
        <w:rPr>
          <w:u w:val="single"/>
        </w:rPr>
      </w:pPr>
      <w:r w:rsidRPr="009661C4">
        <w:t xml:space="preserve">2006              </w:t>
      </w:r>
      <w:r w:rsidRPr="009661C4">
        <w:tab/>
      </w:r>
      <w:r w:rsidRPr="009661C4">
        <w:rPr>
          <w:u w:val="single"/>
        </w:rPr>
        <w:t xml:space="preserve">Cancer Epidemiology and Biomarkers, Modern Methods in Biostatistics and Epidemiology, </w:t>
      </w:r>
      <w:r w:rsidR="00AD6271" w:rsidRPr="009661C4">
        <w:rPr>
          <w:u w:val="single"/>
        </w:rPr>
        <w:t xml:space="preserve">Cison di Valmarino, </w:t>
      </w:r>
      <w:r w:rsidRPr="009661C4">
        <w:rPr>
          <w:u w:val="single"/>
        </w:rPr>
        <w:t>Italy</w:t>
      </w:r>
    </w:p>
    <w:p w14:paraId="4256C063" w14:textId="77777777" w:rsidR="00583142" w:rsidRPr="009661C4" w:rsidRDefault="00583142" w:rsidP="00583142">
      <w:r w:rsidRPr="009661C4">
        <w:t xml:space="preserve">                                                                                 </w:t>
      </w:r>
    </w:p>
    <w:p w14:paraId="151F63AB" w14:textId="77777777" w:rsidR="00583142" w:rsidRPr="009661C4" w:rsidRDefault="00583142" w:rsidP="00583142">
      <w:pPr>
        <w:rPr>
          <w:i/>
        </w:rPr>
      </w:pPr>
      <w:r w:rsidRPr="009661C4">
        <w:t xml:space="preserve">                                                            </w:t>
      </w:r>
      <w:r w:rsidRPr="009661C4">
        <w:tab/>
      </w:r>
      <w:r w:rsidRPr="009661C4">
        <w:tab/>
      </w:r>
      <w:r w:rsidRPr="009661C4">
        <w:rPr>
          <w:i/>
        </w:rPr>
        <w:t xml:space="preserve">contact time        </w:t>
      </w:r>
      <w:r w:rsidRPr="009661C4">
        <w:rPr>
          <w:i/>
        </w:rPr>
        <w:tab/>
        <w:t>prep time</w:t>
      </w:r>
    </w:p>
    <w:p w14:paraId="703F5875" w14:textId="77777777" w:rsidR="00583142" w:rsidRPr="009661C4" w:rsidRDefault="00583142" w:rsidP="00583142">
      <w:r w:rsidRPr="009661C4">
        <w:t xml:space="preserve">                Course Instructor        12 Graduate</w:t>
      </w:r>
      <w:r w:rsidRPr="009661C4">
        <w:tab/>
      </w:r>
      <w:r w:rsidRPr="009661C4">
        <w:tab/>
        <w:t xml:space="preserve">20 hours/year   </w:t>
      </w:r>
      <w:r w:rsidRPr="009661C4">
        <w:tab/>
        <w:t>60 hours/year</w:t>
      </w:r>
    </w:p>
    <w:p w14:paraId="49316954" w14:textId="77777777" w:rsidR="00583142" w:rsidRPr="009661C4" w:rsidRDefault="00583142" w:rsidP="00583142">
      <w:pPr>
        <w:ind w:left="720" w:firstLine="720"/>
      </w:pPr>
      <w:r w:rsidRPr="009661C4">
        <w:t xml:space="preserve">/Director </w:t>
      </w:r>
      <w:r w:rsidRPr="009661C4">
        <w:tab/>
        <w:t xml:space="preserve">    Students   </w:t>
      </w:r>
      <w:r w:rsidRPr="009661C4">
        <w:tab/>
      </w:r>
      <w:r w:rsidRPr="009661C4">
        <w:tab/>
        <w:t xml:space="preserve">for 1 year(s)               </w:t>
      </w:r>
      <w:r w:rsidRPr="009661C4">
        <w:tab/>
        <w:t xml:space="preserve">for 1 year(s)     </w:t>
      </w:r>
    </w:p>
    <w:p w14:paraId="07A299DB" w14:textId="77777777" w:rsidR="00B436A8" w:rsidRPr="009661C4" w:rsidRDefault="00B436A8" w:rsidP="00583142">
      <w:pPr>
        <w:ind w:left="720" w:firstLine="720"/>
      </w:pPr>
    </w:p>
    <w:p w14:paraId="03F50DFA" w14:textId="77777777" w:rsidR="00B436A8" w:rsidRPr="009661C4" w:rsidRDefault="00B436A8" w:rsidP="00B436A8">
      <w:pPr>
        <w:ind w:left="2160" w:hanging="1440"/>
        <w:rPr>
          <w:u w:val="single"/>
        </w:rPr>
      </w:pPr>
      <w:r w:rsidRPr="009661C4">
        <w:t xml:space="preserve">2007              </w:t>
      </w:r>
      <w:r w:rsidRPr="009661C4">
        <w:tab/>
      </w:r>
      <w:r w:rsidRPr="009661C4">
        <w:rPr>
          <w:u w:val="single"/>
        </w:rPr>
        <w:t xml:space="preserve">Design </w:t>
      </w:r>
      <w:r w:rsidR="00AC4C6C" w:rsidRPr="009661C4">
        <w:rPr>
          <w:u w:val="single"/>
        </w:rPr>
        <w:t xml:space="preserve">and Analysis </w:t>
      </w:r>
      <w:r w:rsidRPr="009661C4">
        <w:rPr>
          <w:u w:val="single"/>
        </w:rPr>
        <w:t xml:space="preserve">of Case-control Studies, Modern Methods in Biostatistics and Epidemiology, </w:t>
      </w:r>
      <w:r w:rsidR="00AD6271" w:rsidRPr="009661C4">
        <w:rPr>
          <w:u w:val="single"/>
        </w:rPr>
        <w:t>Cison di Valmarino,</w:t>
      </w:r>
      <w:r w:rsidRPr="009661C4">
        <w:rPr>
          <w:u w:val="single"/>
        </w:rPr>
        <w:t xml:space="preserve"> Italy</w:t>
      </w:r>
    </w:p>
    <w:p w14:paraId="6B25D1C3" w14:textId="77777777" w:rsidR="00B436A8" w:rsidRPr="009661C4" w:rsidRDefault="00B436A8" w:rsidP="00B436A8">
      <w:r w:rsidRPr="009661C4">
        <w:t xml:space="preserve">                                                                                 </w:t>
      </w:r>
    </w:p>
    <w:p w14:paraId="24ED0A8C" w14:textId="77777777" w:rsidR="00B436A8" w:rsidRPr="009661C4" w:rsidRDefault="00B436A8" w:rsidP="00B436A8">
      <w:pPr>
        <w:rPr>
          <w:i/>
        </w:rPr>
      </w:pPr>
      <w:r w:rsidRPr="009661C4">
        <w:t xml:space="preserve">                                                            </w:t>
      </w:r>
      <w:r w:rsidRPr="009661C4">
        <w:tab/>
      </w:r>
      <w:r w:rsidRPr="009661C4">
        <w:tab/>
      </w:r>
      <w:r w:rsidRPr="009661C4">
        <w:rPr>
          <w:i/>
        </w:rPr>
        <w:t xml:space="preserve">contact time        </w:t>
      </w:r>
      <w:r w:rsidRPr="009661C4">
        <w:rPr>
          <w:i/>
        </w:rPr>
        <w:tab/>
        <w:t>prep time</w:t>
      </w:r>
    </w:p>
    <w:p w14:paraId="34BA5522" w14:textId="77777777" w:rsidR="00B436A8" w:rsidRPr="009661C4" w:rsidRDefault="00B436A8" w:rsidP="00B436A8">
      <w:r w:rsidRPr="009661C4">
        <w:t xml:space="preserve">                Course Instructor        15 Graduate</w:t>
      </w:r>
      <w:r w:rsidRPr="009661C4">
        <w:tab/>
      </w:r>
      <w:r w:rsidRPr="009661C4">
        <w:tab/>
        <w:t xml:space="preserve">20 hours/year   </w:t>
      </w:r>
      <w:r w:rsidRPr="009661C4">
        <w:tab/>
        <w:t>60 hours/year</w:t>
      </w:r>
    </w:p>
    <w:p w14:paraId="6B60BCA3" w14:textId="77777777" w:rsidR="00B436A8" w:rsidRPr="009661C4" w:rsidRDefault="00B436A8" w:rsidP="00B436A8">
      <w:pPr>
        <w:ind w:left="720" w:firstLine="720"/>
      </w:pPr>
      <w:r w:rsidRPr="009661C4">
        <w:t xml:space="preserve">/Director </w:t>
      </w:r>
      <w:r w:rsidRPr="009661C4">
        <w:tab/>
        <w:t xml:space="preserve">    Students   </w:t>
      </w:r>
      <w:r w:rsidRPr="009661C4">
        <w:tab/>
      </w:r>
      <w:r w:rsidRPr="009661C4">
        <w:tab/>
        <w:t xml:space="preserve">for 1 year(s)               </w:t>
      </w:r>
      <w:r w:rsidRPr="009661C4">
        <w:tab/>
        <w:t xml:space="preserve">for 1 year(s)     </w:t>
      </w:r>
    </w:p>
    <w:p w14:paraId="79319766" w14:textId="77777777" w:rsidR="00B436A8" w:rsidRPr="009661C4" w:rsidRDefault="00B436A8" w:rsidP="00583142">
      <w:pPr>
        <w:ind w:left="720" w:firstLine="720"/>
      </w:pPr>
    </w:p>
    <w:p w14:paraId="7E8A0A54" w14:textId="77777777" w:rsidR="00583142" w:rsidRPr="009661C4" w:rsidRDefault="00583142" w:rsidP="00583142">
      <w:r w:rsidRPr="009661C4">
        <w:t xml:space="preserve"> </w:t>
      </w:r>
    </w:p>
    <w:p w14:paraId="10BB3679" w14:textId="77777777" w:rsidR="00AC4C6C" w:rsidRPr="009661C4" w:rsidRDefault="00AC4C6C" w:rsidP="00AC4C6C">
      <w:pPr>
        <w:ind w:left="2160" w:hanging="1440"/>
        <w:rPr>
          <w:u w:val="single"/>
        </w:rPr>
      </w:pPr>
      <w:r w:rsidRPr="009661C4">
        <w:t xml:space="preserve">2008              </w:t>
      </w:r>
      <w:r w:rsidRPr="009661C4">
        <w:tab/>
      </w:r>
      <w:r w:rsidRPr="009661C4">
        <w:rPr>
          <w:u w:val="single"/>
        </w:rPr>
        <w:t>Design of Case-control Studies and Cohort, Modern Methods in Biostatistics and Epidemiology, Cison di Valmarino, Italy</w:t>
      </w:r>
    </w:p>
    <w:p w14:paraId="79258078" w14:textId="77777777" w:rsidR="00AC4C6C" w:rsidRPr="009661C4" w:rsidRDefault="00AC4C6C" w:rsidP="00AC4C6C">
      <w:r w:rsidRPr="009661C4">
        <w:t xml:space="preserve">                                                                                 </w:t>
      </w:r>
    </w:p>
    <w:p w14:paraId="2EBE647F" w14:textId="77777777" w:rsidR="00AC4C6C" w:rsidRPr="009661C4" w:rsidRDefault="00AC4C6C" w:rsidP="00AC4C6C">
      <w:pPr>
        <w:rPr>
          <w:i/>
        </w:rPr>
      </w:pPr>
      <w:r w:rsidRPr="009661C4">
        <w:t xml:space="preserve">                                                            </w:t>
      </w:r>
      <w:r w:rsidRPr="009661C4">
        <w:tab/>
      </w:r>
      <w:r w:rsidRPr="009661C4">
        <w:tab/>
      </w:r>
      <w:r w:rsidRPr="009661C4">
        <w:rPr>
          <w:i/>
        </w:rPr>
        <w:t xml:space="preserve">contact time        </w:t>
      </w:r>
      <w:r w:rsidRPr="009661C4">
        <w:rPr>
          <w:i/>
        </w:rPr>
        <w:tab/>
        <w:t>prep time</w:t>
      </w:r>
    </w:p>
    <w:p w14:paraId="59221B00" w14:textId="77777777" w:rsidR="00AC4C6C" w:rsidRPr="009661C4" w:rsidRDefault="00AC4C6C" w:rsidP="00AC4C6C">
      <w:r w:rsidRPr="009661C4">
        <w:t xml:space="preserve">                Course Instructor        20 Graduate</w:t>
      </w:r>
      <w:r w:rsidRPr="009661C4">
        <w:tab/>
      </w:r>
      <w:r w:rsidRPr="009661C4">
        <w:tab/>
        <w:t xml:space="preserve">20 hours/year   </w:t>
      </w:r>
      <w:r w:rsidRPr="009661C4">
        <w:tab/>
        <w:t>60 hours/year</w:t>
      </w:r>
    </w:p>
    <w:p w14:paraId="0C72B80E" w14:textId="77777777" w:rsidR="00AC4C6C" w:rsidRPr="009661C4" w:rsidRDefault="00AC4C6C" w:rsidP="00AC4C6C">
      <w:pPr>
        <w:ind w:left="720" w:firstLine="720"/>
      </w:pPr>
      <w:r w:rsidRPr="009661C4">
        <w:t xml:space="preserve">/Director </w:t>
      </w:r>
      <w:r w:rsidRPr="009661C4">
        <w:tab/>
        <w:t xml:space="preserve">    Students   </w:t>
      </w:r>
      <w:r w:rsidRPr="009661C4">
        <w:tab/>
      </w:r>
      <w:r w:rsidRPr="009661C4">
        <w:tab/>
        <w:t xml:space="preserve">for 1 year(s)               </w:t>
      </w:r>
      <w:r w:rsidRPr="009661C4">
        <w:tab/>
        <w:t xml:space="preserve">for 1 year(s)     </w:t>
      </w:r>
    </w:p>
    <w:p w14:paraId="280B9787" w14:textId="77777777" w:rsidR="00B83C4E" w:rsidRPr="009661C4" w:rsidRDefault="00B83C4E" w:rsidP="00B83C4E"/>
    <w:p w14:paraId="5FC0D07C" w14:textId="77777777" w:rsidR="00B83C4E" w:rsidRPr="009661C4" w:rsidRDefault="00B83C4E" w:rsidP="00B83C4E">
      <w:pPr>
        <w:ind w:left="2160" w:hanging="1440"/>
      </w:pPr>
      <w:r w:rsidRPr="009661C4">
        <w:t>2009</w:t>
      </w:r>
      <w:r w:rsidRPr="009661C4">
        <w:tab/>
      </w:r>
      <w:r w:rsidRPr="009661C4">
        <w:rPr>
          <w:u w:val="single"/>
        </w:rPr>
        <w:t>Design of Case-control Studies and Cohort, Modern Methods in Biostatistics and Epidemiology, University of Iceland, Reykjavik, Iceland</w:t>
      </w:r>
    </w:p>
    <w:p w14:paraId="030B18F7" w14:textId="77777777" w:rsidR="00EA6C61" w:rsidRPr="009661C4" w:rsidRDefault="00EA6C61" w:rsidP="00EA6C61">
      <w:pPr>
        <w:rPr>
          <w:i/>
        </w:rPr>
      </w:pPr>
      <w:r w:rsidRPr="009661C4">
        <w:t xml:space="preserve">                                                            </w:t>
      </w:r>
      <w:r w:rsidRPr="009661C4">
        <w:tab/>
      </w:r>
      <w:r w:rsidRPr="009661C4">
        <w:tab/>
      </w:r>
      <w:r w:rsidRPr="009661C4">
        <w:rPr>
          <w:i/>
        </w:rPr>
        <w:t xml:space="preserve">contact time        </w:t>
      </w:r>
      <w:r w:rsidRPr="009661C4">
        <w:rPr>
          <w:i/>
        </w:rPr>
        <w:tab/>
        <w:t>prep time</w:t>
      </w:r>
    </w:p>
    <w:p w14:paraId="5BC96F21" w14:textId="77777777" w:rsidR="00EA6C61" w:rsidRPr="009661C4" w:rsidRDefault="00EA6C61" w:rsidP="00EA6C61">
      <w:r w:rsidRPr="009661C4">
        <w:t xml:space="preserve">                Course Instructor        25 Graduate</w:t>
      </w:r>
      <w:r w:rsidRPr="009661C4">
        <w:tab/>
      </w:r>
      <w:r w:rsidRPr="009661C4">
        <w:tab/>
        <w:t xml:space="preserve">20 hours/year   </w:t>
      </w:r>
      <w:r w:rsidRPr="009661C4">
        <w:tab/>
        <w:t>60 hours/year</w:t>
      </w:r>
    </w:p>
    <w:p w14:paraId="59B9360E" w14:textId="77777777" w:rsidR="00AC4C6C" w:rsidRPr="009661C4" w:rsidRDefault="00EA6C61" w:rsidP="00EA6C61">
      <w:pPr>
        <w:ind w:left="720" w:firstLine="720"/>
      </w:pPr>
      <w:r w:rsidRPr="009661C4">
        <w:t xml:space="preserve">/Director </w:t>
      </w:r>
      <w:r w:rsidRPr="009661C4">
        <w:tab/>
        <w:t xml:space="preserve">    Students   </w:t>
      </w:r>
      <w:r w:rsidRPr="009661C4">
        <w:tab/>
      </w:r>
      <w:r w:rsidRPr="009661C4">
        <w:tab/>
        <w:t xml:space="preserve">for 1 year(s)               </w:t>
      </w:r>
      <w:r w:rsidRPr="009661C4">
        <w:tab/>
        <w:t xml:space="preserve">for 1 year(s)  </w:t>
      </w:r>
    </w:p>
    <w:p w14:paraId="315BAB9A" w14:textId="77777777" w:rsidR="00E102B5" w:rsidRPr="009661C4" w:rsidRDefault="00E102B5" w:rsidP="00E102B5"/>
    <w:p w14:paraId="24D2F7BB" w14:textId="77777777" w:rsidR="00E102B5" w:rsidRPr="009661C4" w:rsidRDefault="0099212C" w:rsidP="0099212C">
      <w:pPr>
        <w:ind w:left="2160" w:hanging="1440"/>
        <w:rPr>
          <w:u w:val="single"/>
        </w:rPr>
      </w:pPr>
      <w:r w:rsidRPr="009661C4">
        <w:t>2011</w:t>
      </w:r>
      <w:r w:rsidRPr="009661C4">
        <w:tab/>
      </w:r>
      <w:r w:rsidR="00045A02" w:rsidRPr="009661C4">
        <w:rPr>
          <w:u w:val="single"/>
        </w:rPr>
        <w:t>Translational Research using Bioinformatics and Epidemiology, Kings College</w:t>
      </w:r>
      <w:r w:rsidRPr="009661C4">
        <w:rPr>
          <w:u w:val="single"/>
        </w:rPr>
        <w:t>, London, UK</w:t>
      </w:r>
    </w:p>
    <w:p w14:paraId="4C769108" w14:textId="77777777" w:rsidR="0099212C" w:rsidRPr="009661C4" w:rsidRDefault="0099212C" w:rsidP="0099212C">
      <w:pPr>
        <w:ind w:left="4320" w:firstLine="720"/>
        <w:rPr>
          <w:i/>
        </w:rPr>
      </w:pPr>
      <w:r w:rsidRPr="009661C4">
        <w:rPr>
          <w:i/>
        </w:rPr>
        <w:t xml:space="preserve">contact time        </w:t>
      </w:r>
      <w:r w:rsidRPr="009661C4">
        <w:rPr>
          <w:i/>
        </w:rPr>
        <w:tab/>
        <w:t>prep time</w:t>
      </w:r>
    </w:p>
    <w:p w14:paraId="7BA6C069" w14:textId="77777777" w:rsidR="0099212C" w:rsidRPr="009661C4" w:rsidRDefault="0099212C" w:rsidP="0099212C">
      <w:r w:rsidRPr="009661C4">
        <w:t xml:space="preserve">                Course Instructor        35 Graduate</w:t>
      </w:r>
      <w:r w:rsidRPr="009661C4">
        <w:tab/>
      </w:r>
      <w:r w:rsidRPr="009661C4">
        <w:tab/>
      </w:r>
      <w:r w:rsidR="000D1B93" w:rsidRPr="009661C4">
        <w:t>1</w:t>
      </w:r>
      <w:r w:rsidRPr="009661C4">
        <w:t xml:space="preserve">0 hours/year   </w:t>
      </w:r>
      <w:r w:rsidRPr="009661C4">
        <w:tab/>
      </w:r>
      <w:r w:rsidR="000D1B93" w:rsidRPr="009661C4">
        <w:t>2</w:t>
      </w:r>
      <w:r w:rsidRPr="009661C4">
        <w:t>0 hours/year</w:t>
      </w:r>
    </w:p>
    <w:p w14:paraId="47307A8C" w14:textId="77777777" w:rsidR="0099212C" w:rsidRPr="009661C4" w:rsidRDefault="0099212C" w:rsidP="0099212C">
      <w:pPr>
        <w:ind w:left="1440" w:firstLine="720"/>
      </w:pPr>
      <w:r w:rsidRPr="009661C4">
        <w:tab/>
        <w:t xml:space="preserve">    Students   </w:t>
      </w:r>
      <w:r w:rsidRPr="009661C4">
        <w:tab/>
      </w:r>
      <w:r w:rsidRPr="009661C4">
        <w:tab/>
        <w:t xml:space="preserve">for 1 year(s)               </w:t>
      </w:r>
      <w:r w:rsidRPr="009661C4">
        <w:tab/>
        <w:t xml:space="preserve">for 1 year(s)  </w:t>
      </w:r>
    </w:p>
    <w:p w14:paraId="29DA372F" w14:textId="77777777" w:rsidR="0099212C" w:rsidRPr="009661C4" w:rsidRDefault="0099212C" w:rsidP="0099212C">
      <w:pPr>
        <w:ind w:left="2160" w:hanging="1440"/>
      </w:pPr>
    </w:p>
    <w:p w14:paraId="3383D640" w14:textId="77777777" w:rsidR="00583142" w:rsidRPr="009661C4" w:rsidRDefault="00583142" w:rsidP="00DB210A">
      <w:pPr>
        <w:rPr>
          <w:b/>
        </w:rPr>
      </w:pPr>
    </w:p>
    <w:p w14:paraId="63BF165C" w14:textId="77777777" w:rsidR="00856732" w:rsidRPr="009661C4" w:rsidRDefault="00856732" w:rsidP="00856732">
      <w:pPr>
        <w:ind w:left="2160" w:hanging="1440"/>
        <w:rPr>
          <w:u w:val="single"/>
        </w:rPr>
      </w:pPr>
      <w:r w:rsidRPr="009661C4">
        <w:t>201</w:t>
      </w:r>
      <w:r w:rsidR="009039DD" w:rsidRPr="009661C4">
        <w:t>2</w:t>
      </w:r>
      <w:r w:rsidRPr="009661C4">
        <w:tab/>
      </w:r>
      <w:r w:rsidR="009039DD" w:rsidRPr="009661C4">
        <w:rPr>
          <w:u w:val="single"/>
        </w:rPr>
        <w:t>Study Design in Epidemiology Research: Case-control studies, University of Iceland, Reykjavik</w:t>
      </w:r>
    </w:p>
    <w:p w14:paraId="34C9C1B5" w14:textId="77777777" w:rsidR="00856732" w:rsidRPr="009661C4" w:rsidRDefault="00856732" w:rsidP="00856732">
      <w:pPr>
        <w:ind w:left="4320" w:firstLine="720"/>
        <w:rPr>
          <w:i/>
        </w:rPr>
      </w:pPr>
      <w:r w:rsidRPr="009661C4">
        <w:rPr>
          <w:i/>
        </w:rPr>
        <w:t xml:space="preserve">contact time        </w:t>
      </w:r>
      <w:r w:rsidRPr="009661C4">
        <w:rPr>
          <w:i/>
        </w:rPr>
        <w:tab/>
        <w:t>prep time</w:t>
      </w:r>
    </w:p>
    <w:p w14:paraId="3B190104" w14:textId="77777777" w:rsidR="00856732" w:rsidRPr="009661C4" w:rsidRDefault="00856732" w:rsidP="00856732">
      <w:r w:rsidRPr="009661C4">
        <w:t xml:space="preserve">                </w:t>
      </w:r>
      <w:r w:rsidR="009039DD" w:rsidRPr="009661C4">
        <w:t>Guest Lecturer</w:t>
      </w:r>
      <w:r w:rsidRPr="009661C4">
        <w:t xml:space="preserve">        35 Graduate</w:t>
      </w:r>
      <w:r w:rsidRPr="009661C4">
        <w:tab/>
      </w:r>
      <w:r w:rsidRPr="009661C4">
        <w:tab/>
        <w:t xml:space="preserve">10 hours/year   </w:t>
      </w:r>
      <w:r w:rsidRPr="009661C4">
        <w:tab/>
        <w:t>20 hours/year</w:t>
      </w:r>
    </w:p>
    <w:p w14:paraId="4948BC23" w14:textId="77777777" w:rsidR="00856732" w:rsidRPr="009661C4" w:rsidRDefault="00856732" w:rsidP="00856732">
      <w:pPr>
        <w:ind w:left="1440" w:firstLine="720"/>
      </w:pPr>
      <w:r w:rsidRPr="009661C4">
        <w:tab/>
        <w:t xml:space="preserve">    Students   </w:t>
      </w:r>
      <w:r w:rsidRPr="009661C4">
        <w:tab/>
      </w:r>
      <w:r w:rsidRPr="009661C4">
        <w:tab/>
        <w:t xml:space="preserve">for 1 year(s)               </w:t>
      </w:r>
      <w:r w:rsidRPr="009661C4">
        <w:tab/>
        <w:t xml:space="preserve">for 1 year(s)  </w:t>
      </w:r>
    </w:p>
    <w:p w14:paraId="066661B6" w14:textId="77777777" w:rsidR="00856732" w:rsidRPr="009661C4" w:rsidRDefault="00856732" w:rsidP="00DB210A">
      <w:pPr>
        <w:rPr>
          <w:b/>
        </w:rPr>
      </w:pPr>
    </w:p>
    <w:p w14:paraId="20BF322D" w14:textId="77777777" w:rsidR="000D1B93" w:rsidRPr="009661C4" w:rsidRDefault="000D1B93" w:rsidP="000D1B93">
      <w:pPr>
        <w:outlineLvl w:val="0"/>
      </w:pPr>
      <w:r w:rsidRPr="009661C4">
        <w:rPr>
          <w:i/>
        </w:rPr>
        <w:t>National</w:t>
      </w:r>
    </w:p>
    <w:p w14:paraId="61F49E85" w14:textId="5224F66D" w:rsidR="000D1B93" w:rsidRPr="009661C4" w:rsidRDefault="000D1B93" w:rsidP="000D1B93">
      <w:pPr>
        <w:ind w:left="2160" w:hanging="1440"/>
        <w:rPr>
          <w:u w:val="single"/>
        </w:rPr>
      </w:pPr>
      <w:r w:rsidRPr="009661C4">
        <w:t>201</w:t>
      </w:r>
      <w:r w:rsidR="00565D1A">
        <w:t>2</w:t>
      </w:r>
      <w:r w:rsidRPr="009661C4">
        <w:t>-</w:t>
      </w:r>
      <w:r w:rsidR="00565D1A">
        <w:t>3</w:t>
      </w:r>
      <w:r w:rsidRPr="009661C4">
        <w:tab/>
      </w:r>
      <w:r w:rsidR="00221034" w:rsidRPr="009661C4">
        <w:rPr>
          <w:u w:val="single"/>
        </w:rPr>
        <w:t>American Association for Cancer Research Integrative Workshop on Molecular Epidemiology</w:t>
      </w:r>
    </w:p>
    <w:p w14:paraId="00723AAC" w14:textId="77777777" w:rsidR="000D1B93" w:rsidRPr="009661C4" w:rsidRDefault="000D1B93" w:rsidP="000D1B93">
      <w:pPr>
        <w:ind w:left="4320" w:firstLine="720"/>
        <w:rPr>
          <w:i/>
        </w:rPr>
      </w:pPr>
      <w:r w:rsidRPr="009661C4">
        <w:rPr>
          <w:i/>
        </w:rPr>
        <w:t xml:space="preserve">contact time        </w:t>
      </w:r>
      <w:r w:rsidRPr="009661C4">
        <w:rPr>
          <w:i/>
        </w:rPr>
        <w:tab/>
        <w:t>prep time</w:t>
      </w:r>
    </w:p>
    <w:p w14:paraId="3941909B" w14:textId="77777777" w:rsidR="000D1B93" w:rsidRPr="009661C4" w:rsidRDefault="000D1B93" w:rsidP="000D1B93">
      <w:r w:rsidRPr="009661C4">
        <w:t xml:space="preserve">                Course </w:t>
      </w:r>
      <w:r w:rsidR="00947989" w:rsidRPr="009661C4">
        <w:t>Faculty</w:t>
      </w:r>
      <w:r w:rsidRPr="009661C4">
        <w:t xml:space="preserve">        </w:t>
      </w:r>
      <w:r w:rsidR="00947989" w:rsidRPr="009661C4">
        <w:t>50</w:t>
      </w:r>
      <w:r w:rsidRPr="009661C4">
        <w:t xml:space="preserve"> Graduate</w:t>
      </w:r>
      <w:r w:rsidRPr="009661C4">
        <w:tab/>
      </w:r>
      <w:r w:rsidRPr="009661C4">
        <w:tab/>
      </w:r>
      <w:r w:rsidR="00947989" w:rsidRPr="009661C4">
        <w:t>4</w:t>
      </w:r>
      <w:r w:rsidRPr="009661C4">
        <w:t xml:space="preserve">0 hours/year   </w:t>
      </w:r>
      <w:r w:rsidRPr="009661C4">
        <w:tab/>
      </w:r>
      <w:r w:rsidR="00947989" w:rsidRPr="009661C4">
        <w:t>8</w:t>
      </w:r>
      <w:r w:rsidRPr="009661C4">
        <w:t>0 hours/year</w:t>
      </w:r>
    </w:p>
    <w:p w14:paraId="23556606" w14:textId="77777777" w:rsidR="000D1B93" w:rsidRPr="009661C4" w:rsidRDefault="000D1B93" w:rsidP="000D1B93">
      <w:pPr>
        <w:ind w:left="1440" w:firstLine="720"/>
      </w:pPr>
      <w:r w:rsidRPr="009661C4">
        <w:tab/>
        <w:t xml:space="preserve">    Students   </w:t>
      </w:r>
      <w:r w:rsidRPr="009661C4">
        <w:tab/>
      </w:r>
      <w:r w:rsidRPr="009661C4">
        <w:tab/>
        <w:t xml:space="preserve">for 1 year(s)               </w:t>
      </w:r>
      <w:r w:rsidRPr="009661C4">
        <w:tab/>
        <w:t xml:space="preserve">for 1 year(s)  </w:t>
      </w:r>
    </w:p>
    <w:p w14:paraId="1E37BFB6" w14:textId="77777777" w:rsidR="000D1B93" w:rsidRPr="009661C4" w:rsidRDefault="000D1B93" w:rsidP="00DB210A">
      <w:pPr>
        <w:rPr>
          <w:b/>
        </w:rPr>
      </w:pPr>
    </w:p>
    <w:p w14:paraId="5BC26030" w14:textId="77777777" w:rsidR="00DB210A" w:rsidRPr="009661C4" w:rsidRDefault="00583142" w:rsidP="00CE0796">
      <w:pPr>
        <w:outlineLvl w:val="0"/>
        <w:rPr>
          <w:b/>
        </w:rPr>
      </w:pPr>
      <w:r w:rsidRPr="009661C4">
        <w:rPr>
          <w:b/>
        </w:rPr>
        <w:t xml:space="preserve">b. </w:t>
      </w:r>
      <w:r w:rsidR="00DB210A" w:rsidRPr="009661C4">
        <w:rPr>
          <w:b/>
        </w:rPr>
        <w:t>Invited Presentations</w:t>
      </w:r>
    </w:p>
    <w:p w14:paraId="4AF0FEAF" w14:textId="77777777" w:rsidR="00F3430F" w:rsidRPr="009661C4" w:rsidRDefault="00DB210A" w:rsidP="00DB210A">
      <w:r w:rsidRPr="009661C4">
        <w:t xml:space="preserve"> </w:t>
      </w:r>
    </w:p>
    <w:p w14:paraId="1A6752F9" w14:textId="77777777" w:rsidR="00DB210A" w:rsidRPr="009661C4" w:rsidRDefault="00DB210A" w:rsidP="00CE0796">
      <w:pPr>
        <w:outlineLvl w:val="0"/>
        <w:rPr>
          <w:b/>
        </w:rPr>
      </w:pPr>
      <w:r w:rsidRPr="009661C4">
        <w:rPr>
          <w:b/>
        </w:rPr>
        <w:t>Invited Lecture</w:t>
      </w:r>
      <w:r w:rsidR="00835253" w:rsidRPr="009661C4">
        <w:rPr>
          <w:b/>
        </w:rPr>
        <w:t xml:space="preserve"> and Symposium Panelist/Speaker</w:t>
      </w:r>
    </w:p>
    <w:p w14:paraId="08E6D44E" w14:textId="77777777" w:rsidR="00F3430F" w:rsidRPr="009661C4" w:rsidRDefault="00F3430F" w:rsidP="00DB210A"/>
    <w:p w14:paraId="1A6B7082" w14:textId="77777777" w:rsidR="00DB210A" w:rsidRPr="009661C4" w:rsidRDefault="00DB210A" w:rsidP="00CE0796">
      <w:pPr>
        <w:outlineLvl w:val="0"/>
        <w:rPr>
          <w:i/>
        </w:rPr>
      </w:pPr>
      <w:r w:rsidRPr="009661C4">
        <w:rPr>
          <w:i/>
        </w:rPr>
        <w:t>International</w:t>
      </w:r>
    </w:p>
    <w:p w14:paraId="26C7D93C" w14:textId="77777777" w:rsidR="00F3430F" w:rsidRPr="009661C4" w:rsidRDefault="00F3430F" w:rsidP="00DB210A"/>
    <w:p w14:paraId="5BE59A80" w14:textId="77777777" w:rsidR="00DB210A" w:rsidRPr="009661C4" w:rsidRDefault="00DB210A" w:rsidP="00DB210A">
      <w:r w:rsidRPr="009661C4">
        <w:t xml:space="preserve">          </w:t>
      </w:r>
      <w:r w:rsidR="00F3430F" w:rsidRPr="009661C4">
        <w:tab/>
      </w:r>
      <w:r w:rsidRPr="009661C4">
        <w:t xml:space="preserve">2004          </w:t>
      </w:r>
      <w:r w:rsidR="00F3430F" w:rsidRPr="009661C4">
        <w:tab/>
      </w:r>
      <w:r w:rsidRPr="009661C4">
        <w:t xml:space="preserve">Tissue Microarrays in Cancer Epidemiology, 2004 Hydra </w:t>
      </w:r>
    </w:p>
    <w:p w14:paraId="12651A30" w14:textId="77777777" w:rsidR="00DB210A" w:rsidRPr="009661C4" w:rsidRDefault="00DB210A" w:rsidP="00F3430F">
      <w:pPr>
        <w:ind w:left="1440" w:firstLine="720"/>
      </w:pPr>
      <w:r w:rsidRPr="009661C4">
        <w:t>Cancer Meeting, Hydra, Greece</w:t>
      </w:r>
    </w:p>
    <w:p w14:paraId="4BAA5650" w14:textId="77777777" w:rsidR="00835253" w:rsidRPr="009661C4" w:rsidRDefault="00835253" w:rsidP="00F3430F">
      <w:pPr>
        <w:ind w:left="1440" w:firstLine="720"/>
      </w:pPr>
    </w:p>
    <w:p w14:paraId="60BE21B6" w14:textId="77777777" w:rsidR="00835253" w:rsidRPr="009661C4" w:rsidRDefault="00835253" w:rsidP="00835253">
      <w:pPr>
        <w:autoSpaceDE w:val="0"/>
        <w:autoSpaceDN w:val="0"/>
        <w:adjustRightInd w:val="0"/>
        <w:ind w:left="2160" w:hanging="1440"/>
        <w:rPr>
          <w:bCs/>
          <w:color w:val="231F20"/>
        </w:rPr>
      </w:pPr>
      <w:r w:rsidRPr="009661C4">
        <w:t>2006</w:t>
      </w:r>
      <w:r w:rsidRPr="009661C4">
        <w:tab/>
      </w:r>
      <w:r w:rsidRPr="009661C4">
        <w:rPr>
          <w:bCs/>
          <w:color w:val="231F20"/>
        </w:rPr>
        <w:t xml:space="preserve">Epidemiological studies on the relationship between acrylamide in the diet and cancer risk, </w:t>
      </w:r>
      <w:r w:rsidRPr="009661C4">
        <w:rPr>
          <w:bCs/>
        </w:rPr>
        <w:t xml:space="preserve">Multidisciplinary approaches to reducing the levels of acrylamide in food, Association of Applied Biologists, </w:t>
      </w:r>
      <w:r w:rsidRPr="009661C4">
        <w:rPr>
          <w:bCs/>
          <w:color w:val="231F20"/>
        </w:rPr>
        <w:t>Hertfordshire, UK</w:t>
      </w:r>
    </w:p>
    <w:p w14:paraId="79203D79" w14:textId="77777777" w:rsidR="00AD3E46" w:rsidRPr="009661C4" w:rsidRDefault="00AD3E46" w:rsidP="00AD3E46"/>
    <w:p w14:paraId="64E33C8C" w14:textId="77777777" w:rsidR="00835253" w:rsidRPr="009661C4" w:rsidRDefault="00835253" w:rsidP="00835253">
      <w:pPr>
        <w:autoSpaceDE w:val="0"/>
        <w:autoSpaceDN w:val="0"/>
        <w:adjustRightInd w:val="0"/>
        <w:ind w:left="2160" w:hanging="1440"/>
        <w:rPr>
          <w:bCs/>
          <w:color w:val="231F20"/>
        </w:rPr>
      </w:pPr>
      <w:r w:rsidRPr="009661C4">
        <w:rPr>
          <w:bCs/>
          <w:color w:val="231F20"/>
        </w:rPr>
        <w:t>2007</w:t>
      </w:r>
      <w:r w:rsidRPr="009661C4">
        <w:rPr>
          <w:bCs/>
          <w:color w:val="231F20"/>
        </w:rPr>
        <w:tab/>
        <w:t>Panelist, Icelandic Meeting on Prostate Cancer (</w:t>
      </w:r>
      <w:r w:rsidRPr="009661C4">
        <w:rPr>
          <w:bCs/>
          <w:i/>
          <w:color w:val="231F20"/>
        </w:rPr>
        <w:t>Progress</w:t>
      </w:r>
      <w:r w:rsidRPr="009661C4">
        <w:rPr>
          <w:bCs/>
          <w:color w:val="231F20"/>
        </w:rPr>
        <w:t>), University of Iceland, Reykjavik, Iceland</w:t>
      </w:r>
    </w:p>
    <w:p w14:paraId="7C96AEC8" w14:textId="77777777" w:rsidR="00835253" w:rsidRPr="009661C4" w:rsidRDefault="00835253" w:rsidP="00835253">
      <w:pPr>
        <w:autoSpaceDE w:val="0"/>
        <w:autoSpaceDN w:val="0"/>
        <w:adjustRightInd w:val="0"/>
        <w:ind w:left="2160" w:hanging="1440"/>
        <w:rPr>
          <w:bCs/>
          <w:color w:val="231F20"/>
        </w:rPr>
      </w:pPr>
    </w:p>
    <w:p w14:paraId="3BBC2C63" w14:textId="77777777" w:rsidR="004E31B9" w:rsidRPr="009661C4" w:rsidRDefault="004E31B9" w:rsidP="004E31B9">
      <w:pPr>
        <w:ind w:left="2160" w:hanging="1440"/>
      </w:pPr>
      <w:r w:rsidRPr="009661C4">
        <w:t>2008</w:t>
      </w:r>
      <w:r w:rsidRPr="009661C4">
        <w:tab/>
        <w:t xml:space="preserve">Tumor angiogenesis and prostate cancer mortality, University of Orebro, </w:t>
      </w:r>
      <w:r w:rsidR="00446B89" w:rsidRPr="009661C4">
        <w:t xml:space="preserve">Orebro, </w:t>
      </w:r>
      <w:r w:rsidRPr="009661C4">
        <w:t>Sweden</w:t>
      </w:r>
    </w:p>
    <w:p w14:paraId="3CFFA403" w14:textId="77777777" w:rsidR="00167111" w:rsidRPr="009661C4" w:rsidRDefault="00167111" w:rsidP="00167111">
      <w:pPr>
        <w:spacing w:before="240"/>
        <w:ind w:left="2160" w:hanging="1440"/>
      </w:pPr>
      <w:r w:rsidRPr="009661C4">
        <w:t>2008</w:t>
      </w:r>
      <w:r w:rsidRPr="009661C4">
        <w:tab/>
        <w:t>Concepts and Principles of Cancer Screening, University of Iceland, Reykjavik, Iceland</w:t>
      </w:r>
    </w:p>
    <w:p w14:paraId="3643DCF5" w14:textId="77777777" w:rsidR="00835253" w:rsidRPr="009661C4" w:rsidRDefault="00835253" w:rsidP="00835253">
      <w:pPr>
        <w:autoSpaceDE w:val="0"/>
        <w:autoSpaceDN w:val="0"/>
        <w:adjustRightInd w:val="0"/>
        <w:ind w:left="2160" w:hanging="1440"/>
        <w:rPr>
          <w:bCs/>
          <w:color w:val="231F20"/>
        </w:rPr>
      </w:pPr>
    </w:p>
    <w:p w14:paraId="648082FC" w14:textId="77777777" w:rsidR="00835253" w:rsidRPr="009661C4" w:rsidRDefault="00897CA2" w:rsidP="00897CA2">
      <w:pPr>
        <w:autoSpaceDE w:val="0"/>
        <w:autoSpaceDN w:val="0"/>
        <w:adjustRightInd w:val="0"/>
        <w:ind w:left="2160" w:hanging="1440"/>
      </w:pPr>
      <w:r w:rsidRPr="009661C4">
        <w:rPr>
          <w:color w:val="000000"/>
        </w:rPr>
        <w:t>2008</w:t>
      </w:r>
      <w:r w:rsidRPr="009661C4">
        <w:rPr>
          <w:color w:val="000000"/>
        </w:rPr>
        <w:tab/>
      </w:r>
      <w:r w:rsidR="00835253" w:rsidRPr="009661C4">
        <w:rPr>
          <w:color w:val="000000"/>
        </w:rPr>
        <w:t>Panelist, Bladder Cancer-from Pathogenesis to Prevention-International Consultation, World Health Organization International Consultation, Stockholm, Sweden</w:t>
      </w:r>
    </w:p>
    <w:p w14:paraId="312DF189" w14:textId="77777777" w:rsidR="00100540" w:rsidRPr="009661C4" w:rsidRDefault="00100540" w:rsidP="00100540">
      <w:pPr>
        <w:autoSpaceDE w:val="0"/>
        <w:autoSpaceDN w:val="0"/>
        <w:adjustRightInd w:val="0"/>
        <w:ind w:left="720"/>
      </w:pPr>
    </w:p>
    <w:p w14:paraId="4A97F580" w14:textId="77777777" w:rsidR="00DA6981" w:rsidRPr="009661C4" w:rsidRDefault="00100540" w:rsidP="00100540">
      <w:pPr>
        <w:autoSpaceDE w:val="0"/>
        <w:autoSpaceDN w:val="0"/>
        <w:adjustRightInd w:val="0"/>
        <w:ind w:left="720"/>
      </w:pPr>
      <w:r w:rsidRPr="009661C4">
        <w:t>2009</w:t>
      </w:r>
      <w:r w:rsidRPr="009661C4">
        <w:tab/>
      </w:r>
      <w:r w:rsidRPr="009661C4">
        <w:tab/>
        <w:t xml:space="preserve">Panelist, Prostate Cancer Retreat, University of Orebro, Orebro, Sweden  </w:t>
      </w:r>
    </w:p>
    <w:p w14:paraId="42B21C72" w14:textId="77777777" w:rsidR="00DA6981" w:rsidRPr="009661C4" w:rsidRDefault="00DA6981" w:rsidP="00100540">
      <w:pPr>
        <w:autoSpaceDE w:val="0"/>
        <w:autoSpaceDN w:val="0"/>
        <w:adjustRightInd w:val="0"/>
        <w:ind w:left="720"/>
      </w:pPr>
    </w:p>
    <w:p w14:paraId="45FA1F4D" w14:textId="77777777" w:rsidR="00665B18" w:rsidRPr="009661C4" w:rsidRDefault="00DA6981" w:rsidP="00B87BF9">
      <w:pPr>
        <w:autoSpaceDE w:val="0"/>
        <w:autoSpaceDN w:val="0"/>
        <w:adjustRightInd w:val="0"/>
        <w:ind w:left="2160" w:hanging="1440"/>
        <w:rPr>
          <w:color w:val="000000"/>
        </w:rPr>
      </w:pPr>
      <w:r w:rsidRPr="009661C4">
        <w:t>2009</w:t>
      </w:r>
      <w:r w:rsidRPr="009661C4">
        <w:tab/>
      </w:r>
      <w:r w:rsidR="00B87BF9" w:rsidRPr="009661C4">
        <w:t>The state of affairs of epidemiological research on acrylamide and human cancer risk, Maastricht University, The Netherlands</w:t>
      </w:r>
      <w:r w:rsidR="00100540" w:rsidRPr="009661C4">
        <w:rPr>
          <w:color w:val="000000"/>
        </w:rPr>
        <w:tab/>
      </w:r>
    </w:p>
    <w:p w14:paraId="278F974E" w14:textId="77777777" w:rsidR="00581E8E" w:rsidRPr="009661C4" w:rsidRDefault="00581E8E" w:rsidP="00581E8E">
      <w:pPr>
        <w:autoSpaceDE w:val="0"/>
        <w:autoSpaceDN w:val="0"/>
        <w:adjustRightInd w:val="0"/>
        <w:ind w:left="2160" w:hanging="1440"/>
        <w:rPr>
          <w:color w:val="000000"/>
        </w:rPr>
      </w:pPr>
    </w:p>
    <w:p w14:paraId="4AAC4601" w14:textId="77777777" w:rsidR="00581E8E" w:rsidRPr="009661C4" w:rsidRDefault="00581E8E" w:rsidP="00581E8E">
      <w:pPr>
        <w:autoSpaceDE w:val="0"/>
        <w:autoSpaceDN w:val="0"/>
        <w:adjustRightInd w:val="0"/>
        <w:ind w:left="2160" w:hanging="1440"/>
        <w:rPr>
          <w:color w:val="000000"/>
        </w:rPr>
      </w:pPr>
      <w:r w:rsidRPr="009661C4">
        <w:rPr>
          <w:color w:val="000000"/>
        </w:rPr>
        <w:t>2010</w:t>
      </w:r>
      <w:r w:rsidRPr="009661C4">
        <w:rPr>
          <w:color w:val="000000"/>
        </w:rPr>
        <w:tab/>
        <w:t>Promenade Gruppen: Background and Hypothesis for the randomized trial, Prostate Cancer at Solstice Meeting, University of Iceland, Reykjavik, Iceland</w:t>
      </w:r>
    </w:p>
    <w:p w14:paraId="4E0676D2" w14:textId="77777777" w:rsidR="00665B18" w:rsidRPr="009661C4" w:rsidRDefault="00665B18" w:rsidP="00B87BF9">
      <w:pPr>
        <w:autoSpaceDE w:val="0"/>
        <w:autoSpaceDN w:val="0"/>
        <w:adjustRightInd w:val="0"/>
        <w:ind w:left="2160" w:hanging="1440"/>
        <w:rPr>
          <w:color w:val="000000"/>
        </w:rPr>
      </w:pPr>
    </w:p>
    <w:p w14:paraId="690923B0" w14:textId="77777777" w:rsidR="00581E8E" w:rsidRPr="009661C4" w:rsidRDefault="00665B18" w:rsidP="00B87BF9">
      <w:pPr>
        <w:autoSpaceDE w:val="0"/>
        <w:autoSpaceDN w:val="0"/>
        <w:adjustRightInd w:val="0"/>
        <w:ind w:left="2160" w:hanging="1440"/>
        <w:rPr>
          <w:color w:val="000000"/>
        </w:rPr>
      </w:pPr>
      <w:r w:rsidRPr="009661C4">
        <w:rPr>
          <w:color w:val="000000"/>
        </w:rPr>
        <w:t>2010</w:t>
      </w:r>
      <w:r w:rsidRPr="009661C4">
        <w:rPr>
          <w:color w:val="000000"/>
        </w:rPr>
        <w:tab/>
        <w:t xml:space="preserve">The Patho-Epidemiology of Prostate Cancer: An epidemiologist’s perspective, </w:t>
      </w:r>
      <w:r w:rsidRPr="009661C4">
        <w:t>Società Italiana di Urologia Oncologica (SIURO)</w:t>
      </w:r>
      <w:r w:rsidRPr="009661C4">
        <w:rPr>
          <w:color w:val="000000"/>
        </w:rPr>
        <w:t>, Rome, Italy</w:t>
      </w:r>
    </w:p>
    <w:p w14:paraId="1EAB0921" w14:textId="77777777" w:rsidR="00581E8E" w:rsidRPr="009661C4" w:rsidRDefault="00581E8E" w:rsidP="00B87BF9">
      <w:pPr>
        <w:autoSpaceDE w:val="0"/>
        <w:autoSpaceDN w:val="0"/>
        <w:adjustRightInd w:val="0"/>
        <w:ind w:left="2160" w:hanging="1440"/>
        <w:rPr>
          <w:color w:val="000000"/>
        </w:rPr>
      </w:pPr>
    </w:p>
    <w:p w14:paraId="228A09F0" w14:textId="77777777" w:rsidR="00100540" w:rsidRPr="009661C4" w:rsidRDefault="00581E8E" w:rsidP="00B87BF9">
      <w:pPr>
        <w:autoSpaceDE w:val="0"/>
        <w:autoSpaceDN w:val="0"/>
        <w:adjustRightInd w:val="0"/>
        <w:ind w:left="2160" w:hanging="1440"/>
        <w:rPr>
          <w:color w:val="000000"/>
        </w:rPr>
      </w:pPr>
      <w:r w:rsidRPr="009661C4">
        <w:rPr>
          <w:color w:val="000000"/>
        </w:rPr>
        <w:t>2010</w:t>
      </w:r>
      <w:r w:rsidRPr="009661C4">
        <w:rPr>
          <w:color w:val="000000"/>
        </w:rPr>
        <w:tab/>
      </w:r>
      <w:r w:rsidR="002E1572" w:rsidRPr="009661C4">
        <w:rPr>
          <w:color w:val="000000"/>
        </w:rPr>
        <w:t>Symposium</w:t>
      </w:r>
      <w:r w:rsidRPr="009661C4">
        <w:rPr>
          <w:color w:val="000000"/>
        </w:rPr>
        <w:t xml:space="preserve"> Panelist and Speaker, Bologna Patho-epidemiology Prostate Cancer Retreat, University of Bologna, Italy</w:t>
      </w:r>
      <w:r w:rsidR="00665B18" w:rsidRPr="009661C4">
        <w:rPr>
          <w:color w:val="000000"/>
        </w:rPr>
        <w:t xml:space="preserve"> </w:t>
      </w:r>
      <w:r w:rsidR="00100540" w:rsidRPr="009661C4">
        <w:rPr>
          <w:color w:val="000000"/>
        </w:rPr>
        <w:tab/>
      </w:r>
    </w:p>
    <w:p w14:paraId="24ABF296" w14:textId="77777777" w:rsidR="007C0693" w:rsidRPr="009661C4" w:rsidRDefault="007C0693" w:rsidP="00B87BF9">
      <w:pPr>
        <w:autoSpaceDE w:val="0"/>
        <w:autoSpaceDN w:val="0"/>
        <w:adjustRightInd w:val="0"/>
        <w:ind w:left="2160" w:hanging="1440"/>
        <w:rPr>
          <w:color w:val="000000"/>
        </w:rPr>
      </w:pPr>
    </w:p>
    <w:p w14:paraId="73863962" w14:textId="77777777" w:rsidR="007C0693" w:rsidRPr="009661C4" w:rsidRDefault="007C0693" w:rsidP="007C0693">
      <w:pPr>
        <w:ind w:left="2160" w:hanging="1440"/>
      </w:pPr>
      <w:r w:rsidRPr="009661C4">
        <w:rPr>
          <w:color w:val="000000"/>
        </w:rPr>
        <w:t>2010</w:t>
      </w:r>
      <w:r w:rsidRPr="009661C4">
        <w:rPr>
          <w:color w:val="000000"/>
        </w:rPr>
        <w:tab/>
      </w:r>
      <w:r w:rsidRPr="009661C4">
        <w:t xml:space="preserve">Nutrigenetics: Antioxidants and SNPs in antioxidant genes in relation to prostate cancer, Neon Annual Meeting, Nobel Forum, Karolinska Institutet, Stockholm, Sweden </w:t>
      </w:r>
    </w:p>
    <w:p w14:paraId="7F545D15" w14:textId="77777777" w:rsidR="00E05474" w:rsidRPr="009661C4" w:rsidRDefault="00E05474" w:rsidP="007C0693">
      <w:pPr>
        <w:ind w:left="2160" w:hanging="1440"/>
      </w:pPr>
    </w:p>
    <w:p w14:paraId="6283F1D4" w14:textId="77777777" w:rsidR="00E05474" w:rsidRPr="009661C4" w:rsidRDefault="00E05474" w:rsidP="007C0693">
      <w:pPr>
        <w:ind w:left="2160" w:hanging="1440"/>
      </w:pPr>
      <w:r w:rsidRPr="009661C4">
        <w:t>2011</w:t>
      </w:r>
      <w:r w:rsidRPr="009661C4">
        <w:tab/>
        <w:t>Patho-epidemiology studies of molecular signatures in the SPCG-4 trial, Scandinavian Prostate Cancer Group Annual Meeting, Stockholm, Sweden</w:t>
      </w:r>
    </w:p>
    <w:p w14:paraId="7AE12DF3" w14:textId="77777777" w:rsidR="00AE03AB" w:rsidRPr="009661C4" w:rsidRDefault="00AE03AB" w:rsidP="007C0693">
      <w:pPr>
        <w:ind w:left="2160" w:hanging="1440"/>
      </w:pPr>
    </w:p>
    <w:p w14:paraId="2BACBE9C" w14:textId="77777777" w:rsidR="002E1572" w:rsidRPr="009661C4" w:rsidRDefault="002E1572" w:rsidP="007C0693">
      <w:pPr>
        <w:ind w:left="2160" w:hanging="1440"/>
      </w:pPr>
      <w:r w:rsidRPr="009661C4">
        <w:t>2011</w:t>
      </w:r>
      <w:r w:rsidRPr="009661C4">
        <w:tab/>
        <w:t>Molecular Markers of Lethal Prostate Cancer</w:t>
      </w:r>
      <w:r w:rsidR="00A742C3" w:rsidRPr="009661C4">
        <w:t>, 9</w:t>
      </w:r>
      <w:r w:rsidR="00A742C3" w:rsidRPr="009661C4">
        <w:rPr>
          <w:vertAlign w:val="superscript"/>
        </w:rPr>
        <w:t>th</w:t>
      </w:r>
      <w:r w:rsidR="00A742C3" w:rsidRPr="009661C4">
        <w:t xml:space="preserve"> Annual World Congress of Urological Research, Innsbruck Austria</w:t>
      </w:r>
    </w:p>
    <w:p w14:paraId="1D193FEA" w14:textId="77777777" w:rsidR="00381486" w:rsidRPr="009661C4" w:rsidRDefault="00381486" w:rsidP="007C0693">
      <w:pPr>
        <w:ind w:left="2160" w:hanging="1440"/>
      </w:pPr>
    </w:p>
    <w:p w14:paraId="6CB5B44B" w14:textId="77777777" w:rsidR="009B4A21" w:rsidRPr="009661C4" w:rsidRDefault="009B4A21" w:rsidP="007C0693">
      <w:pPr>
        <w:ind w:left="2160" w:hanging="1440"/>
      </w:pPr>
      <w:r w:rsidRPr="009661C4">
        <w:t>2011</w:t>
      </w:r>
      <w:r w:rsidRPr="009661C4">
        <w:tab/>
        <w:t xml:space="preserve">Shedding Light on the Heritability of Prostate Cancer: a study of 100,000 Nordic Twins, </w:t>
      </w:r>
      <w:r w:rsidR="00AE7DAC" w:rsidRPr="009661C4">
        <w:t xml:space="preserve">Invited Lecture, </w:t>
      </w:r>
      <w:r w:rsidRPr="009661C4">
        <w:t>Trinity College, Dublin Ireland</w:t>
      </w:r>
    </w:p>
    <w:p w14:paraId="11D29B9B" w14:textId="77777777" w:rsidR="009B4A21" w:rsidRPr="009661C4" w:rsidRDefault="009B4A21" w:rsidP="007C0693">
      <w:pPr>
        <w:ind w:left="2160" w:hanging="1440"/>
      </w:pPr>
    </w:p>
    <w:p w14:paraId="57A8549C" w14:textId="77777777" w:rsidR="009B4A21" w:rsidRPr="009661C4" w:rsidRDefault="009B4A21" w:rsidP="007C0693">
      <w:pPr>
        <w:ind w:left="2160" w:hanging="1440"/>
      </w:pPr>
      <w:r w:rsidRPr="009661C4">
        <w:t>2011</w:t>
      </w:r>
      <w:r w:rsidRPr="009661C4">
        <w:tab/>
        <w:t xml:space="preserve">Tumor Drivers of the Link Between Obesity and Lethal Prostate Cancer, </w:t>
      </w:r>
      <w:r w:rsidR="00AE7DAC" w:rsidRPr="009661C4">
        <w:t>Research Oncology Seminar, Kings College, London UK</w:t>
      </w:r>
    </w:p>
    <w:p w14:paraId="6FC2D390" w14:textId="77777777" w:rsidR="00975629" w:rsidRPr="009661C4" w:rsidRDefault="00975629" w:rsidP="007C0693">
      <w:pPr>
        <w:ind w:left="2160" w:hanging="1440"/>
      </w:pPr>
    </w:p>
    <w:p w14:paraId="203B34EC" w14:textId="77777777" w:rsidR="00302586" w:rsidRPr="009661C4" w:rsidRDefault="00975629" w:rsidP="00302586">
      <w:pPr>
        <w:ind w:left="2160" w:hanging="1440"/>
      </w:pPr>
      <w:r w:rsidRPr="009661C4">
        <w:t>2012</w:t>
      </w:r>
      <w:r w:rsidRPr="009661C4">
        <w:tab/>
        <w:t>Tumor markers of Lethal Prostate Cancer: Links with Obesity, Faculty Meeting Seminar, Karolinska Institutet, Stockholm, Sweden</w:t>
      </w:r>
    </w:p>
    <w:p w14:paraId="1A6A1415" w14:textId="77777777" w:rsidR="00302586" w:rsidRPr="009661C4" w:rsidRDefault="00302586" w:rsidP="00302586">
      <w:pPr>
        <w:ind w:left="2160" w:hanging="1440"/>
      </w:pPr>
    </w:p>
    <w:p w14:paraId="72913501" w14:textId="77777777" w:rsidR="00302586" w:rsidRDefault="00302586" w:rsidP="00302586">
      <w:pPr>
        <w:ind w:left="2160" w:hanging="1440"/>
        <w:rPr>
          <w:color w:val="000000"/>
          <w:lang w:val="en-GB"/>
        </w:rPr>
      </w:pPr>
      <w:r w:rsidRPr="009661C4">
        <w:t>2012</w:t>
      </w:r>
      <w:r w:rsidRPr="009661C4">
        <w:tab/>
      </w:r>
      <w:r w:rsidRPr="009661C4">
        <w:rPr>
          <w:color w:val="000000"/>
          <w:lang w:val="en-GB"/>
        </w:rPr>
        <w:t>Unveiling the heritability in cancer: an updated analysis from the Nordic</w:t>
      </w:r>
      <w:r w:rsidRPr="009661C4">
        <w:t xml:space="preserve"> </w:t>
      </w:r>
      <w:r w:rsidRPr="009661C4">
        <w:rPr>
          <w:color w:val="000000"/>
          <w:lang w:val="en-GB"/>
        </w:rPr>
        <w:t xml:space="preserve">twin registry of cancer, </w:t>
      </w:r>
      <w:r w:rsidR="007A0220" w:rsidRPr="009661C4">
        <w:rPr>
          <w:color w:val="000000"/>
          <w:lang w:val="en-GB"/>
        </w:rPr>
        <w:t>14</w:t>
      </w:r>
      <w:r w:rsidR="007A0220" w:rsidRPr="009661C4">
        <w:rPr>
          <w:color w:val="000000"/>
          <w:vertAlign w:val="superscript"/>
          <w:lang w:val="en-GB"/>
        </w:rPr>
        <w:t>th</w:t>
      </w:r>
      <w:r w:rsidR="007A0220" w:rsidRPr="009661C4">
        <w:rPr>
          <w:color w:val="000000"/>
          <w:lang w:val="en-GB"/>
        </w:rPr>
        <w:t xml:space="preserve"> Congress of the International Society Twin Studies, Florence, Italy</w:t>
      </w:r>
      <w:r w:rsidRPr="009661C4">
        <w:rPr>
          <w:color w:val="000000"/>
          <w:lang w:val="en-GB"/>
        </w:rPr>
        <w:t> </w:t>
      </w:r>
    </w:p>
    <w:p w14:paraId="5BB5520D" w14:textId="77777777" w:rsidR="00BD3442" w:rsidRDefault="00BD3442" w:rsidP="00302586">
      <w:pPr>
        <w:ind w:left="2160" w:hanging="1440"/>
        <w:rPr>
          <w:color w:val="000000"/>
          <w:lang w:val="en-GB"/>
        </w:rPr>
      </w:pPr>
    </w:p>
    <w:p w14:paraId="035EBBF5" w14:textId="216C884A" w:rsidR="00BD3442" w:rsidRPr="009661C4" w:rsidRDefault="00BD3442" w:rsidP="00302586">
      <w:pPr>
        <w:ind w:left="2160" w:hanging="1440"/>
      </w:pPr>
      <w:r>
        <w:rPr>
          <w:color w:val="000000"/>
          <w:lang w:val="en-GB"/>
        </w:rPr>
        <w:t>2012</w:t>
      </w:r>
      <w:r>
        <w:rPr>
          <w:color w:val="000000"/>
          <w:lang w:val="en-GB"/>
        </w:rPr>
        <w:tab/>
        <w:t>Integrating mRNA profiling in prostate cancer risk prediction, Prostate Cancer UK Action Forum, Rotterdam, the Netherlands</w:t>
      </w:r>
    </w:p>
    <w:p w14:paraId="47AB5D3A" w14:textId="77777777" w:rsidR="00302586" w:rsidRPr="009661C4" w:rsidRDefault="00302586" w:rsidP="007C0693">
      <w:pPr>
        <w:ind w:left="2160" w:hanging="1440"/>
      </w:pPr>
    </w:p>
    <w:p w14:paraId="14244946" w14:textId="77777777" w:rsidR="007C0693" w:rsidRPr="009661C4" w:rsidRDefault="007C0693" w:rsidP="00B87BF9">
      <w:pPr>
        <w:autoSpaceDE w:val="0"/>
        <w:autoSpaceDN w:val="0"/>
        <w:adjustRightInd w:val="0"/>
        <w:ind w:left="2160" w:hanging="1440"/>
        <w:rPr>
          <w:color w:val="000000"/>
        </w:rPr>
      </w:pPr>
    </w:p>
    <w:p w14:paraId="4F1BB5AE" w14:textId="77777777" w:rsidR="00F3430F" w:rsidRPr="009661C4" w:rsidRDefault="00F3430F" w:rsidP="00DB210A"/>
    <w:p w14:paraId="7515B757" w14:textId="77777777" w:rsidR="00807FCA" w:rsidRPr="009661C4" w:rsidRDefault="00807FCA" w:rsidP="00CE0796">
      <w:pPr>
        <w:outlineLvl w:val="0"/>
      </w:pPr>
      <w:r w:rsidRPr="009661C4">
        <w:rPr>
          <w:i/>
        </w:rPr>
        <w:t>National</w:t>
      </w:r>
    </w:p>
    <w:p w14:paraId="5D276A5B" w14:textId="77777777" w:rsidR="00807FCA" w:rsidRPr="009661C4" w:rsidRDefault="00807FCA" w:rsidP="00807FCA">
      <w:pPr>
        <w:ind w:left="2160" w:hanging="1440"/>
      </w:pPr>
    </w:p>
    <w:p w14:paraId="4C2818AC" w14:textId="77777777" w:rsidR="00100540" w:rsidRPr="009661C4" w:rsidRDefault="00100540" w:rsidP="00100540">
      <w:r w:rsidRPr="009661C4">
        <w:t xml:space="preserve">    </w:t>
      </w:r>
      <w:r w:rsidRPr="009661C4">
        <w:tab/>
        <w:t xml:space="preserve">2004          </w:t>
      </w:r>
      <w:r w:rsidRPr="009661C4">
        <w:tab/>
        <w:t xml:space="preserve">Dietary acrylamide and risk of cancer, American Chemical </w:t>
      </w:r>
    </w:p>
    <w:p w14:paraId="394762BD" w14:textId="77777777" w:rsidR="00100540" w:rsidRPr="009661C4" w:rsidRDefault="00100540" w:rsidP="00100540">
      <w:pPr>
        <w:ind w:left="2160"/>
      </w:pPr>
      <w:r w:rsidRPr="009661C4">
        <w:t>Society, 227th National Meeting in Anaheim, CA</w:t>
      </w:r>
    </w:p>
    <w:p w14:paraId="02A3C7DA" w14:textId="77777777" w:rsidR="00100540" w:rsidRPr="009661C4" w:rsidRDefault="00100540" w:rsidP="00100540">
      <w:pPr>
        <w:ind w:left="2160"/>
      </w:pPr>
    </w:p>
    <w:p w14:paraId="6036ABD8" w14:textId="77777777" w:rsidR="00100540" w:rsidRPr="009661C4" w:rsidRDefault="00100540" w:rsidP="00100540">
      <w:pPr>
        <w:ind w:firstLine="720"/>
      </w:pPr>
      <w:r w:rsidRPr="009661C4">
        <w:t xml:space="preserve">2005          </w:t>
      </w:r>
      <w:r w:rsidRPr="009661C4">
        <w:tab/>
        <w:t xml:space="preserve">Dietary Acrylamide and risk of human cancer: the role of </w:t>
      </w:r>
    </w:p>
    <w:p w14:paraId="2C6B5969" w14:textId="77777777" w:rsidR="00100540" w:rsidRPr="009661C4" w:rsidRDefault="00100540" w:rsidP="00100540">
      <w:pPr>
        <w:ind w:left="2160"/>
      </w:pPr>
      <w:r w:rsidRPr="009661C4">
        <w:t>epidemiology, Society of Toxicology, 44th Annual Meeting, New Orleans, LA</w:t>
      </w:r>
    </w:p>
    <w:p w14:paraId="2D51D6C1" w14:textId="77777777" w:rsidR="00100540" w:rsidRPr="009661C4" w:rsidRDefault="00100540" w:rsidP="00100540">
      <w:pPr>
        <w:ind w:left="2160" w:hanging="1440"/>
      </w:pPr>
    </w:p>
    <w:p w14:paraId="37A87A23" w14:textId="77777777" w:rsidR="00A70E1C" w:rsidRPr="009661C4" w:rsidRDefault="00A70E1C" w:rsidP="00807FCA">
      <w:pPr>
        <w:ind w:left="2160" w:hanging="1440"/>
      </w:pPr>
      <w:r w:rsidRPr="009661C4">
        <w:t>2006</w:t>
      </w:r>
      <w:r w:rsidRPr="009661C4">
        <w:tab/>
        <w:t>Identifying molecular signatures of indolent and lethal prostate cancer. Prostate Cancer InterSPORE Meeting, National Cancer Institute, Houston, TX</w:t>
      </w:r>
    </w:p>
    <w:p w14:paraId="55626A41" w14:textId="77777777" w:rsidR="00100540" w:rsidRPr="009661C4" w:rsidRDefault="00100540" w:rsidP="00807FCA">
      <w:pPr>
        <w:ind w:left="2160" w:hanging="1440"/>
      </w:pPr>
    </w:p>
    <w:p w14:paraId="3B931BC7" w14:textId="77777777" w:rsidR="00100540" w:rsidRPr="009661C4" w:rsidRDefault="00100540" w:rsidP="00100540">
      <w:pPr>
        <w:ind w:left="2160" w:hanging="1440"/>
      </w:pPr>
      <w:r w:rsidRPr="009661C4">
        <w:t xml:space="preserve">2007 </w:t>
      </w:r>
      <w:r w:rsidRPr="009661C4">
        <w:tab/>
        <w:t xml:space="preserve">Multigene signatures of indolent and lethal prostate cancer, </w:t>
      </w:r>
      <w:r w:rsidRPr="009661C4">
        <w:rPr>
          <w:color w:val="000000"/>
        </w:rPr>
        <w:t>Active Surveillance for Early Stage Prostate Cancer, San Francisco, CA</w:t>
      </w:r>
    </w:p>
    <w:p w14:paraId="159D64CE" w14:textId="77777777" w:rsidR="00100540" w:rsidRPr="009661C4" w:rsidRDefault="00100540" w:rsidP="00100540">
      <w:pPr>
        <w:spacing w:before="240"/>
        <w:ind w:left="2160" w:hanging="1440"/>
        <w:rPr>
          <w:color w:val="000000"/>
        </w:rPr>
      </w:pPr>
      <w:r w:rsidRPr="009661C4">
        <w:rPr>
          <w:color w:val="000000"/>
        </w:rPr>
        <w:t xml:space="preserve">2007  </w:t>
      </w:r>
      <w:r w:rsidRPr="009661C4">
        <w:rPr>
          <w:color w:val="000000"/>
        </w:rPr>
        <w:tab/>
        <w:t>Panelist, The role of acrylamide in diet and risk of cancer, American Chemical  Society, 229</w:t>
      </w:r>
      <w:r w:rsidRPr="009661C4">
        <w:rPr>
          <w:color w:val="000000"/>
          <w:vertAlign w:val="superscript"/>
        </w:rPr>
        <w:t>th</w:t>
      </w:r>
      <w:r w:rsidRPr="009661C4">
        <w:rPr>
          <w:color w:val="000000"/>
        </w:rPr>
        <w:t xml:space="preserve"> National Meeting in Boston, MA</w:t>
      </w:r>
    </w:p>
    <w:p w14:paraId="5230FF90" w14:textId="77777777" w:rsidR="00A70E1C" w:rsidRPr="009661C4" w:rsidRDefault="00A70E1C" w:rsidP="00807FCA">
      <w:pPr>
        <w:ind w:left="2160" w:hanging="1440"/>
      </w:pPr>
    </w:p>
    <w:p w14:paraId="3CC91127" w14:textId="77777777" w:rsidR="00807FCA" w:rsidRPr="009661C4" w:rsidRDefault="00807FCA" w:rsidP="00807FCA">
      <w:pPr>
        <w:ind w:left="2160" w:hanging="1440"/>
      </w:pPr>
      <w:r w:rsidRPr="009661C4">
        <w:t>2008</w:t>
      </w:r>
      <w:r w:rsidRPr="009661C4">
        <w:tab/>
        <w:t xml:space="preserve">Obesity and the </w:t>
      </w:r>
      <w:r w:rsidRPr="009661C4">
        <w:rPr>
          <w:i/>
        </w:rPr>
        <w:t xml:space="preserve">TMPRSS2:ERG </w:t>
      </w:r>
      <w:r w:rsidRPr="009661C4">
        <w:t>Fusion, Prostate Cancer Foundation</w:t>
      </w:r>
      <w:r w:rsidR="00100540" w:rsidRPr="009661C4">
        <w:t xml:space="preserve"> Annual Retreat</w:t>
      </w:r>
      <w:r w:rsidRPr="009661C4">
        <w:t>, Lake Tahoe, CA</w:t>
      </w:r>
    </w:p>
    <w:p w14:paraId="08A3D6D8" w14:textId="77777777" w:rsidR="00A70E1C" w:rsidRPr="009661C4" w:rsidRDefault="00A70E1C" w:rsidP="00807FCA">
      <w:pPr>
        <w:ind w:left="2160" w:hanging="1440"/>
      </w:pPr>
    </w:p>
    <w:p w14:paraId="1075CF80" w14:textId="77777777" w:rsidR="00A70E1C" w:rsidRPr="009661C4" w:rsidRDefault="00A70E1C" w:rsidP="00807FCA">
      <w:pPr>
        <w:ind w:left="2160" w:hanging="1440"/>
      </w:pPr>
      <w:r w:rsidRPr="009661C4">
        <w:t>2008</w:t>
      </w:r>
      <w:r w:rsidRPr="009661C4">
        <w:tab/>
        <w:t>Obesity and Prostate Cancer Progression in the Physicians’ Health Study, National Cancer Institute Translational Meeting, Washington DC.</w:t>
      </w:r>
    </w:p>
    <w:p w14:paraId="12A6095D" w14:textId="77777777" w:rsidR="00835253" w:rsidRPr="009661C4" w:rsidRDefault="00835253" w:rsidP="00835253">
      <w:pPr>
        <w:ind w:left="1440" w:firstLine="720"/>
      </w:pPr>
      <w:r w:rsidRPr="009661C4">
        <w:t xml:space="preserve">    </w:t>
      </w:r>
    </w:p>
    <w:p w14:paraId="06C2008B" w14:textId="77777777" w:rsidR="00835253" w:rsidRPr="009661C4" w:rsidRDefault="00835253" w:rsidP="00100540">
      <w:pPr>
        <w:tabs>
          <w:tab w:val="left" w:pos="720"/>
        </w:tabs>
        <w:ind w:left="2160" w:hanging="2160"/>
      </w:pPr>
      <w:r w:rsidRPr="009661C4">
        <w:t xml:space="preserve">          </w:t>
      </w:r>
      <w:r w:rsidR="00100540" w:rsidRPr="009661C4">
        <w:t xml:space="preserve">  </w:t>
      </w:r>
      <w:r w:rsidRPr="009661C4">
        <w:t>2008</w:t>
      </w:r>
      <w:r w:rsidRPr="009661C4">
        <w:tab/>
        <w:t>Central adiposity and prostate cancer survival in relation to tumor tissue expression of sex steroid hormone receptors, Tri-institutional Prostate Cancer Program Retreat, Newport, RI</w:t>
      </w:r>
    </w:p>
    <w:p w14:paraId="5B9B7A1C" w14:textId="77777777" w:rsidR="00835253" w:rsidRPr="009661C4" w:rsidRDefault="00835253" w:rsidP="00835253"/>
    <w:p w14:paraId="76A8650D" w14:textId="77777777" w:rsidR="00100540" w:rsidRPr="009661C4" w:rsidRDefault="00100540" w:rsidP="00100540">
      <w:pPr>
        <w:ind w:left="2160" w:hanging="1440"/>
      </w:pPr>
      <w:r w:rsidRPr="009661C4">
        <w:t>2009</w:t>
      </w:r>
      <w:r w:rsidRPr="009661C4">
        <w:tab/>
      </w:r>
      <w:r w:rsidR="00835253" w:rsidRPr="009661C4">
        <w:t>Tomatoes</w:t>
      </w:r>
      <w:r w:rsidRPr="009661C4">
        <w:t>, lycopene</w:t>
      </w:r>
      <w:r w:rsidR="00835253" w:rsidRPr="009661C4">
        <w:t xml:space="preserve"> and prostate cancer: is the association with disease progression mediated through</w:t>
      </w:r>
      <w:r w:rsidRPr="009661C4">
        <w:t xml:space="preserve"> angiogenesis? </w:t>
      </w:r>
      <w:r w:rsidR="00835253" w:rsidRPr="009661C4">
        <w:t xml:space="preserve"> </w:t>
      </w:r>
      <w:r w:rsidRPr="009661C4">
        <w:t>Tri-institutional Prostate Cancer Program Retreat, Baltimore, MD</w:t>
      </w:r>
    </w:p>
    <w:p w14:paraId="35399E9B" w14:textId="77777777" w:rsidR="00DA6981" w:rsidRPr="009661C4" w:rsidRDefault="00DA6981" w:rsidP="00100540">
      <w:pPr>
        <w:ind w:left="2160" w:hanging="1440"/>
      </w:pPr>
    </w:p>
    <w:p w14:paraId="7E8675F3" w14:textId="77777777" w:rsidR="00DA6981" w:rsidRPr="009661C4" w:rsidRDefault="00DA6981" w:rsidP="00100540">
      <w:pPr>
        <w:ind w:left="2160" w:hanging="1440"/>
      </w:pPr>
      <w:r w:rsidRPr="009661C4">
        <w:t>2009</w:t>
      </w:r>
      <w:r w:rsidRPr="009661C4">
        <w:tab/>
        <w:t>Do antioxidants prevent risk of TMPRSS2:ERG fusion prostate cancer? Prostate Cancer Foundation Annual Scientific Retreat, Lake Tahoe CA</w:t>
      </w:r>
    </w:p>
    <w:p w14:paraId="0767DCB9" w14:textId="77777777" w:rsidR="00DA6981" w:rsidRPr="009661C4" w:rsidRDefault="00DA6981" w:rsidP="00100540">
      <w:pPr>
        <w:ind w:left="2160" w:hanging="1440"/>
      </w:pPr>
    </w:p>
    <w:p w14:paraId="368B58FC" w14:textId="77777777" w:rsidR="00DA6981" w:rsidRPr="009661C4" w:rsidRDefault="00DA6981" w:rsidP="000D3607">
      <w:pPr>
        <w:numPr>
          <w:ilvl w:val="0"/>
          <w:numId w:val="14"/>
        </w:numPr>
      </w:pPr>
      <w:r w:rsidRPr="009661C4">
        <w:rPr>
          <w:lang w:bidi="en-US"/>
        </w:rPr>
        <w:t xml:space="preserve">Genetic and lifestyle factors impact prostate cancer survival through angiogenesis. </w:t>
      </w:r>
      <w:r w:rsidRPr="009661C4">
        <w:t>7th Annual International M. Judah Folkman Conference Antiangiogenesis: New Frontiers in Therapeutic Development, Boston, MA</w:t>
      </w:r>
    </w:p>
    <w:p w14:paraId="1AE182BB" w14:textId="77777777" w:rsidR="000D3607" w:rsidRPr="009661C4" w:rsidRDefault="000D3607" w:rsidP="000D3607">
      <w:pPr>
        <w:ind w:left="720"/>
      </w:pPr>
    </w:p>
    <w:p w14:paraId="586108D6" w14:textId="77777777" w:rsidR="00665B18" w:rsidRPr="009661C4" w:rsidRDefault="000D3607" w:rsidP="000D3607">
      <w:pPr>
        <w:ind w:left="2160" w:hanging="1440"/>
      </w:pPr>
      <w:r w:rsidRPr="009661C4">
        <w:t>2009</w:t>
      </w:r>
      <w:r w:rsidRPr="009661C4">
        <w:tab/>
        <w:t>TMPRSS2:ERG fusion and SPINK1 in prostate cancer etiology and progression, National Cancer Institute Translational Meeting, Tyson’s Corner, VA</w:t>
      </w:r>
    </w:p>
    <w:p w14:paraId="1D9CEFD5" w14:textId="77777777" w:rsidR="00665B18" w:rsidRPr="009661C4" w:rsidRDefault="00665B18" w:rsidP="000D3607">
      <w:pPr>
        <w:ind w:left="2160" w:hanging="1440"/>
      </w:pPr>
    </w:p>
    <w:p w14:paraId="28A97C0C" w14:textId="77777777" w:rsidR="00665B18" w:rsidRPr="009661C4" w:rsidRDefault="00665B18" w:rsidP="000D3607">
      <w:pPr>
        <w:ind w:left="2160" w:hanging="1440"/>
      </w:pPr>
      <w:r w:rsidRPr="009661C4">
        <w:t>2010</w:t>
      </w:r>
      <w:r w:rsidRPr="009661C4">
        <w:tab/>
        <w:t>The patho-epidemiology of prostate cancer. Multi-institutional Prostate Cancer Program Retreat, Ft Lauderdale, FL</w:t>
      </w:r>
    </w:p>
    <w:p w14:paraId="09089EA5" w14:textId="77777777" w:rsidR="00665B18" w:rsidRPr="009661C4" w:rsidRDefault="00665B18" w:rsidP="000D3607">
      <w:pPr>
        <w:ind w:left="2160" w:hanging="1440"/>
      </w:pPr>
    </w:p>
    <w:p w14:paraId="2ABAE1F4" w14:textId="77777777" w:rsidR="00756B23" w:rsidRPr="009661C4" w:rsidRDefault="00A958BD" w:rsidP="00CE0796">
      <w:pPr>
        <w:numPr>
          <w:ilvl w:val="0"/>
          <w:numId w:val="14"/>
        </w:numPr>
        <w:outlineLvl w:val="0"/>
      </w:pPr>
      <w:r w:rsidRPr="009661C4">
        <w:t>Genetic v</w:t>
      </w:r>
      <w:r w:rsidR="00665B18" w:rsidRPr="009661C4">
        <w:t>ariat</w:t>
      </w:r>
      <w:r w:rsidRPr="009661C4">
        <w:t>ion</w:t>
      </w:r>
      <w:r w:rsidR="00665B18" w:rsidRPr="009661C4">
        <w:t xml:space="preserve"> in antioxidant pathway and prostate cancer progression, SELECT </w:t>
      </w:r>
      <w:r w:rsidR="00382CD0" w:rsidRPr="009661C4">
        <w:t>T</w:t>
      </w:r>
      <w:r w:rsidR="00665B18" w:rsidRPr="009661C4">
        <w:t xml:space="preserve">rial </w:t>
      </w:r>
      <w:r w:rsidRPr="009661C4">
        <w:t>Symposium</w:t>
      </w:r>
      <w:r w:rsidR="00665B18" w:rsidRPr="009661C4">
        <w:t>,</w:t>
      </w:r>
      <w:r w:rsidRPr="009661C4">
        <w:t xml:space="preserve"> Southwest Oncology Group,</w:t>
      </w:r>
      <w:r w:rsidR="00665B18" w:rsidRPr="009661C4">
        <w:t xml:space="preserve"> Dallas, TX</w:t>
      </w:r>
    </w:p>
    <w:p w14:paraId="5E7B2874" w14:textId="77777777" w:rsidR="000D3607" w:rsidRDefault="00756B23" w:rsidP="00756B23">
      <w:pPr>
        <w:numPr>
          <w:ilvl w:val="0"/>
          <w:numId w:val="14"/>
        </w:numPr>
        <w:spacing w:before="240"/>
      </w:pPr>
      <w:r w:rsidRPr="009661C4">
        <w:t>Promenadgruppen: a pilot walking intervention among men with prostate cancer.  Fourth annual Multi-Institutional Prostate Cancer Program Retreat, Ft. Lauderdale, FL</w:t>
      </w:r>
      <w:r w:rsidR="000D3607" w:rsidRPr="009661C4">
        <w:tab/>
      </w:r>
    </w:p>
    <w:p w14:paraId="3DF2C51D" w14:textId="2C41CEC8" w:rsidR="00705AC8" w:rsidRPr="009661C4" w:rsidRDefault="00E72DAD" w:rsidP="00E72DAD">
      <w:pPr>
        <w:spacing w:before="240"/>
        <w:ind w:left="2160" w:hanging="1440"/>
      </w:pPr>
      <w:r>
        <w:t>2012</w:t>
      </w:r>
      <w:r>
        <w:tab/>
        <w:t>Session Chair, Prostate Cancer: Risk, Fifth annual Multi-Institutional Prostate Cancer Program Retreat, Ft. Lauderdale, FL</w:t>
      </w:r>
    </w:p>
    <w:p w14:paraId="35CBC9AD" w14:textId="77777777" w:rsidR="00FD3F64" w:rsidRPr="009661C4" w:rsidRDefault="00FD3F64" w:rsidP="00FD3F64">
      <w:pPr>
        <w:ind w:left="720"/>
      </w:pPr>
    </w:p>
    <w:p w14:paraId="6604BC06" w14:textId="401003DF" w:rsidR="00AE7DAC" w:rsidRDefault="00FD3F64" w:rsidP="00FB5310">
      <w:pPr>
        <w:pStyle w:val="ListParagraph"/>
        <w:numPr>
          <w:ilvl w:val="0"/>
          <w:numId w:val="14"/>
        </w:numPr>
      </w:pPr>
      <w:r w:rsidRPr="009661C4">
        <w:t xml:space="preserve">Tumor Tissue Collection: The Experience of the Harvard Cohorts. </w:t>
      </w:r>
      <w:r w:rsidR="008B21EE" w:rsidRPr="009661C4">
        <w:t xml:space="preserve">2011 Annual Meeting of the </w:t>
      </w:r>
      <w:r w:rsidR="00AE7DAC" w:rsidRPr="009661C4">
        <w:t>National Cancer Institute Cohort Consortium, Boston MA</w:t>
      </w:r>
    </w:p>
    <w:p w14:paraId="73A9613F" w14:textId="77777777" w:rsidR="00FB5310" w:rsidRDefault="00FB5310" w:rsidP="00FB5310">
      <w:pPr>
        <w:ind w:left="720"/>
      </w:pPr>
    </w:p>
    <w:p w14:paraId="7F434B0E" w14:textId="3D91DE23" w:rsidR="000D1C01" w:rsidRDefault="00EC20D5" w:rsidP="00E72DAD">
      <w:pPr>
        <w:ind w:left="2160" w:hanging="1440"/>
      </w:pPr>
      <w:r>
        <w:t>2012</w:t>
      </w:r>
      <w:r>
        <w:tab/>
      </w:r>
      <w:r w:rsidR="00FB5310">
        <w:t>Panelist, Celebration of Science, FasterCures</w:t>
      </w:r>
      <w:r>
        <w:t xml:space="preserve"> and the Milken Institute</w:t>
      </w:r>
      <w:r w:rsidR="00FB5310">
        <w:t>, Washington DC</w:t>
      </w:r>
    </w:p>
    <w:p w14:paraId="35737106" w14:textId="77777777" w:rsidR="00072B73" w:rsidRDefault="00072B73" w:rsidP="00E72DAD">
      <w:pPr>
        <w:ind w:left="2160" w:hanging="1440"/>
      </w:pPr>
    </w:p>
    <w:p w14:paraId="15F47033" w14:textId="397067CC" w:rsidR="00072B73" w:rsidRDefault="00072B73" w:rsidP="00E72DAD">
      <w:pPr>
        <w:ind w:left="2160" w:hanging="1440"/>
      </w:pPr>
      <w:r>
        <w:t>2012</w:t>
      </w:r>
      <w:r>
        <w:tab/>
      </w:r>
      <w:r w:rsidRPr="009661C4">
        <w:t>Poster Discussant, American Society for Clinical Oncology Annual Meeting, Genitourinary (Prostate) Cancer, Chicago, Illinois</w:t>
      </w:r>
    </w:p>
    <w:p w14:paraId="35489BE8" w14:textId="7CA14161" w:rsidR="00E72DAD" w:rsidRPr="009661C4" w:rsidRDefault="00E72DAD" w:rsidP="00E72DAD">
      <w:pPr>
        <w:spacing w:before="240"/>
        <w:ind w:left="2160" w:hanging="1440"/>
      </w:pPr>
      <w:r>
        <w:t>2013</w:t>
      </w:r>
      <w:r>
        <w:tab/>
        <w:t xml:space="preserve">Session Chair, Prostate Cancer: Risk, </w:t>
      </w:r>
      <w:r w:rsidR="00340896">
        <w:t>Sixth</w:t>
      </w:r>
      <w:r>
        <w:t xml:space="preserve"> annual Multi-Institutional Prostate Cancer Program Retreat, Ft. Lauderdale, FL</w:t>
      </w:r>
    </w:p>
    <w:p w14:paraId="45C1C252" w14:textId="77777777" w:rsidR="00E72DAD" w:rsidRDefault="00E72DAD" w:rsidP="00EC20D5">
      <w:pPr>
        <w:ind w:left="2160" w:hanging="1440"/>
      </w:pPr>
    </w:p>
    <w:p w14:paraId="2170E5C2" w14:textId="5D3DDBDD" w:rsidR="000D1C01" w:rsidRDefault="000D1C01" w:rsidP="00EC20D5">
      <w:pPr>
        <w:ind w:left="2160" w:hanging="1440"/>
      </w:pPr>
      <w:r>
        <w:t>2013</w:t>
      </w:r>
      <w:r>
        <w:tab/>
        <w:t xml:space="preserve">Panelist, </w:t>
      </w:r>
      <w:r w:rsidR="00CB1D03">
        <w:t xml:space="preserve">Milken Institute Global Conference, </w:t>
      </w:r>
      <w:r w:rsidR="005603E7">
        <w:t>Living to 1000: Impossible or in reach?, Beverly Hills, CA</w:t>
      </w:r>
    </w:p>
    <w:p w14:paraId="08D4DAD6" w14:textId="77777777" w:rsidR="000D1C01" w:rsidRDefault="000D1C01" w:rsidP="00EC20D5">
      <w:pPr>
        <w:ind w:left="2160" w:hanging="1440"/>
      </w:pPr>
    </w:p>
    <w:p w14:paraId="36C8E4EA" w14:textId="77777777" w:rsidR="00133B1D" w:rsidRPr="009661C4" w:rsidRDefault="00133B1D" w:rsidP="00B2590A"/>
    <w:p w14:paraId="5EAE2BA3" w14:textId="77777777" w:rsidR="00835253" w:rsidRPr="009661C4" w:rsidRDefault="00835253" w:rsidP="00FD3F64">
      <w:pPr>
        <w:ind w:left="2160" w:hanging="1440"/>
      </w:pPr>
    </w:p>
    <w:p w14:paraId="5ACCF6E9" w14:textId="77777777" w:rsidR="00835253" w:rsidRPr="009661C4" w:rsidRDefault="00835253" w:rsidP="00DB210A">
      <w:pPr>
        <w:rPr>
          <w:i/>
        </w:rPr>
      </w:pPr>
    </w:p>
    <w:p w14:paraId="04293BAA" w14:textId="77777777" w:rsidR="00DB210A" w:rsidRPr="009661C4" w:rsidRDefault="00DB210A" w:rsidP="00CE0796">
      <w:pPr>
        <w:outlineLvl w:val="0"/>
        <w:rPr>
          <w:i/>
        </w:rPr>
      </w:pPr>
      <w:r w:rsidRPr="009661C4">
        <w:rPr>
          <w:i/>
        </w:rPr>
        <w:t>Regional</w:t>
      </w:r>
    </w:p>
    <w:p w14:paraId="3CE29544" w14:textId="77777777" w:rsidR="00F3430F" w:rsidRPr="009661C4" w:rsidRDefault="00F3430F" w:rsidP="00DB210A"/>
    <w:p w14:paraId="5B85277F" w14:textId="77777777" w:rsidR="00DB210A" w:rsidRPr="009661C4" w:rsidRDefault="00DB210A" w:rsidP="00DB210A">
      <w:r w:rsidRPr="009661C4">
        <w:t xml:space="preserve">          </w:t>
      </w:r>
      <w:r w:rsidR="00F3430F" w:rsidRPr="009661C4">
        <w:tab/>
      </w:r>
      <w:r w:rsidRPr="009661C4">
        <w:t xml:space="preserve">2004          </w:t>
      </w:r>
      <w:r w:rsidR="00F3430F" w:rsidRPr="009661C4">
        <w:tab/>
      </w:r>
      <w:r w:rsidRPr="009661C4">
        <w:t xml:space="preserve">Acid-labile Subunit and Prostate Cancer Risk: A </w:t>
      </w:r>
    </w:p>
    <w:p w14:paraId="1E490C27" w14:textId="77777777" w:rsidR="00DB210A" w:rsidRPr="009661C4" w:rsidRDefault="00DB210A" w:rsidP="00F3430F">
      <w:pPr>
        <w:ind w:left="2160"/>
      </w:pPr>
      <w:r w:rsidRPr="009661C4">
        <w:t>Prospective Study, Slone Epidemiology Seminar, Boston University School of Public Health, Boston, MA</w:t>
      </w:r>
    </w:p>
    <w:p w14:paraId="736405E9" w14:textId="77777777" w:rsidR="00F3430F" w:rsidRPr="009661C4" w:rsidRDefault="00F3430F" w:rsidP="00DB210A"/>
    <w:p w14:paraId="5F43C25D" w14:textId="77777777" w:rsidR="00F3430F" w:rsidRPr="009661C4" w:rsidRDefault="00DB210A" w:rsidP="00DB210A">
      <w:r w:rsidRPr="009661C4">
        <w:t xml:space="preserve">          </w:t>
      </w:r>
      <w:r w:rsidR="00F3430F" w:rsidRPr="009661C4">
        <w:tab/>
      </w:r>
      <w:r w:rsidRPr="009661C4">
        <w:t xml:space="preserve">2005          </w:t>
      </w:r>
      <w:r w:rsidR="00F3430F" w:rsidRPr="009661C4">
        <w:tab/>
      </w:r>
      <w:r w:rsidRPr="009661C4">
        <w:t xml:space="preserve">Identifying Molecular Markers of Indolent and Aggressive </w:t>
      </w:r>
    </w:p>
    <w:p w14:paraId="45845A67" w14:textId="77777777" w:rsidR="00F3430F" w:rsidRPr="009661C4" w:rsidRDefault="00DB210A" w:rsidP="00F3430F">
      <w:pPr>
        <w:ind w:left="2160"/>
      </w:pPr>
      <w:r w:rsidRPr="009661C4">
        <w:t>Prostate Cancer, Boston University Medical Grand Rounds, Boston Medical Center, Boston MA</w:t>
      </w:r>
    </w:p>
    <w:p w14:paraId="018CFB7C" w14:textId="77777777" w:rsidR="00D16196" w:rsidRPr="009661C4" w:rsidRDefault="00D16196" w:rsidP="00D16196"/>
    <w:p w14:paraId="18988443" w14:textId="77777777" w:rsidR="00D16196" w:rsidRPr="009661C4" w:rsidRDefault="00D16196" w:rsidP="00D16196">
      <w:pPr>
        <w:ind w:left="2160" w:hanging="1440"/>
      </w:pPr>
      <w:r w:rsidRPr="009661C4">
        <w:t>2008</w:t>
      </w:r>
      <w:r w:rsidRPr="009661C4">
        <w:tab/>
        <w:t>Metabolism and Prostate Cancer in the PHS and HPFS cohorts, Cancer Genome Program, Broad Institute, Cambridge, MA</w:t>
      </w:r>
    </w:p>
    <w:p w14:paraId="2E16CB5E" w14:textId="77777777" w:rsidR="00887E3B" w:rsidRPr="009661C4" w:rsidRDefault="00887E3B" w:rsidP="00D16196">
      <w:pPr>
        <w:ind w:left="2160" w:hanging="1440"/>
        <w:rPr>
          <w:highlight w:val="green"/>
        </w:rPr>
      </w:pPr>
    </w:p>
    <w:p w14:paraId="3B84B000" w14:textId="77777777" w:rsidR="00887E3B" w:rsidRPr="009661C4" w:rsidRDefault="00887E3B" w:rsidP="00CE0796">
      <w:pPr>
        <w:ind w:left="2160" w:hanging="1440"/>
        <w:outlineLvl w:val="0"/>
      </w:pPr>
      <w:r w:rsidRPr="009661C4">
        <w:t>2011</w:t>
      </w:r>
      <w:r w:rsidRPr="009661C4">
        <w:tab/>
        <w:t>Keynote Address: Prevention of Lethal Prostate Cancer: opportunities and novel hypotheses. Massachusetts Prostate Cancer Coalition, Newton MA</w:t>
      </w:r>
    </w:p>
    <w:p w14:paraId="6C60BFD5" w14:textId="77777777" w:rsidR="002E4AA6" w:rsidRPr="009661C4" w:rsidRDefault="002E4AA6" w:rsidP="00F3430F">
      <w:pPr>
        <w:ind w:left="2160"/>
      </w:pPr>
    </w:p>
    <w:p w14:paraId="56AC5001" w14:textId="77777777" w:rsidR="00F3430F" w:rsidRPr="009661C4" w:rsidRDefault="00F3430F" w:rsidP="00F3430F"/>
    <w:p w14:paraId="2B86197F" w14:textId="77777777" w:rsidR="00F3430F" w:rsidRPr="009661C4" w:rsidRDefault="00F3430F" w:rsidP="00DB210A"/>
    <w:p w14:paraId="528CDC86" w14:textId="77777777" w:rsidR="00DB210A" w:rsidRPr="009661C4" w:rsidRDefault="00DB210A" w:rsidP="00CE0796">
      <w:pPr>
        <w:outlineLvl w:val="0"/>
        <w:rPr>
          <w:b/>
        </w:rPr>
      </w:pPr>
      <w:r w:rsidRPr="009661C4">
        <w:rPr>
          <w:b/>
        </w:rPr>
        <w:t>b. Professional Leadership Roles related to Teaching</w:t>
      </w:r>
    </w:p>
    <w:p w14:paraId="00F4F426" w14:textId="77777777" w:rsidR="00F3430F" w:rsidRPr="009661C4" w:rsidRDefault="00DB210A" w:rsidP="00DB210A">
      <w:r w:rsidRPr="009661C4">
        <w:t xml:space="preserve">          </w:t>
      </w:r>
    </w:p>
    <w:p w14:paraId="504705C2" w14:textId="77777777" w:rsidR="00DB210A" w:rsidRPr="009661C4" w:rsidRDefault="00DB210A" w:rsidP="00A77C95">
      <w:pPr>
        <w:ind w:firstLine="720"/>
      </w:pPr>
      <w:r w:rsidRPr="009661C4">
        <w:t xml:space="preserve">2005-         </w:t>
      </w:r>
      <w:r w:rsidR="00A77C95" w:rsidRPr="009661C4">
        <w:tab/>
      </w:r>
      <w:r w:rsidR="00093494" w:rsidRPr="009661C4">
        <w:t xml:space="preserve">International </w:t>
      </w:r>
      <w:r w:rsidRPr="009661C4">
        <w:t>Harvard University-Karolinska Institutet</w:t>
      </w:r>
      <w:r w:rsidR="004E31B9" w:rsidRPr="009661C4">
        <w:t xml:space="preserve"> </w:t>
      </w:r>
    </w:p>
    <w:p w14:paraId="4FB4C6E8" w14:textId="77777777" w:rsidR="00DB210A" w:rsidRPr="009661C4" w:rsidRDefault="00DB210A" w:rsidP="00A77C95">
      <w:pPr>
        <w:ind w:left="2160"/>
      </w:pPr>
      <w:r w:rsidRPr="009661C4">
        <w:t xml:space="preserve">Conference organizer for the first Scandanavian-US Prostate Cancer Summit, held in the Stockholm archipelago in September 2005. Organized scientific agenda and conference participants for this international working group supporting </w:t>
      </w:r>
      <w:r w:rsidR="00A77C95" w:rsidRPr="009661C4">
        <w:t xml:space="preserve">collaborations on </w:t>
      </w:r>
      <w:r w:rsidRPr="009661C4">
        <w:t>prostate cancer research between researchers from leading medical universities in the US (Harvard Uni</w:t>
      </w:r>
      <w:r w:rsidR="00A77C95" w:rsidRPr="009661C4">
        <w:t xml:space="preserve">versity, University of </w:t>
      </w:r>
      <w:r w:rsidRPr="009661C4">
        <w:t xml:space="preserve">Michigan) and Sweden (Karolinska Institutet, Uppsala University, University of Orebro). </w:t>
      </w:r>
    </w:p>
    <w:p w14:paraId="653F9902" w14:textId="77777777" w:rsidR="00AD3E46" w:rsidRPr="009661C4" w:rsidRDefault="00AD3E46" w:rsidP="00AD3E46"/>
    <w:p w14:paraId="53DDBCB0" w14:textId="77777777" w:rsidR="00AD3E46" w:rsidRPr="009661C4" w:rsidRDefault="00AD3E46" w:rsidP="00AD3E46">
      <w:r w:rsidRPr="009661C4">
        <w:tab/>
        <w:t>2006-</w:t>
      </w:r>
      <w:r w:rsidR="00CE3EE2" w:rsidRPr="009661C4">
        <w:t>10</w:t>
      </w:r>
      <w:r w:rsidRPr="009661C4">
        <w:tab/>
        <w:t>Director, Channing Peer Mentoring Program</w:t>
      </w:r>
    </w:p>
    <w:p w14:paraId="7C9C9968" w14:textId="77777777" w:rsidR="00AD3E46" w:rsidRPr="009661C4" w:rsidRDefault="00AD3E46" w:rsidP="00AD3E46">
      <w:pPr>
        <w:ind w:left="2160" w:hanging="2160"/>
      </w:pPr>
      <w:r w:rsidRPr="009661C4">
        <w:tab/>
        <w:t xml:space="preserve">One of three co-directors of peer mentoring program for 40 fellows and instructors affiliated with the Channing Laboratory. Meet fellows individually to provide guidance to optimize the post-doctoral experience, Brigham and Women’s Hospital  </w:t>
      </w:r>
    </w:p>
    <w:p w14:paraId="1EB61315" w14:textId="77777777" w:rsidR="00AC4C6C" w:rsidRPr="009661C4" w:rsidRDefault="00AC4C6C" w:rsidP="00AC4C6C"/>
    <w:p w14:paraId="4A06E079" w14:textId="77777777" w:rsidR="00AC4C6C" w:rsidRPr="009661C4" w:rsidRDefault="00AC4C6C" w:rsidP="00AC4C6C">
      <w:pPr>
        <w:ind w:left="2160" w:hanging="1440"/>
      </w:pPr>
      <w:r w:rsidRPr="009661C4">
        <w:t>2008</w:t>
      </w:r>
      <w:r w:rsidRPr="009661C4">
        <w:tab/>
        <w:t>Educational Review Panel for MPH and doctoral students at the Division of Public Health Sciences, University of Iceland, Reykjavik</w:t>
      </w:r>
    </w:p>
    <w:p w14:paraId="04DE659E" w14:textId="77777777" w:rsidR="00B479EA" w:rsidRPr="009661C4" w:rsidRDefault="00B479EA" w:rsidP="00AC4C6C">
      <w:pPr>
        <w:ind w:left="2160" w:hanging="1440"/>
      </w:pPr>
    </w:p>
    <w:p w14:paraId="62ED01D6" w14:textId="77777777" w:rsidR="00B479EA" w:rsidRPr="009661C4" w:rsidRDefault="00B479EA" w:rsidP="00AC4C6C">
      <w:pPr>
        <w:ind w:left="2160" w:hanging="1440"/>
      </w:pPr>
      <w:r w:rsidRPr="009661C4">
        <w:t>2009</w:t>
      </w:r>
      <w:r w:rsidRPr="009661C4">
        <w:tab/>
        <w:t xml:space="preserve">Thesis Examiner for PhD candidate (Janneke Hogervorst), </w:t>
      </w:r>
      <w:r w:rsidRPr="009661C4">
        <w:rPr>
          <w:i/>
        </w:rPr>
        <w:t>Dietary acrylamide and human cancer risk,</w:t>
      </w:r>
      <w:r w:rsidRPr="009661C4">
        <w:t xml:space="preserve"> Maastricht University, Maastricht The Netherlands</w:t>
      </w:r>
    </w:p>
    <w:p w14:paraId="396C6BB9" w14:textId="77777777" w:rsidR="00B479EA" w:rsidRPr="009661C4" w:rsidRDefault="00B479EA" w:rsidP="00AC4C6C">
      <w:pPr>
        <w:ind w:left="2160" w:hanging="1440"/>
      </w:pPr>
    </w:p>
    <w:p w14:paraId="0F6D7126" w14:textId="77777777" w:rsidR="00B479EA" w:rsidRPr="009661C4" w:rsidRDefault="00B479EA" w:rsidP="00AC4C6C">
      <w:pPr>
        <w:ind w:left="2160" w:hanging="1440"/>
      </w:pPr>
      <w:r w:rsidRPr="009661C4">
        <w:t>2010</w:t>
      </w:r>
      <w:r w:rsidRPr="009661C4">
        <w:tab/>
        <w:t xml:space="preserve">Thesis Examiner for PhD candidate (Elizabeth Tindall), </w:t>
      </w:r>
      <w:r w:rsidRPr="009661C4">
        <w:rPr>
          <w:i/>
        </w:rPr>
        <w:t>Genetic contributions to inflammatory mediated prostate cancer</w:t>
      </w:r>
      <w:r w:rsidRPr="009661C4">
        <w:t xml:space="preserve">, University of New South Wales, Australia </w:t>
      </w:r>
    </w:p>
    <w:p w14:paraId="749A8995" w14:textId="77777777" w:rsidR="00290A1E" w:rsidRPr="009661C4" w:rsidRDefault="00290A1E" w:rsidP="009D42D7"/>
    <w:p w14:paraId="679CFD9B" w14:textId="370FDDF5" w:rsidR="00290A1E" w:rsidRPr="009661C4" w:rsidRDefault="00290A1E" w:rsidP="00AC4C6C">
      <w:pPr>
        <w:ind w:left="2160" w:hanging="1440"/>
      </w:pPr>
      <w:r w:rsidRPr="009661C4">
        <w:t>2011-</w:t>
      </w:r>
      <w:r w:rsidR="008106FF">
        <w:t>3</w:t>
      </w:r>
      <w:r w:rsidRPr="009661C4">
        <w:tab/>
        <w:t>Faculty Member, American Association for Cancer Research Integrative Work</w:t>
      </w:r>
      <w:r w:rsidR="00401240" w:rsidRPr="009661C4">
        <w:t>shop on Molecular Epidemiology</w:t>
      </w:r>
    </w:p>
    <w:p w14:paraId="0CBA137B" w14:textId="77777777" w:rsidR="00290A1E" w:rsidRPr="009661C4" w:rsidRDefault="00290A1E" w:rsidP="00AC4C6C">
      <w:pPr>
        <w:ind w:left="2160" w:hanging="1440"/>
      </w:pPr>
    </w:p>
    <w:p w14:paraId="598A05F0" w14:textId="1B5B8B9F" w:rsidR="009B6C2E" w:rsidRPr="009661C4" w:rsidRDefault="006170EA" w:rsidP="006170EA">
      <w:pPr>
        <w:ind w:left="2160" w:hanging="1440"/>
      </w:pPr>
      <w:r>
        <w:t>2012</w:t>
      </w:r>
      <w:r>
        <w:tab/>
      </w:r>
      <w:r w:rsidR="009B6C2E" w:rsidRPr="009661C4">
        <w:t>Organizer and Discussion Leader, Risk Session, 5</w:t>
      </w:r>
      <w:r w:rsidR="009B6C2E" w:rsidRPr="009661C4">
        <w:rPr>
          <w:vertAlign w:val="superscript"/>
        </w:rPr>
        <w:t>th</w:t>
      </w:r>
      <w:r w:rsidR="009B6C2E" w:rsidRPr="009661C4">
        <w:t xml:space="preserve"> Multi-Institutional SPORE Meeting, </w:t>
      </w:r>
      <w:r w:rsidR="00B5794D" w:rsidRPr="009661C4">
        <w:t>Ft Lauderdale</w:t>
      </w:r>
    </w:p>
    <w:p w14:paraId="1F12A121" w14:textId="77777777" w:rsidR="00B5794D" w:rsidRPr="009661C4" w:rsidRDefault="00B5794D" w:rsidP="00B5794D">
      <w:pPr>
        <w:ind w:left="720"/>
      </w:pPr>
    </w:p>
    <w:p w14:paraId="28BC39C5" w14:textId="77777777" w:rsidR="00B5794D" w:rsidRPr="009661C4" w:rsidRDefault="00B5794D" w:rsidP="00B5794D">
      <w:pPr>
        <w:ind w:left="2160" w:hanging="1440"/>
      </w:pPr>
      <w:r w:rsidRPr="009661C4">
        <w:t>2012</w:t>
      </w:r>
      <w:r w:rsidRPr="009661C4">
        <w:tab/>
        <w:t>Organizer and Co-Leader, 6</w:t>
      </w:r>
      <w:r w:rsidRPr="009661C4">
        <w:rPr>
          <w:vertAlign w:val="superscript"/>
        </w:rPr>
        <w:t>th</w:t>
      </w:r>
      <w:r w:rsidRPr="009661C4">
        <w:t xml:space="preserve"> Annual International Prostate Cancer Patho-Epidemiology Retreat, Martha’s Vineyard</w:t>
      </w:r>
    </w:p>
    <w:p w14:paraId="26DE6686" w14:textId="77777777" w:rsidR="00D35F20" w:rsidRPr="009661C4" w:rsidRDefault="00D35F20" w:rsidP="00B5794D">
      <w:pPr>
        <w:ind w:left="2160" w:hanging="1440"/>
      </w:pPr>
    </w:p>
    <w:p w14:paraId="27BDF9D8" w14:textId="5DF55F1D" w:rsidR="00D35F20" w:rsidRDefault="00D35F20" w:rsidP="00B5794D">
      <w:pPr>
        <w:ind w:left="2160" w:hanging="1440"/>
      </w:pPr>
      <w:r w:rsidRPr="009661C4">
        <w:t>2012</w:t>
      </w:r>
      <w:r w:rsidRPr="009661C4">
        <w:tab/>
        <w:t>Poster Discussant, American Society for Clinical Oncology</w:t>
      </w:r>
      <w:r w:rsidR="003A3112" w:rsidRPr="009661C4">
        <w:t xml:space="preserve"> Annual Meeting</w:t>
      </w:r>
      <w:r w:rsidRPr="009661C4">
        <w:t xml:space="preserve">, Genitourinary (Prostate) Cancer, </w:t>
      </w:r>
      <w:r w:rsidR="003A3112" w:rsidRPr="009661C4">
        <w:t>Chicago, Illinois</w:t>
      </w:r>
    </w:p>
    <w:p w14:paraId="53341F6C" w14:textId="77777777" w:rsidR="00F268B8" w:rsidRDefault="00F268B8" w:rsidP="00B5794D">
      <w:pPr>
        <w:ind w:left="2160" w:hanging="1440"/>
      </w:pPr>
    </w:p>
    <w:p w14:paraId="2D910F75" w14:textId="05124064" w:rsidR="00F268B8" w:rsidRPr="009661C4" w:rsidRDefault="00F268B8" w:rsidP="00B5794D">
      <w:pPr>
        <w:ind w:left="2160" w:hanging="1440"/>
      </w:pPr>
      <w:r>
        <w:t>2013</w:t>
      </w:r>
      <w:r>
        <w:tab/>
        <w:t>Organizer and Discussion Leader, Risk Session, 6</w:t>
      </w:r>
      <w:r w:rsidRPr="00F268B8">
        <w:rPr>
          <w:vertAlign w:val="superscript"/>
        </w:rPr>
        <w:t>th</w:t>
      </w:r>
      <w:r>
        <w:t xml:space="preserve"> Multi-Institutional SPORE Meeting, Ft Lauderdale</w:t>
      </w:r>
    </w:p>
    <w:p w14:paraId="5800F8AE" w14:textId="77777777" w:rsidR="00F3430F" w:rsidRPr="009661C4" w:rsidRDefault="00DB210A" w:rsidP="00DB210A">
      <w:r w:rsidRPr="009661C4">
        <w:t xml:space="preserve"> </w:t>
      </w:r>
    </w:p>
    <w:p w14:paraId="38511B4E" w14:textId="77777777" w:rsidR="00DB210A" w:rsidRPr="009661C4" w:rsidRDefault="00DB210A" w:rsidP="00CE0796">
      <w:pPr>
        <w:outlineLvl w:val="0"/>
        <w:rPr>
          <w:b/>
        </w:rPr>
      </w:pPr>
      <w:r w:rsidRPr="009661C4">
        <w:rPr>
          <w:b/>
        </w:rPr>
        <w:t>3. Description of Teaching Award(s) Received</w:t>
      </w:r>
    </w:p>
    <w:p w14:paraId="1A914EFD" w14:textId="77777777" w:rsidR="00F3430F" w:rsidRPr="009661C4" w:rsidRDefault="00DB210A" w:rsidP="00DB210A">
      <w:r w:rsidRPr="009661C4">
        <w:t xml:space="preserve">          </w:t>
      </w:r>
    </w:p>
    <w:p w14:paraId="538FF69B" w14:textId="77777777" w:rsidR="00DB210A" w:rsidRPr="009661C4" w:rsidRDefault="00DB210A" w:rsidP="00A77C95">
      <w:pPr>
        <w:ind w:left="720"/>
      </w:pPr>
      <w:r w:rsidRPr="009661C4">
        <w:t xml:space="preserve">2005          </w:t>
      </w:r>
      <w:r w:rsidR="00A77C95" w:rsidRPr="009661C4">
        <w:tab/>
      </w:r>
      <w:r w:rsidRPr="009661C4">
        <w:t>Teaching Commendation</w:t>
      </w:r>
    </w:p>
    <w:p w14:paraId="54F48913" w14:textId="77777777" w:rsidR="00DB210A" w:rsidRPr="009661C4" w:rsidRDefault="00DB210A" w:rsidP="00A77C95">
      <w:pPr>
        <w:ind w:left="1440" w:firstLine="720"/>
      </w:pPr>
      <w:r w:rsidRPr="009661C4">
        <w:t>Harvard School of Public Health</w:t>
      </w:r>
    </w:p>
    <w:p w14:paraId="443B85E7" w14:textId="77777777" w:rsidR="005D5204" w:rsidRPr="009661C4" w:rsidRDefault="005D5204" w:rsidP="00DB210A"/>
    <w:p w14:paraId="3A8CCD41" w14:textId="77777777" w:rsidR="005D5204" w:rsidRPr="009661C4" w:rsidRDefault="005D5204" w:rsidP="00DB210A"/>
    <w:p w14:paraId="46AB0464" w14:textId="77777777" w:rsidR="00DB210A" w:rsidRPr="009661C4" w:rsidRDefault="00DB210A" w:rsidP="00CE0796">
      <w:pPr>
        <w:outlineLvl w:val="0"/>
        <w:rPr>
          <w:b/>
          <w:lang w:val="fr-FR"/>
        </w:rPr>
      </w:pPr>
      <w:r w:rsidRPr="009661C4">
        <w:rPr>
          <w:b/>
          <w:lang w:val="fr-FR"/>
        </w:rPr>
        <w:t>Part III: Bibliography</w:t>
      </w:r>
    </w:p>
    <w:p w14:paraId="29D438A3" w14:textId="77777777" w:rsidR="00F3430F" w:rsidRPr="009661C4" w:rsidRDefault="00F3430F" w:rsidP="00DB210A">
      <w:pPr>
        <w:rPr>
          <w:lang w:val="fr-FR"/>
        </w:rPr>
      </w:pPr>
    </w:p>
    <w:p w14:paraId="669E21E2" w14:textId="77777777" w:rsidR="00C15C14" w:rsidRDefault="00C15C14" w:rsidP="00C15C14">
      <w:pPr>
        <w:outlineLvl w:val="0"/>
        <w:rPr>
          <w:b/>
          <w:lang w:val="fr-FR"/>
        </w:rPr>
      </w:pPr>
      <w:bookmarkStart w:id="3" w:name="_ENREF_1"/>
      <w:r w:rsidRPr="009661C4">
        <w:rPr>
          <w:b/>
          <w:lang w:val="fr-FR"/>
        </w:rPr>
        <w:t>Original Articles</w:t>
      </w:r>
    </w:p>
    <w:p w14:paraId="5B86CDE4" w14:textId="77777777" w:rsidR="00C15C14" w:rsidRPr="009661C4" w:rsidRDefault="00C15C14" w:rsidP="00C15C14">
      <w:pPr>
        <w:outlineLvl w:val="0"/>
        <w:rPr>
          <w:b/>
          <w:lang w:val="fr-FR"/>
        </w:rPr>
      </w:pPr>
    </w:p>
    <w:p w14:paraId="4FEB7680" w14:textId="1637FA8E" w:rsidR="00C15C14" w:rsidRPr="00C15C14" w:rsidRDefault="00C15C14" w:rsidP="0004610C">
      <w:pPr>
        <w:ind w:left="360" w:hanging="360"/>
        <w:rPr>
          <w:noProof/>
        </w:rPr>
      </w:pPr>
      <w:r w:rsidRPr="00C15C14">
        <w:rPr>
          <w:noProof/>
        </w:rPr>
        <w:t>1.</w:t>
      </w:r>
      <w:r w:rsidRPr="00C15C14">
        <w:rPr>
          <w:noProof/>
        </w:rPr>
        <w:tab/>
        <w:t xml:space="preserve">Kuper H, Tzonou A, Lagiou P, </w:t>
      </w:r>
      <w:r w:rsidRPr="00C15C14">
        <w:rPr>
          <w:b/>
          <w:noProof/>
        </w:rPr>
        <w:t>Mucci LA</w:t>
      </w:r>
      <w:r w:rsidRPr="00C15C14">
        <w:rPr>
          <w:noProof/>
        </w:rPr>
        <w:t xml:space="preserve">, Trichopoulos D, Stuver SO and Trichopoulou A. Diet and hepatocellular carcinoma: a case-control study in Greece. Nutr Cancer 2000;38(1):6-12. </w:t>
      </w:r>
      <w:bookmarkEnd w:id="3"/>
    </w:p>
    <w:p w14:paraId="582C5ACB" w14:textId="7C93D154" w:rsidR="00C15C14" w:rsidRPr="00C15C14" w:rsidRDefault="00C15C14" w:rsidP="0004610C">
      <w:pPr>
        <w:ind w:left="360" w:hanging="360"/>
        <w:rPr>
          <w:noProof/>
        </w:rPr>
      </w:pPr>
      <w:bookmarkStart w:id="4" w:name="_ENREF_2"/>
      <w:r w:rsidRPr="00C15C14">
        <w:rPr>
          <w:noProof/>
        </w:rPr>
        <w:t>2.</w:t>
      </w:r>
      <w:r w:rsidRPr="00C15C14">
        <w:rPr>
          <w:noProof/>
        </w:rPr>
        <w:tab/>
        <w:t xml:space="preserve">Signorello LB, Kuper H, Lagiou P, Wuu J, </w:t>
      </w:r>
      <w:r w:rsidRPr="00C15C14">
        <w:rPr>
          <w:b/>
          <w:noProof/>
        </w:rPr>
        <w:t>Mucci LA</w:t>
      </w:r>
      <w:r w:rsidRPr="00C15C14">
        <w:rPr>
          <w:noProof/>
        </w:rPr>
        <w:t xml:space="preserve">, Trichopoulos D and Adami HO. Lifestyle factors and insulin-like growth factor 1 levels among elderly men. Eur J Cancer Prev 2000;9(3):173-8. </w:t>
      </w:r>
      <w:bookmarkEnd w:id="4"/>
    </w:p>
    <w:p w14:paraId="051ECA03" w14:textId="4DD2891D" w:rsidR="00C15C14" w:rsidRPr="00C15C14" w:rsidRDefault="00C15C14" w:rsidP="0004610C">
      <w:pPr>
        <w:ind w:left="360" w:hanging="360"/>
        <w:rPr>
          <w:noProof/>
        </w:rPr>
      </w:pPr>
      <w:bookmarkStart w:id="5" w:name="_ENREF_3"/>
      <w:r w:rsidRPr="00C15C14">
        <w:rPr>
          <w:noProof/>
        </w:rPr>
        <w:t>3.</w:t>
      </w:r>
      <w:r w:rsidRPr="00C15C14">
        <w:rPr>
          <w:noProof/>
        </w:rPr>
        <w:tab/>
        <w:t xml:space="preserve">Hathaway JE, Silverman JG, Aynalem G, </w:t>
      </w:r>
      <w:r w:rsidRPr="00C15C14">
        <w:rPr>
          <w:b/>
          <w:noProof/>
        </w:rPr>
        <w:t>Mucci L</w:t>
      </w:r>
      <w:r w:rsidRPr="00C15C14">
        <w:rPr>
          <w:noProof/>
        </w:rPr>
        <w:t xml:space="preserve"> and Brooks DR. Use of medical care, police assistance, and restraining orders by women reporting intimate partner violence--Massachusetts, 1996-1997. MMWR 2000;49(22):485-8. </w:t>
      </w:r>
      <w:bookmarkEnd w:id="5"/>
    </w:p>
    <w:p w14:paraId="5AE15D11" w14:textId="0C77DC9F" w:rsidR="00C15C14" w:rsidRPr="00C15C14" w:rsidRDefault="00C15C14" w:rsidP="003E6F60">
      <w:pPr>
        <w:ind w:left="360" w:hanging="360"/>
        <w:rPr>
          <w:noProof/>
        </w:rPr>
      </w:pPr>
      <w:bookmarkStart w:id="6" w:name="_ENREF_4"/>
      <w:r w:rsidRPr="00C15C14">
        <w:rPr>
          <w:noProof/>
        </w:rPr>
        <w:t>4.</w:t>
      </w:r>
      <w:r w:rsidRPr="00C15C14">
        <w:rPr>
          <w:noProof/>
        </w:rPr>
        <w:tab/>
        <w:t xml:space="preserve">Hathaway JE, </w:t>
      </w:r>
      <w:r w:rsidRPr="00C15C14">
        <w:rPr>
          <w:b/>
          <w:noProof/>
        </w:rPr>
        <w:t>Mucci LA</w:t>
      </w:r>
      <w:r w:rsidRPr="00C15C14">
        <w:rPr>
          <w:noProof/>
        </w:rPr>
        <w:t xml:space="preserve">, Silverman JG, Brooks DR, Mathews R and Pavlos CA. Health status and health care use of Massachusetts women reporting partner abuse. Am J Prev Med 2000;19(4):302-7. </w:t>
      </w:r>
      <w:bookmarkEnd w:id="6"/>
    </w:p>
    <w:p w14:paraId="5C2492EE" w14:textId="20E2F248" w:rsidR="00C15C14" w:rsidRPr="00C15C14" w:rsidRDefault="00C15C14" w:rsidP="0004610C">
      <w:pPr>
        <w:ind w:left="360" w:hanging="360"/>
        <w:rPr>
          <w:noProof/>
        </w:rPr>
      </w:pPr>
      <w:bookmarkStart w:id="7" w:name="_ENREF_5"/>
      <w:r w:rsidRPr="00C15C14">
        <w:rPr>
          <w:noProof/>
        </w:rPr>
        <w:t>5.</w:t>
      </w:r>
      <w:r w:rsidRPr="00C15C14">
        <w:rPr>
          <w:noProof/>
        </w:rPr>
        <w:tab/>
        <w:t xml:space="preserve">Kuper H, Hsieh C, Stuver SO, </w:t>
      </w:r>
      <w:r w:rsidRPr="00C15C14">
        <w:rPr>
          <w:b/>
          <w:noProof/>
        </w:rPr>
        <w:t>Mucci LA</w:t>
      </w:r>
      <w:r w:rsidRPr="00C15C14">
        <w:rPr>
          <w:noProof/>
        </w:rPr>
        <w:t xml:space="preserve">, Tzonou A, Zavitsanos X, Lagiou P and Trichopoulos D. Birth order, as a proxy for age at infection, in the etiology of hepatocellular carcinoma. Epidemiology 2000;11(6):680-3. </w:t>
      </w:r>
      <w:bookmarkEnd w:id="7"/>
    </w:p>
    <w:p w14:paraId="7671EA66" w14:textId="3D757857" w:rsidR="00C15C14" w:rsidRPr="00C15C14" w:rsidRDefault="00C15C14" w:rsidP="0004610C">
      <w:pPr>
        <w:ind w:left="360" w:hanging="360"/>
        <w:rPr>
          <w:noProof/>
        </w:rPr>
      </w:pPr>
      <w:bookmarkStart w:id="8" w:name="_ENREF_6"/>
      <w:r w:rsidRPr="00C15C14">
        <w:rPr>
          <w:noProof/>
        </w:rPr>
        <w:t>6.</w:t>
      </w:r>
      <w:r w:rsidRPr="00C15C14">
        <w:rPr>
          <w:noProof/>
        </w:rPr>
        <w:tab/>
        <w:t xml:space="preserve">Petridou E, Giokas G, Kuper H, </w:t>
      </w:r>
      <w:r w:rsidRPr="00C15C14">
        <w:rPr>
          <w:b/>
          <w:noProof/>
        </w:rPr>
        <w:t>Mucci LA</w:t>
      </w:r>
      <w:r w:rsidRPr="00C15C14">
        <w:rPr>
          <w:noProof/>
        </w:rPr>
        <w:t xml:space="preserve"> and Trichopoulos D. Endocrine correlates of male breast cancer risk: a case-control study in Athens, Greece. Br J Cancer 2000;83(9):1234-7. PubMed Central PMCID: PMC2363586.</w:t>
      </w:r>
      <w:bookmarkEnd w:id="8"/>
    </w:p>
    <w:p w14:paraId="563DCD76" w14:textId="5E9686AF" w:rsidR="00C15C14" w:rsidRPr="00C15C14" w:rsidRDefault="00C15C14" w:rsidP="0004610C">
      <w:pPr>
        <w:ind w:left="360" w:hanging="360"/>
        <w:rPr>
          <w:noProof/>
        </w:rPr>
      </w:pPr>
      <w:bookmarkStart w:id="9" w:name="_ENREF_7"/>
      <w:r w:rsidRPr="00C15C14">
        <w:rPr>
          <w:noProof/>
        </w:rPr>
        <w:t>7.</w:t>
      </w:r>
      <w:r w:rsidRPr="00C15C14">
        <w:rPr>
          <w:noProof/>
        </w:rPr>
        <w:tab/>
        <w:t xml:space="preserve">Kuper H, Lagiou P, </w:t>
      </w:r>
      <w:r w:rsidRPr="00C15C14">
        <w:rPr>
          <w:b/>
          <w:noProof/>
        </w:rPr>
        <w:t>Mucci LA</w:t>
      </w:r>
      <w:r w:rsidRPr="00C15C14">
        <w:rPr>
          <w:noProof/>
        </w:rPr>
        <w:t xml:space="preserve">, Tamimi R, Benetou V and Trichopoulos D. Risk factors for cholangiocarcinoma in a low risk Caucasian population. Soz Praventivmed 2001;46(3):182-5. </w:t>
      </w:r>
      <w:bookmarkEnd w:id="9"/>
    </w:p>
    <w:p w14:paraId="48C6DD7C" w14:textId="4FB9C2B0" w:rsidR="00C15C14" w:rsidRPr="00C15C14" w:rsidRDefault="00C15C14" w:rsidP="0004610C">
      <w:pPr>
        <w:ind w:left="360" w:hanging="360"/>
        <w:rPr>
          <w:noProof/>
        </w:rPr>
      </w:pPr>
      <w:bookmarkStart w:id="10" w:name="_ENREF_8"/>
      <w:r w:rsidRPr="00C15C14">
        <w:rPr>
          <w:noProof/>
        </w:rPr>
        <w:t>8.</w:t>
      </w:r>
      <w:r w:rsidRPr="00C15C14">
        <w:rPr>
          <w:noProof/>
        </w:rPr>
        <w:tab/>
        <w:t xml:space="preserve">Kuper H, Mantzoros C, Lagiou P, Tzonou A, Tamimi R, </w:t>
      </w:r>
      <w:r w:rsidRPr="00C15C14">
        <w:rPr>
          <w:b/>
          <w:noProof/>
        </w:rPr>
        <w:t>Mucci L</w:t>
      </w:r>
      <w:r w:rsidRPr="00C15C14">
        <w:rPr>
          <w:noProof/>
        </w:rPr>
        <w:t xml:space="preserve">, Benetou V, Spanos E, Stuver SO and Trichopoulos D. Estrogens, testosterone and sex hormone binding globulin in relation to liver cancer in men. Oncology 2001;60(4):355-60. </w:t>
      </w:r>
      <w:bookmarkEnd w:id="10"/>
    </w:p>
    <w:p w14:paraId="77BEB6B2" w14:textId="246EAEFC" w:rsidR="00C15C14" w:rsidRPr="00C15C14" w:rsidRDefault="00C15C14" w:rsidP="0004610C">
      <w:pPr>
        <w:ind w:left="360" w:hanging="360"/>
        <w:rPr>
          <w:noProof/>
        </w:rPr>
      </w:pPr>
      <w:bookmarkStart w:id="11" w:name="_ENREF_9"/>
      <w:r w:rsidRPr="00C15C14">
        <w:rPr>
          <w:noProof/>
        </w:rPr>
        <w:t>9.</w:t>
      </w:r>
      <w:r w:rsidRPr="00C15C14">
        <w:rPr>
          <w:noProof/>
        </w:rPr>
        <w:tab/>
        <w:t xml:space="preserve">Lagiou A, Trichopoulos D, Tzonou A, Lagiou P and </w:t>
      </w:r>
      <w:r w:rsidRPr="00C15C14">
        <w:rPr>
          <w:b/>
          <w:noProof/>
        </w:rPr>
        <w:t>Mucci L</w:t>
      </w:r>
      <w:r w:rsidRPr="00C15C14">
        <w:rPr>
          <w:noProof/>
        </w:rPr>
        <w:t xml:space="preserve">. Are there age-dependent effects of diet on prostate cancer risk? Soz Praventivmed 2001;46(5):329-34. </w:t>
      </w:r>
      <w:bookmarkEnd w:id="11"/>
    </w:p>
    <w:p w14:paraId="74F8B250" w14:textId="453BB33E" w:rsidR="00C15C14" w:rsidRPr="00C15C14" w:rsidRDefault="00C15C14" w:rsidP="0004610C">
      <w:pPr>
        <w:ind w:left="360" w:hanging="360"/>
        <w:rPr>
          <w:noProof/>
        </w:rPr>
      </w:pPr>
      <w:bookmarkStart w:id="12" w:name="_ENREF_10"/>
      <w:r w:rsidRPr="00C15C14">
        <w:rPr>
          <w:noProof/>
        </w:rPr>
        <w:t>10.</w:t>
      </w:r>
      <w:r w:rsidRPr="00C15C14">
        <w:rPr>
          <w:noProof/>
        </w:rPr>
        <w:tab/>
        <w:t xml:space="preserve">Orner MB, Meehan T, Brooks DR, </w:t>
      </w:r>
      <w:r w:rsidRPr="00C15C14">
        <w:rPr>
          <w:b/>
          <w:noProof/>
        </w:rPr>
        <w:t>Mucci LA</w:t>
      </w:r>
      <w:r w:rsidRPr="00C15C14">
        <w:rPr>
          <w:noProof/>
        </w:rPr>
        <w:t xml:space="preserve"> and McGuire JF. Support for condom availability and needle exchange programs among Massachusetts adults, 1997. AIDS Educ Prev 2001;13(4):365-76. </w:t>
      </w:r>
      <w:bookmarkEnd w:id="12"/>
    </w:p>
    <w:p w14:paraId="66FCA92E" w14:textId="1E58261F" w:rsidR="00C15C14" w:rsidRPr="00C15C14" w:rsidRDefault="00C15C14" w:rsidP="0004610C">
      <w:pPr>
        <w:ind w:left="360" w:hanging="360"/>
        <w:rPr>
          <w:noProof/>
        </w:rPr>
      </w:pPr>
      <w:bookmarkStart w:id="13" w:name="_ENREF_11"/>
      <w:r w:rsidRPr="00C15C14">
        <w:rPr>
          <w:noProof/>
        </w:rPr>
        <w:t>11.</w:t>
      </w:r>
      <w:r w:rsidRPr="00C15C14">
        <w:rPr>
          <w:noProof/>
        </w:rPr>
        <w:tab/>
        <w:t xml:space="preserve">Silverman JG, Raj A, </w:t>
      </w:r>
      <w:r w:rsidRPr="00C15C14">
        <w:rPr>
          <w:b/>
          <w:noProof/>
        </w:rPr>
        <w:t>Mucci LA</w:t>
      </w:r>
      <w:r w:rsidRPr="00C15C14">
        <w:rPr>
          <w:noProof/>
        </w:rPr>
        <w:t xml:space="preserve"> and Hathaway JE. Dating violence against adolescent girls and associated substance use, unhealthy weight control, sexual risk behavior, pregnancy, and suicidality. JAMA 2001;286(5):572-9. </w:t>
      </w:r>
      <w:bookmarkEnd w:id="13"/>
    </w:p>
    <w:p w14:paraId="5C234455" w14:textId="36BB2983" w:rsidR="00C15C14" w:rsidRPr="00C15C14" w:rsidRDefault="00C15C14" w:rsidP="0004610C">
      <w:pPr>
        <w:ind w:left="360" w:hanging="360"/>
        <w:rPr>
          <w:noProof/>
        </w:rPr>
      </w:pPr>
      <w:bookmarkStart w:id="14" w:name="_ENREF_12"/>
      <w:r w:rsidRPr="00C15C14">
        <w:rPr>
          <w:noProof/>
        </w:rPr>
        <w:t>12.</w:t>
      </w:r>
      <w:r w:rsidRPr="00C15C14">
        <w:rPr>
          <w:noProof/>
        </w:rPr>
        <w:tab/>
        <w:t xml:space="preserve">Brooks DR and </w:t>
      </w:r>
      <w:r w:rsidRPr="00C15C14">
        <w:rPr>
          <w:b/>
          <w:noProof/>
        </w:rPr>
        <w:t>Mucci LA</w:t>
      </w:r>
      <w:r w:rsidRPr="00C15C14">
        <w:rPr>
          <w:noProof/>
        </w:rPr>
        <w:t>. Support for smoke-free restaurants among Massachusetts adults, 1992-1999. Am J Public Health 2001;91(2):300-3. PubMed Central PMCID: PMC1446536.</w:t>
      </w:r>
      <w:bookmarkEnd w:id="14"/>
    </w:p>
    <w:p w14:paraId="5EBB8E12" w14:textId="45344D8C" w:rsidR="00C15C14" w:rsidRPr="00C15C14" w:rsidRDefault="00C15C14" w:rsidP="0004610C">
      <w:pPr>
        <w:ind w:left="360" w:hanging="360"/>
        <w:rPr>
          <w:noProof/>
        </w:rPr>
      </w:pPr>
      <w:bookmarkStart w:id="15" w:name="_ENREF_13"/>
      <w:r w:rsidRPr="00C15C14">
        <w:rPr>
          <w:noProof/>
        </w:rPr>
        <w:t>13.</w:t>
      </w:r>
      <w:r w:rsidRPr="00C15C14">
        <w:rPr>
          <w:noProof/>
        </w:rPr>
        <w:tab/>
        <w:t xml:space="preserve">Weiderpass E, Ye W, </w:t>
      </w:r>
      <w:r w:rsidRPr="00C15C14">
        <w:rPr>
          <w:b/>
          <w:noProof/>
        </w:rPr>
        <w:t>Mucci LA</w:t>
      </w:r>
      <w:r w:rsidRPr="00C15C14">
        <w:rPr>
          <w:noProof/>
        </w:rPr>
        <w:t xml:space="preserve">, Nyren O, Trichopoulos D, Vainio H and Adami HO. Alcoholism and risk for endometrial cancer. Int J Cancer 2001;93(2):299-301. </w:t>
      </w:r>
      <w:bookmarkEnd w:id="15"/>
    </w:p>
    <w:p w14:paraId="0D92A785" w14:textId="028FCE3A" w:rsidR="00C15C14" w:rsidRPr="00C15C14" w:rsidRDefault="00C15C14" w:rsidP="0004610C">
      <w:pPr>
        <w:ind w:left="360" w:hanging="360"/>
        <w:rPr>
          <w:noProof/>
        </w:rPr>
      </w:pPr>
      <w:bookmarkStart w:id="16" w:name="_ENREF_14"/>
      <w:r w:rsidRPr="00C15C14">
        <w:rPr>
          <w:noProof/>
        </w:rPr>
        <w:t>14.</w:t>
      </w:r>
      <w:r w:rsidRPr="00C15C14">
        <w:rPr>
          <w:noProof/>
        </w:rPr>
        <w:tab/>
      </w:r>
      <w:r w:rsidRPr="00C15C14">
        <w:rPr>
          <w:b/>
          <w:noProof/>
        </w:rPr>
        <w:t>Mucci LA</w:t>
      </w:r>
      <w:r w:rsidRPr="00C15C14">
        <w:rPr>
          <w:noProof/>
        </w:rPr>
        <w:t xml:space="preserve"> and Brooks DR. Lower use of dental services among long term cigarette smokers. J Epidemiol Community Health 2001;55(6):389-93. PubMed Central PMCID: PMC1731911.</w:t>
      </w:r>
      <w:bookmarkEnd w:id="16"/>
    </w:p>
    <w:p w14:paraId="55FCA6AA" w14:textId="61E73CCB" w:rsidR="00C15C14" w:rsidRPr="00C15C14" w:rsidRDefault="00C15C14" w:rsidP="0004610C">
      <w:pPr>
        <w:ind w:left="360" w:hanging="360"/>
        <w:rPr>
          <w:noProof/>
        </w:rPr>
      </w:pPr>
      <w:bookmarkStart w:id="17" w:name="_ENREF_15"/>
      <w:r w:rsidRPr="00C15C14">
        <w:rPr>
          <w:noProof/>
        </w:rPr>
        <w:t>15.</w:t>
      </w:r>
      <w:r w:rsidRPr="00C15C14">
        <w:rPr>
          <w:noProof/>
        </w:rPr>
        <w:tab/>
      </w:r>
      <w:r w:rsidRPr="00C15C14">
        <w:rPr>
          <w:b/>
          <w:noProof/>
        </w:rPr>
        <w:t>Mucci LA</w:t>
      </w:r>
      <w:r w:rsidRPr="00C15C14">
        <w:rPr>
          <w:noProof/>
        </w:rPr>
        <w:t xml:space="preserve">, Tamimi R, Lagiou P, Trichopoulou A, Benetou V, Spanos E and Trichopoulos D. Are dietary influences on the risk of prostate cancer mediated through the insulin-like growth factor system? BJU Int 2001;87(9):814-20. </w:t>
      </w:r>
      <w:bookmarkEnd w:id="17"/>
    </w:p>
    <w:p w14:paraId="0EACC0F8" w14:textId="7F141AA6" w:rsidR="00C15C14" w:rsidRPr="00C15C14" w:rsidRDefault="00C15C14" w:rsidP="0004610C">
      <w:pPr>
        <w:ind w:left="360" w:hanging="360"/>
        <w:rPr>
          <w:noProof/>
        </w:rPr>
      </w:pPr>
      <w:bookmarkStart w:id="18" w:name="_ENREF_16"/>
      <w:r w:rsidRPr="00C15C14">
        <w:rPr>
          <w:noProof/>
        </w:rPr>
        <w:t>16.</w:t>
      </w:r>
      <w:r w:rsidRPr="00C15C14">
        <w:rPr>
          <w:noProof/>
        </w:rPr>
        <w:tab/>
        <w:t xml:space="preserve">Tamimi R, </w:t>
      </w:r>
      <w:r w:rsidRPr="00C15C14">
        <w:rPr>
          <w:b/>
          <w:noProof/>
        </w:rPr>
        <w:t>Mucci LA</w:t>
      </w:r>
      <w:r w:rsidRPr="00C15C14">
        <w:rPr>
          <w:noProof/>
        </w:rPr>
        <w:t xml:space="preserve">, Spanos E, Lagiou A, Benetou V and Trichopoulos D. Testosterone and oestradiol in relation to tobacco smoking, body mass index, energy consumption and nutrient intake among adult men. Eur J Cancer Prev 2001;10(3):275-80. </w:t>
      </w:r>
      <w:bookmarkEnd w:id="18"/>
    </w:p>
    <w:p w14:paraId="344B0660" w14:textId="414F6085" w:rsidR="00C15C14" w:rsidRPr="00C15C14" w:rsidRDefault="00C15C14" w:rsidP="0004610C">
      <w:pPr>
        <w:ind w:left="360" w:hanging="360"/>
        <w:rPr>
          <w:noProof/>
        </w:rPr>
      </w:pPr>
      <w:bookmarkStart w:id="19" w:name="_ENREF_17"/>
      <w:r w:rsidRPr="00C15C14">
        <w:rPr>
          <w:noProof/>
        </w:rPr>
        <w:t>17.</w:t>
      </w:r>
      <w:r w:rsidRPr="00C15C14">
        <w:rPr>
          <w:noProof/>
        </w:rPr>
        <w:tab/>
      </w:r>
      <w:r w:rsidRPr="00C15C14">
        <w:rPr>
          <w:b/>
          <w:noProof/>
        </w:rPr>
        <w:t>Mucci LA</w:t>
      </w:r>
      <w:r w:rsidRPr="00C15C14">
        <w:rPr>
          <w:noProof/>
        </w:rPr>
        <w:t xml:space="preserve">, Kuper HE, Tamimi R, Lagiou P, Spanos E and Trichopoulos D. Age at menarche and age at menopause in relation to hepatocellular carcinoma in women. BJOG 2001;108(3):291-4. </w:t>
      </w:r>
      <w:bookmarkEnd w:id="19"/>
    </w:p>
    <w:p w14:paraId="670F10E8" w14:textId="1D369EB8" w:rsidR="00C15C14" w:rsidRPr="00C15C14" w:rsidRDefault="00C15C14" w:rsidP="0004610C">
      <w:pPr>
        <w:ind w:left="360" w:hanging="360"/>
        <w:rPr>
          <w:noProof/>
        </w:rPr>
      </w:pPr>
      <w:bookmarkStart w:id="20" w:name="_ENREF_18"/>
      <w:r w:rsidRPr="00C15C14">
        <w:rPr>
          <w:noProof/>
        </w:rPr>
        <w:t>18.</w:t>
      </w:r>
      <w:r w:rsidRPr="00C15C14">
        <w:rPr>
          <w:noProof/>
        </w:rPr>
        <w:tab/>
        <w:t xml:space="preserve">Demissie S, Green RC, </w:t>
      </w:r>
      <w:r w:rsidRPr="00C15C14">
        <w:rPr>
          <w:b/>
          <w:noProof/>
        </w:rPr>
        <w:t>Mucci L</w:t>
      </w:r>
      <w:r w:rsidRPr="00C15C14">
        <w:rPr>
          <w:noProof/>
        </w:rPr>
        <w:t xml:space="preserve">, Tziavas S, Martelli K, Bang K, Coons L, Bourque S, Buchillon D, Johnson K, Smith T, Sharrow N, Lautenschlager N, Friedland R, Cupples LA and Farrer LA. Reliability of information collected by proxy in family studies of Alzheimer's disease. Neuroepidemiology 2001;20(2):105-11. </w:t>
      </w:r>
      <w:bookmarkEnd w:id="20"/>
    </w:p>
    <w:p w14:paraId="09412CBC" w14:textId="5373A87F" w:rsidR="00C15C14" w:rsidRPr="00C15C14" w:rsidRDefault="00C15C14" w:rsidP="0004610C">
      <w:pPr>
        <w:ind w:left="360" w:hanging="360"/>
        <w:rPr>
          <w:noProof/>
        </w:rPr>
      </w:pPr>
      <w:bookmarkStart w:id="21" w:name="_ENREF_19"/>
      <w:r w:rsidRPr="00C15C14">
        <w:rPr>
          <w:noProof/>
        </w:rPr>
        <w:t>19.</w:t>
      </w:r>
      <w:r w:rsidRPr="00C15C14">
        <w:rPr>
          <w:noProof/>
        </w:rPr>
        <w:tab/>
        <w:t xml:space="preserve">Kuper H, Ye W, Broome U, Romelsjo A, </w:t>
      </w:r>
      <w:r w:rsidRPr="00C15C14">
        <w:rPr>
          <w:b/>
          <w:noProof/>
        </w:rPr>
        <w:t>Mucci LA</w:t>
      </w:r>
      <w:r w:rsidRPr="00C15C14">
        <w:rPr>
          <w:noProof/>
        </w:rPr>
        <w:t xml:space="preserve">, Ekbom A, Adami HO, Trichopoulos D and Nyren O. The risk of liver and bile duct cancer in patients with chronic viral hepatitis, alcoholism, or cirrhosis. Hepatology 2001;34(4 Pt 1):714-8. </w:t>
      </w:r>
      <w:bookmarkEnd w:id="21"/>
    </w:p>
    <w:p w14:paraId="41269CB2" w14:textId="59F0F871" w:rsidR="00C15C14" w:rsidRPr="00C15C14" w:rsidRDefault="00C15C14" w:rsidP="003E6F60">
      <w:pPr>
        <w:ind w:left="360" w:hanging="360"/>
        <w:rPr>
          <w:noProof/>
        </w:rPr>
      </w:pPr>
      <w:bookmarkStart w:id="22" w:name="_ENREF_20"/>
      <w:r w:rsidRPr="00C15C14">
        <w:rPr>
          <w:noProof/>
        </w:rPr>
        <w:t>20.</w:t>
      </w:r>
      <w:r w:rsidRPr="00C15C14">
        <w:rPr>
          <w:noProof/>
        </w:rPr>
        <w:tab/>
        <w:t xml:space="preserve">Boffetta P, Ye W, Adami HO, </w:t>
      </w:r>
      <w:r w:rsidRPr="00C15C14">
        <w:rPr>
          <w:b/>
          <w:noProof/>
        </w:rPr>
        <w:t>Mucci LA</w:t>
      </w:r>
      <w:r w:rsidRPr="00C15C14">
        <w:rPr>
          <w:noProof/>
        </w:rPr>
        <w:t xml:space="preserve"> and Nyren O. Risk of cancers of the lung, head and neck in patients hospitalized for alcoholism in Sweden. Br J Cancer 2001;85(5):678-82. PubMed Central PMCID: PMC2364115.</w:t>
      </w:r>
      <w:bookmarkEnd w:id="22"/>
    </w:p>
    <w:p w14:paraId="6191BF68" w14:textId="1713FE0F" w:rsidR="00C15C14" w:rsidRPr="00C15C14" w:rsidRDefault="00C15C14" w:rsidP="0004610C">
      <w:pPr>
        <w:ind w:left="360" w:hanging="360"/>
        <w:rPr>
          <w:noProof/>
        </w:rPr>
      </w:pPr>
      <w:bookmarkStart w:id="23" w:name="_ENREF_21"/>
      <w:r w:rsidRPr="00C15C14">
        <w:rPr>
          <w:noProof/>
        </w:rPr>
        <w:t>21.</w:t>
      </w:r>
      <w:r w:rsidRPr="00C15C14">
        <w:rPr>
          <w:noProof/>
        </w:rPr>
        <w:tab/>
        <w:t xml:space="preserve">Lagiou P, Tamimi R, Lagiou A, </w:t>
      </w:r>
      <w:r w:rsidRPr="00C15C14">
        <w:rPr>
          <w:b/>
          <w:noProof/>
        </w:rPr>
        <w:t>Mucci L</w:t>
      </w:r>
      <w:r w:rsidRPr="00C15C14">
        <w:rPr>
          <w:noProof/>
        </w:rPr>
        <w:t xml:space="preserve"> and Trichopoulos D. Is epidemiology implicating extremely low frequency electric and magnetic fields in childhood leukemia? Environ Health Prev Med 2002;7(2):33-9. PubMed Central PMCID: PMC2723397.</w:t>
      </w:r>
      <w:bookmarkEnd w:id="23"/>
    </w:p>
    <w:p w14:paraId="655C0443" w14:textId="75064AD4" w:rsidR="00C15C14" w:rsidRPr="00C15C14" w:rsidRDefault="00C15C14" w:rsidP="0004610C">
      <w:pPr>
        <w:ind w:left="360" w:hanging="360"/>
        <w:rPr>
          <w:noProof/>
        </w:rPr>
      </w:pPr>
      <w:bookmarkStart w:id="24" w:name="_ENREF_22"/>
      <w:r w:rsidRPr="00C15C14">
        <w:rPr>
          <w:noProof/>
        </w:rPr>
        <w:t>22.</w:t>
      </w:r>
      <w:r w:rsidRPr="00C15C14">
        <w:rPr>
          <w:noProof/>
        </w:rPr>
        <w:tab/>
        <w:t xml:space="preserve">Lagiou P, Hsieh CC, Trichopoulos D, Xu B, Wuu J, </w:t>
      </w:r>
      <w:r w:rsidRPr="00C15C14">
        <w:rPr>
          <w:b/>
          <w:noProof/>
        </w:rPr>
        <w:t>Mucci L</w:t>
      </w:r>
      <w:r w:rsidRPr="00C15C14">
        <w:rPr>
          <w:noProof/>
        </w:rPr>
        <w:t xml:space="preserve">, Tamimi R, Adami HO and Cnattingius S. Birthweight differences between USA and China and their relevance to breast cancer aetiology. Int J Epidemiol 2003;32(2):193-8. </w:t>
      </w:r>
      <w:bookmarkEnd w:id="24"/>
    </w:p>
    <w:p w14:paraId="5E12AD76" w14:textId="0D71AEDD" w:rsidR="00C15C14" w:rsidRPr="00C15C14" w:rsidRDefault="00C15C14" w:rsidP="0004610C">
      <w:pPr>
        <w:ind w:left="360" w:hanging="360"/>
        <w:rPr>
          <w:noProof/>
        </w:rPr>
      </w:pPr>
      <w:bookmarkStart w:id="25" w:name="_ENREF_23"/>
      <w:r w:rsidRPr="00C15C14">
        <w:rPr>
          <w:noProof/>
        </w:rPr>
        <w:t>23.</w:t>
      </w:r>
      <w:r w:rsidRPr="00C15C14">
        <w:rPr>
          <w:noProof/>
        </w:rPr>
        <w:tab/>
        <w:t xml:space="preserve">Lagiou P, Tamimi R, </w:t>
      </w:r>
      <w:r w:rsidRPr="00C15C14">
        <w:rPr>
          <w:b/>
          <w:noProof/>
        </w:rPr>
        <w:t>Mucci LA</w:t>
      </w:r>
      <w:r w:rsidRPr="00C15C14">
        <w:rPr>
          <w:noProof/>
        </w:rPr>
        <w:t xml:space="preserve">, Trichopoulos D, Adami HO and Hsieh CC. Nausea and vomiting in pregnancy in relation to prolactin, estrogens, and progesterone: a prospective study. Obstet Gynecol 2003;101(4):639-44. </w:t>
      </w:r>
      <w:bookmarkEnd w:id="25"/>
    </w:p>
    <w:p w14:paraId="372E2A4A" w14:textId="5D4E13E6" w:rsidR="00C15C14" w:rsidRPr="00C15C14" w:rsidRDefault="00C15C14" w:rsidP="0004610C">
      <w:pPr>
        <w:ind w:left="360" w:hanging="360"/>
        <w:rPr>
          <w:noProof/>
        </w:rPr>
      </w:pPr>
      <w:bookmarkStart w:id="26" w:name="_ENREF_24"/>
      <w:r w:rsidRPr="00C15C14">
        <w:rPr>
          <w:noProof/>
        </w:rPr>
        <w:t>24.</w:t>
      </w:r>
      <w:r w:rsidRPr="00C15C14">
        <w:rPr>
          <w:noProof/>
        </w:rPr>
        <w:tab/>
      </w:r>
      <w:r w:rsidRPr="00C15C14">
        <w:rPr>
          <w:b/>
          <w:noProof/>
        </w:rPr>
        <w:t>Mucci L</w:t>
      </w:r>
      <w:r w:rsidRPr="00C15C14">
        <w:rPr>
          <w:noProof/>
        </w:rPr>
        <w:t xml:space="preserve">, Dickman PW, Steineck G, Adami HO and Augustsson K. Reply: Dietary acrylamide and cancer risk: additional data on coffee. Br J Cancer 2003;89(4):775-6. </w:t>
      </w:r>
      <w:bookmarkEnd w:id="26"/>
    </w:p>
    <w:p w14:paraId="3C2692A0" w14:textId="175E4090" w:rsidR="00C15C14" w:rsidRPr="00C15C14" w:rsidRDefault="00C15C14" w:rsidP="0004610C">
      <w:pPr>
        <w:ind w:left="360" w:hanging="360"/>
        <w:rPr>
          <w:noProof/>
        </w:rPr>
      </w:pPr>
      <w:bookmarkStart w:id="27" w:name="_ENREF_25"/>
      <w:r w:rsidRPr="00C15C14">
        <w:rPr>
          <w:noProof/>
        </w:rPr>
        <w:t>25.</w:t>
      </w:r>
      <w:r w:rsidRPr="00C15C14">
        <w:rPr>
          <w:noProof/>
        </w:rPr>
        <w:tab/>
      </w:r>
      <w:r w:rsidRPr="00C15C14">
        <w:rPr>
          <w:b/>
          <w:noProof/>
        </w:rPr>
        <w:t>Mucci LA</w:t>
      </w:r>
      <w:r w:rsidRPr="00C15C14">
        <w:rPr>
          <w:noProof/>
        </w:rPr>
        <w:t>, Dickman PW, Steineck G, Adami HO and Augustsson K. Dietary acrylamide and cancer of the large bowel, kidney, and bladder: absence of an association in a population-based study in Sweden. Br J Cancer 2003;88(1):84-9. PubMed Central PMCID: PMC2376776.</w:t>
      </w:r>
      <w:bookmarkEnd w:id="27"/>
    </w:p>
    <w:p w14:paraId="0F36BE0B" w14:textId="15DF9E45" w:rsidR="00C15C14" w:rsidRPr="00C15C14" w:rsidRDefault="00C15C14" w:rsidP="0004610C">
      <w:pPr>
        <w:ind w:left="360" w:hanging="360"/>
        <w:rPr>
          <w:noProof/>
        </w:rPr>
      </w:pPr>
      <w:bookmarkStart w:id="28" w:name="_ENREF_26"/>
      <w:r w:rsidRPr="00C15C14">
        <w:rPr>
          <w:noProof/>
        </w:rPr>
        <w:t>26.</w:t>
      </w:r>
      <w:r w:rsidRPr="00C15C14">
        <w:rPr>
          <w:noProof/>
        </w:rPr>
        <w:tab/>
        <w:t xml:space="preserve">Tamimi R, Lagiou P, Vatten LJ, </w:t>
      </w:r>
      <w:r w:rsidRPr="00C15C14">
        <w:rPr>
          <w:b/>
          <w:noProof/>
        </w:rPr>
        <w:t>Mucci L</w:t>
      </w:r>
      <w:r w:rsidRPr="00C15C14">
        <w:rPr>
          <w:noProof/>
        </w:rPr>
        <w:t xml:space="preserve">, Trichopoulos D, Hellerstein S, Ekbom A, Adami HO and Hsieh CC. Pregnancy hormones, pre-eclampsia, and implications for breast cancer risk in the offspring. Cancer Epidemiol Biomarkers Prev 2003;12(7):647-50. </w:t>
      </w:r>
      <w:bookmarkEnd w:id="28"/>
    </w:p>
    <w:p w14:paraId="31E2F311" w14:textId="3EC77B42" w:rsidR="00C15C14" w:rsidRPr="00C15C14" w:rsidRDefault="00C15C14" w:rsidP="0004610C">
      <w:pPr>
        <w:ind w:left="360" w:hanging="360"/>
        <w:rPr>
          <w:noProof/>
        </w:rPr>
      </w:pPr>
      <w:bookmarkStart w:id="29" w:name="_ENREF_27"/>
      <w:r w:rsidRPr="00C15C14">
        <w:rPr>
          <w:noProof/>
        </w:rPr>
        <w:t>27.</w:t>
      </w:r>
      <w:r w:rsidRPr="00C15C14">
        <w:rPr>
          <w:noProof/>
        </w:rPr>
        <w:tab/>
        <w:t xml:space="preserve">Brawarsky P, Brooks DR and </w:t>
      </w:r>
      <w:r w:rsidRPr="00C15C14">
        <w:rPr>
          <w:b/>
          <w:noProof/>
        </w:rPr>
        <w:t>Mucci LA</w:t>
      </w:r>
      <w:r w:rsidRPr="00C15C14">
        <w:rPr>
          <w:noProof/>
        </w:rPr>
        <w:t xml:space="preserve">. Correlates of colorectal cancer testing in Massachusetts men and women. Prev Med 2003;36(6):659-68. </w:t>
      </w:r>
      <w:bookmarkEnd w:id="29"/>
    </w:p>
    <w:p w14:paraId="3B33C8BA" w14:textId="05D063AE" w:rsidR="00C15C14" w:rsidRPr="00C15C14" w:rsidRDefault="00C15C14" w:rsidP="0004610C">
      <w:pPr>
        <w:ind w:left="360" w:hanging="360"/>
        <w:rPr>
          <w:noProof/>
        </w:rPr>
      </w:pPr>
      <w:bookmarkStart w:id="30" w:name="_ENREF_28"/>
      <w:r w:rsidRPr="00C15C14">
        <w:rPr>
          <w:noProof/>
        </w:rPr>
        <w:t>28.</w:t>
      </w:r>
      <w:r w:rsidRPr="00C15C14">
        <w:rPr>
          <w:noProof/>
        </w:rPr>
        <w:tab/>
        <w:t xml:space="preserve">Tamimi RM, Lagiou P, </w:t>
      </w:r>
      <w:r w:rsidRPr="00C15C14">
        <w:rPr>
          <w:b/>
          <w:noProof/>
        </w:rPr>
        <w:t>Mucci LA</w:t>
      </w:r>
      <w:r w:rsidRPr="00C15C14">
        <w:rPr>
          <w:noProof/>
        </w:rPr>
        <w:t>, Hsieh CC, Adami HO and Trichopoulos D. Average energy intake among pregnant women carrying a boy compared with a girl. BMJ 2003;326(7401):1245-6. PubMed Central PMCID: PMC161555.</w:t>
      </w:r>
      <w:bookmarkEnd w:id="30"/>
    </w:p>
    <w:p w14:paraId="6F2A134B" w14:textId="268CAF61" w:rsidR="00C15C14" w:rsidRPr="00C15C14" w:rsidRDefault="00C15C14" w:rsidP="0004610C">
      <w:pPr>
        <w:ind w:left="360" w:hanging="360"/>
        <w:rPr>
          <w:noProof/>
        </w:rPr>
      </w:pPr>
      <w:bookmarkStart w:id="31" w:name="_ENREF_29"/>
      <w:r w:rsidRPr="00C15C14">
        <w:rPr>
          <w:noProof/>
        </w:rPr>
        <w:t>29.</w:t>
      </w:r>
      <w:r w:rsidRPr="00C15C14">
        <w:rPr>
          <w:noProof/>
        </w:rPr>
        <w:tab/>
      </w:r>
      <w:r w:rsidRPr="00C15C14">
        <w:rPr>
          <w:b/>
          <w:noProof/>
        </w:rPr>
        <w:t>Mucci LA</w:t>
      </w:r>
      <w:r w:rsidRPr="00C15C14">
        <w:rPr>
          <w:noProof/>
        </w:rPr>
        <w:t xml:space="preserve">, Lagiou P, Tamimi RM, Hsieh CC, Adami HO and Trichopoulos D. Pregnancy estriol, estradiol, progesterone and prolactin in relation to birth weight and other birth size variables (United States). Cancer Causes Control 2003;14(4):311-8. </w:t>
      </w:r>
      <w:bookmarkEnd w:id="31"/>
    </w:p>
    <w:p w14:paraId="0ECE1B30" w14:textId="7E30D34F" w:rsidR="00C15C14" w:rsidRPr="00C15C14" w:rsidRDefault="00C15C14" w:rsidP="0004610C">
      <w:pPr>
        <w:ind w:left="360" w:hanging="360"/>
        <w:rPr>
          <w:noProof/>
        </w:rPr>
      </w:pPr>
      <w:bookmarkStart w:id="32" w:name="_ENREF_30"/>
      <w:r w:rsidRPr="00C15C14">
        <w:rPr>
          <w:noProof/>
        </w:rPr>
        <w:t>30.</w:t>
      </w:r>
      <w:r w:rsidRPr="00C15C14">
        <w:rPr>
          <w:noProof/>
        </w:rPr>
        <w:tab/>
        <w:t xml:space="preserve">Brawarsky P, Brooks DR, </w:t>
      </w:r>
      <w:r w:rsidRPr="00C15C14">
        <w:rPr>
          <w:b/>
          <w:noProof/>
        </w:rPr>
        <w:t>Mucci LA</w:t>
      </w:r>
      <w:r w:rsidRPr="00C15C14">
        <w:rPr>
          <w:noProof/>
        </w:rPr>
        <w:t xml:space="preserve"> and Wood PA. Effect of physician recommendation and patient adherence on rates of colorectal cancer testing. Cancer Detect Prev 2004;28(4):260-8. </w:t>
      </w:r>
      <w:bookmarkEnd w:id="32"/>
    </w:p>
    <w:p w14:paraId="561D717F" w14:textId="32276AF2" w:rsidR="00C15C14" w:rsidRPr="00C15C14" w:rsidRDefault="00C15C14" w:rsidP="0004610C">
      <w:pPr>
        <w:ind w:left="360" w:hanging="360"/>
        <w:rPr>
          <w:noProof/>
        </w:rPr>
      </w:pPr>
      <w:bookmarkStart w:id="33" w:name="_ENREF_31"/>
      <w:r w:rsidRPr="00C15C14">
        <w:rPr>
          <w:noProof/>
        </w:rPr>
        <w:t>31.</w:t>
      </w:r>
      <w:r w:rsidRPr="00C15C14">
        <w:rPr>
          <w:noProof/>
        </w:rPr>
        <w:tab/>
        <w:t xml:space="preserve">Brooks DR, </w:t>
      </w:r>
      <w:r w:rsidRPr="00C15C14">
        <w:rPr>
          <w:b/>
          <w:noProof/>
        </w:rPr>
        <w:t>Mucci LA</w:t>
      </w:r>
      <w:r w:rsidRPr="00C15C14">
        <w:rPr>
          <w:noProof/>
        </w:rPr>
        <w:t xml:space="preserve">, Hatch EE and Cnattingius S. Maternal smoking during pregnancy and risk of brain tumors in the offspring. A prospective study of 1.4 million Swedish births. Cancer Causes Control 2004;15(10):997-1005. </w:t>
      </w:r>
      <w:bookmarkEnd w:id="33"/>
    </w:p>
    <w:p w14:paraId="59252516" w14:textId="2D3E9950" w:rsidR="00C15C14" w:rsidRPr="00C15C14" w:rsidRDefault="00C15C14" w:rsidP="0004610C">
      <w:pPr>
        <w:ind w:left="360" w:hanging="360"/>
        <w:rPr>
          <w:noProof/>
        </w:rPr>
      </w:pPr>
      <w:bookmarkStart w:id="34" w:name="_ENREF_32"/>
      <w:r w:rsidRPr="00C15C14">
        <w:rPr>
          <w:noProof/>
        </w:rPr>
        <w:t>32.</w:t>
      </w:r>
      <w:r w:rsidRPr="00C15C14">
        <w:rPr>
          <w:noProof/>
        </w:rPr>
        <w:tab/>
        <w:t xml:space="preserve">Lagiou P, Tamimi RM, </w:t>
      </w:r>
      <w:r w:rsidRPr="00C15C14">
        <w:rPr>
          <w:b/>
          <w:noProof/>
        </w:rPr>
        <w:t>Mucci LA</w:t>
      </w:r>
      <w:r w:rsidRPr="00C15C14">
        <w:rPr>
          <w:noProof/>
        </w:rPr>
        <w:t xml:space="preserve">, Adami HO, Hsieh CC and Trichopoulos D. Diet during pregnancy in relation to maternal weight gain and birth size. Eur J Clin Nutr 2004;58(2):231-7. </w:t>
      </w:r>
      <w:bookmarkEnd w:id="34"/>
    </w:p>
    <w:p w14:paraId="5DB23C24" w14:textId="558C4BE8" w:rsidR="00C15C14" w:rsidRPr="00C15C14" w:rsidRDefault="00C15C14" w:rsidP="0004610C">
      <w:pPr>
        <w:ind w:left="360" w:hanging="360"/>
        <w:rPr>
          <w:noProof/>
        </w:rPr>
      </w:pPr>
      <w:bookmarkStart w:id="35" w:name="_ENREF_33"/>
      <w:r w:rsidRPr="00C15C14">
        <w:rPr>
          <w:noProof/>
        </w:rPr>
        <w:t>33.</w:t>
      </w:r>
      <w:r w:rsidRPr="00C15C14">
        <w:rPr>
          <w:noProof/>
        </w:rPr>
        <w:tab/>
      </w:r>
      <w:r w:rsidRPr="00C15C14">
        <w:rPr>
          <w:b/>
          <w:noProof/>
        </w:rPr>
        <w:t>Mucci LA</w:t>
      </w:r>
      <w:r w:rsidRPr="00C15C14">
        <w:rPr>
          <w:noProof/>
        </w:rPr>
        <w:t xml:space="preserve">, Hsieh CC, Williams PL, Dickman PW, Bjorkman L and Pedersen NL. Birth order, sibship size, and housing density in relation to tooth loss and periodontal disease: a cohort study among Swedish twins. Am J Epidemiol 2004;159(5):499-506. </w:t>
      </w:r>
      <w:bookmarkEnd w:id="35"/>
    </w:p>
    <w:p w14:paraId="131081B0" w14:textId="41A530EF" w:rsidR="00C15C14" w:rsidRPr="00C15C14" w:rsidRDefault="00C15C14" w:rsidP="0004610C">
      <w:pPr>
        <w:ind w:left="360" w:hanging="360"/>
        <w:rPr>
          <w:noProof/>
        </w:rPr>
      </w:pPr>
      <w:bookmarkStart w:id="36" w:name="_ENREF_34"/>
      <w:r w:rsidRPr="00C15C14">
        <w:rPr>
          <w:noProof/>
        </w:rPr>
        <w:t>34.</w:t>
      </w:r>
      <w:r w:rsidRPr="00C15C14">
        <w:rPr>
          <w:noProof/>
        </w:rPr>
        <w:tab/>
      </w:r>
      <w:r w:rsidRPr="00C15C14">
        <w:rPr>
          <w:b/>
          <w:noProof/>
        </w:rPr>
        <w:t>Mucci LA</w:t>
      </w:r>
      <w:r w:rsidRPr="00C15C14">
        <w:rPr>
          <w:noProof/>
        </w:rPr>
        <w:t>, Lindblad P, Steineck G and Adami HO. Dietary acrylamide and risk of renal cell cancer. Int J Cancer 2004;109(5):774-6.</w:t>
      </w:r>
      <w:bookmarkEnd w:id="36"/>
    </w:p>
    <w:p w14:paraId="2E1BC41C" w14:textId="017B33BC" w:rsidR="00C15C14" w:rsidRPr="00C15C14" w:rsidRDefault="00C15C14" w:rsidP="0004610C">
      <w:pPr>
        <w:ind w:left="360" w:hanging="360"/>
        <w:rPr>
          <w:noProof/>
        </w:rPr>
      </w:pPr>
      <w:bookmarkStart w:id="37" w:name="_ENREF_35"/>
      <w:r w:rsidRPr="00C15C14">
        <w:rPr>
          <w:noProof/>
        </w:rPr>
        <w:t>35.</w:t>
      </w:r>
      <w:r w:rsidRPr="00C15C14">
        <w:rPr>
          <w:noProof/>
        </w:rPr>
        <w:tab/>
      </w:r>
      <w:r w:rsidRPr="00C15C14">
        <w:rPr>
          <w:b/>
          <w:noProof/>
        </w:rPr>
        <w:t>Mucci LA</w:t>
      </w:r>
      <w:r w:rsidRPr="00C15C14">
        <w:rPr>
          <w:noProof/>
        </w:rPr>
        <w:t>, Granath F and Cnattingius S. Maternal smoking and childhood leukemia and lymphoma risk among 1,440,542 Swedish children. Cancer Epidemiol Biomarkers Prev 2004;13(9):1528-33.</w:t>
      </w:r>
      <w:bookmarkEnd w:id="37"/>
    </w:p>
    <w:p w14:paraId="63C76FF4" w14:textId="6E7C5D2E" w:rsidR="00C15C14" w:rsidRPr="00C15C14" w:rsidRDefault="00C15C14" w:rsidP="0004610C">
      <w:pPr>
        <w:ind w:left="360" w:hanging="360"/>
        <w:rPr>
          <w:noProof/>
        </w:rPr>
      </w:pPr>
      <w:bookmarkStart w:id="38" w:name="_ENREF_36"/>
      <w:r w:rsidRPr="00C15C14">
        <w:rPr>
          <w:noProof/>
        </w:rPr>
        <w:t>36.</w:t>
      </w:r>
      <w:r w:rsidRPr="00C15C14">
        <w:rPr>
          <w:noProof/>
        </w:rPr>
        <w:tab/>
      </w:r>
      <w:r w:rsidRPr="00C15C14">
        <w:rPr>
          <w:b/>
          <w:noProof/>
        </w:rPr>
        <w:t>Mucci LA</w:t>
      </w:r>
      <w:r w:rsidRPr="00C15C14">
        <w:rPr>
          <w:noProof/>
        </w:rPr>
        <w:t xml:space="preserve">, Lagiou P, Hsieh CC, Tamimi R, Hellerstein S, Vatten L, Adami HO, Cnattingius S and Trichopoulos D. A prospective study of pregravid oral contraceptive use in relation to fetal growth. BJOG 2004;111(9):989-95. </w:t>
      </w:r>
      <w:bookmarkEnd w:id="38"/>
    </w:p>
    <w:p w14:paraId="3C542FEF" w14:textId="340F9C28" w:rsidR="00C15C14" w:rsidRPr="00C15C14" w:rsidRDefault="00C15C14" w:rsidP="0004610C">
      <w:pPr>
        <w:ind w:left="360" w:hanging="360"/>
        <w:rPr>
          <w:noProof/>
        </w:rPr>
      </w:pPr>
      <w:bookmarkStart w:id="39" w:name="_ENREF_37"/>
      <w:r w:rsidRPr="00C15C14">
        <w:rPr>
          <w:noProof/>
        </w:rPr>
        <w:t>37.</w:t>
      </w:r>
      <w:r w:rsidRPr="00C15C14">
        <w:rPr>
          <w:noProof/>
        </w:rPr>
        <w:tab/>
        <w:t xml:space="preserve">Badovinac RL, Morgan KE, Lefevre J, Wadhawan S, </w:t>
      </w:r>
      <w:r w:rsidRPr="00C15C14">
        <w:rPr>
          <w:b/>
          <w:noProof/>
        </w:rPr>
        <w:t>Mucci L</w:t>
      </w:r>
      <w:r w:rsidRPr="00C15C14">
        <w:rPr>
          <w:noProof/>
        </w:rPr>
        <w:t xml:space="preserve">, Schoeff L and Douglass CW. Risk assessment criteria applied to a screening exam: implications for improving the efficiency of a sealant program. J Public Health Dent 2005;65(4):203-8. </w:t>
      </w:r>
      <w:bookmarkEnd w:id="39"/>
    </w:p>
    <w:p w14:paraId="4C8B2108" w14:textId="55E685DE" w:rsidR="00C15C14" w:rsidRPr="00C15C14" w:rsidRDefault="00C15C14" w:rsidP="0004610C">
      <w:pPr>
        <w:ind w:left="360" w:hanging="360"/>
        <w:rPr>
          <w:noProof/>
        </w:rPr>
      </w:pPr>
      <w:bookmarkStart w:id="40" w:name="_ENREF_38"/>
      <w:r w:rsidRPr="00C15C14">
        <w:rPr>
          <w:noProof/>
        </w:rPr>
        <w:t>38.</w:t>
      </w:r>
      <w:r w:rsidRPr="00C15C14">
        <w:rPr>
          <w:noProof/>
        </w:rPr>
        <w:tab/>
        <w:t xml:space="preserve">Lagiou P, </w:t>
      </w:r>
      <w:r w:rsidRPr="00C15C14">
        <w:rPr>
          <w:b/>
          <w:noProof/>
        </w:rPr>
        <w:t>Mucci L</w:t>
      </w:r>
      <w:r w:rsidRPr="00C15C14">
        <w:rPr>
          <w:noProof/>
        </w:rPr>
        <w:t xml:space="preserve">, Tamimi R, Kuper H, Lagiou A, Hsieh CC and Trichopoulos D. Micronutrient intake during pregnancy in relation to birth size. Eur J Nutr 2005;44(1):52-9. </w:t>
      </w:r>
      <w:bookmarkEnd w:id="40"/>
    </w:p>
    <w:p w14:paraId="73EDBE55" w14:textId="32EDE447" w:rsidR="00C15C14" w:rsidRPr="00C15C14" w:rsidRDefault="00C15C14" w:rsidP="0004610C">
      <w:pPr>
        <w:ind w:left="360" w:hanging="360"/>
        <w:rPr>
          <w:noProof/>
        </w:rPr>
      </w:pPr>
      <w:bookmarkStart w:id="41" w:name="_ENREF_39"/>
      <w:r w:rsidRPr="00C15C14">
        <w:rPr>
          <w:noProof/>
        </w:rPr>
        <w:t>39.</w:t>
      </w:r>
      <w:r w:rsidRPr="00C15C14">
        <w:rPr>
          <w:noProof/>
        </w:rPr>
        <w:tab/>
        <w:t xml:space="preserve">Margolis KL, </w:t>
      </w:r>
      <w:r w:rsidRPr="00C15C14">
        <w:rPr>
          <w:b/>
          <w:noProof/>
        </w:rPr>
        <w:t>Mucci L</w:t>
      </w:r>
      <w:r w:rsidRPr="00C15C14">
        <w:rPr>
          <w:noProof/>
        </w:rPr>
        <w:t>, Braaten T, Kumle M, Trolle Lagerros Y, Adami HO, Lund E and Weiderpass E. Physical activity in different periods of life and the risk of breast cancer: the Norwegian-Swedish Women's Lifestyle and Health cohort study. Cancer Epidemiol Biomarkers Prev 2005;14(1):27-32.</w:t>
      </w:r>
      <w:bookmarkEnd w:id="41"/>
    </w:p>
    <w:p w14:paraId="119E976F" w14:textId="28B96CA3" w:rsidR="00C15C14" w:rsidRPr="00C15C14" w:rsidRDefault="00C15C14" w:rsidP="0004610C">
      <w:pPr>
        <w:ind w:left="360" w:hanging="360"/>
        <w:rPr>
          <w:noProof/>
        </w:rPr>
      </w:pPr>
      <w:bookmarkStart w:id="42" w:name="_ENREF_40"/>
      <w:r w:rsidRPr="00C15C14">
        <w:rPr>
          <w:noProof/>
        </w:rPr>
        <w:t>40.</w:t>
      </w:r>
      <w:r w:rsidRPr="00C15C14">
        <w:rPr>
          <w:noProof/>
        </w:rPr>
        <w:tab/>
        <w:t xml:space="preserve">Bradbury BD, Brooks DR, Brawarsky P and </w:t>
      </w:r>
      <w:r w:rsidRPr="00C15C14">
        <w:rPr>
          <w:b/>
          <w:noProof/>
        </w:rPr>
        <w:t>Mucci LA</w:t>
      </w:r>
      <w:r w:rsidRPr="00C15C14">
        <w:rPr>
          <w:noProof/>
        </w:rPr>
        <w:t>. Test-retest reliability of colorectal testing questions on the Massachusetts Behavioral Risk Factor Surveillance System (BRFSS). Prev Med 2005;41(1):303-11.</w:t>
      </w:r>
      <w:bookmarkEnd w:id="42"/>
    </w:p>
    <w:p w14:paraId="61A805B5" w14:textId="6C897F28" w:rsidR="00C15C14" w:rsidRPr="00C15C14" w:rsidRDefault="00C15C14" w:rsidP="0004610C">
      <w:pPr>
        <w:ind w:left="360" w:hanging="360"/>
        <w:rPr>
          <w:noProof/>
        </w:rPr>
      </w:pPr>
      <w:bookmarkStart w:id="43" w:name="_ENREF_41"/>
      <w:r w:rsidRPr="00C15C14">
        <w:rPr>
          <w:noProof/>
        </w:rPr>
        <w:t>41.</w:t>
      </w:r>
      <w:r w:rsidRPr="00C15C14">
        <w:rPr>
          <w:noProof/>
        </w:rPr>
        <w:tab/>
        <w:t xml:space="preserve">Rubin MA, Bismar TA, Andren O, </w:t>
      </w:r>
      <w:r w:rsidRPr="00C15C14">
        <w:rPr>
          <w:b/>
          <w:noProof/>
        </w:rPr>
        <w:t>Mucci L</w:t>
      </w:r>
      <w:r w:rsidRPr="00C15C14">
        <w:rPr>
          <w:noProof/>
        </w:rPr>
        <w:t xml:space="preserve">, Kim R, Shen R, Ghosh D, Wei JT, Chinnaiyan AM, Adami HO, Kantoff PW and Johansson JE. Decreased alpha-methylacyl CoA racemase expression in localized prostate cancer is associated with an increased rate of biochemical recurrence and cancer-specific death. Cancer Epidemiol Biomarkers Prev 2005;14(6):1424-32. </w:t>
      </w:r>
      <w:bookmarkEnd w:id="43"/>
    </w:p>
    <w:p w14:paraId="600483CC" w14:textId="64497067" w:rsidR="00C15C14" w:rsidRPr="00C15C14" w:rsidRDefault="00C15C14" w:rsidP="0004610C">
      <w:pPr>
        <w:ind w:left="360" w:hanging="360"/>
        <w:rPr>
          <w:noProof/>
        </w:rPr>
      </w:pPr>
      <w:bookmarkStart w:id="44" w:name="_ENREF_42"/>
      <w:r w:rsidRPr="00C15C14">
        <w:rPr>
          <w:noProof/>
        </w:rPr>
        <w:t>42.</w:t>
      </w:r>
      <w:r w:rsidRPr="00C15C14">
        <w:rPr>
          <w:noProof/>
        </w:rPr>
        <w:tab/>
      </w:r>
      <w:r w:rsidRPr="00C15C14">
        <w:rPr>
          <w:b/>
          <w:noProof/>
        </w:rPr>
        <w:t>Mucci LA</w:t>
      </w:r>
      <w:r w:rsidRPr="00C15C14">
        <w:rPr>
          <w:noProof/>
        </w:rPr>
        <w:t xml:space="preserve">, Sandin S, Balter K, Adami HO, Magnusson C and Weiderpass E. Acrylamide intake and breast cancer risk in Swedish women. JAMA 2005;293(11):1326-7. </w:t>
      </w:r>
      <w:bookmarkEnd w:id="44"/>
    </w:p>
    <w:p w14:paraId="626866F2" w14:textId="706A0FCF" w:rsidR="00C15C14" w:rsidRPr="00C15C14" w:rsidRDefault="00C15C14" w:rsidP="0004610C">
      <w:pPr>
        <w:ind w:left="360" w:hanging="360"/>
        <w:rPr>
          <w:noProof/>
        </w:rPr>
      </w:pPr>
      <w:bookmarkStart w:id="45" w:name="_ENREF_43"/>
      <w:r w:rsidRPr="00C15C14">
        <w:rPr>
          <w:noProof/>
        </w:rPr>
        <w:t>43.</w:t>
      </w:r>
      <w:r w:rsidRPr="00C15C14">
        <w:rPr>
          <w:noProof/>
        </w:rPr>
        <w:tab/>
        <w:t xml:space="preserve">Trolle-Lagerros Y, </w:t>
      </w:r>
      <w:r w:rsidRPr="00C15C14">
        <w:rPr>
          <w:b/>
          <w:noProof/>
        </w:rPr>
        <w:t>Mucci LA</w:t>
      </w:r>
      <w:r w:rsidRPr="00C15C14">
        <w:rPr>
          <w:noProof/>
        </w:rPr>
        <w:t>, Kumle M, Braaten T, Weiderp</w:t>
      </w:r>
      <w:r w:rsidR="0004610C">
        <w:rPr>
          <w:noProof/>
        </w:rPr>
        <w:t>ass E, Hsieh CC, Sandin S, Lagi</w:t>
      </w:r>
      <w:r w:rsidRPr="00C15C14">
        <w:rPr>
          <w:noProof/>
        </w:rPr>
        <w:t xml:space="preserve">u P, Trichopoulos D, Lund E and Adami HO. Physical activity as a determinant of mortality in women. Epidemiology 2005;16(6):780-5. </w:t>
      </w:r>
      <w:bookmarkEnd w:id="45"/>
    </w:p>
    <w:p w14:paraId="3A9D79DE" w14:textId="2FED63B9" w:rsidR="00C15C14" w:rsidRPr="00C15C14" w:rsidRDefault="00C15C14" w:rsidP="0004610C">
      <w:pPr>
        <w:ind w:left="360" w:hanging="360"/>
        <w:rPr>
          <w:noProof/>
        </w:rPr>
      </w:pPr>
      <w:bookmarkStart w:id="46" w:name="_ENREF_44"/>
      <w:r w:rsidRPr="00C15C14">
        <w:rPr>
          <w:noProof/>
        </w:rPr>
        <w:t>44.</w:t>
      </w:r>
      <w:r w:rsidRPr="00C15C14">
        <w:rPr>
          <w:noProof/>
        </w:rPr>
        <w:tab/>
      </w:r>
      <w:r w:rsidRPr="00C15C14">
        <w:rPr>
          <w:b/>
          <w:noProof/>
        </w:rPr>
        <w:t>Mucci LA</w:t>
      </w:r>
      <w:r w:rsidRPr="00C15C14">
        <w:rPr>
          <w:noProof/>
        </w:rPr>
        <w:t xml:space="preserve">, Bjorkman L, Douglass CW and Pedersen NL. Environmental and heritable factors in the etiology of oral diseases--a population-based study of Swedish twins. J Dent Res 2005;84(9):800-5. </w:t>
      </w:r>
      <w:bookmarkEnd w:id="46"/>
    </w:p>
    <w:p w14:paraId="465912E3" w14:textId="77777777" w:rsidR="00C15C14" w:rsidRPr="00C15C14" w:rsidRDefault="00C15C14" w:rsidP="00C15C14">
      <w:pPr>
        <w:ind w:left="360" w:hanging="360"/>
        <w:rPr>
          <w:noProof/>
        </w:rPr>
      </w:pPr>
      <w:bookmarkStart w:id="47" w:name="_ENREF_45"/>
      <w:r w:rsidRPr="00C15C14">
        <w:rPr>
          <w:noProof/>
        </w:rPr>
        <w:t>45.</w:t>
      </w:r>
      <w:r w:rsidRPr="00C15C14">
        <w:rPr>
          <w:noProof/>
        </w:rPr>
        <w:tab/>
        <w:t xml:space="preserve">Lagerros YT, </w:t>
      </w:r>
      <w:r w:rsidRPr="00C15C14">
        <w:rPr>
          <w:b/>
          <w:noProof/>
        </w:rPr>
        <w:t>Mucci LA</w:t>
      </w:r>
      <w:r w:rsidRPr="00C15C14">
        <w:rPr>
          <w:noProof/>
        </w:rPr>
        <w:t xml:space="preserve">, Bellocco R, Nyren O, Balter O and Balter KA. Validity and reliability of self-reported total energy expenditure using a novel instrument. Eur J Epidemiol 2006;21(3):227-36. </w:t>
      </w:r>
    </w:p>
    <w:p w14:paraId="5E37D3E4" w14:textId="77777777" w:rsidR="00C15C14" w:rsidRPr="00C15C14" w:rsidRDefault="00C15C14" w:rsidP="00C15C14">
      <w:pPr>
        <w:ind w:left="360" w:hanging="360"/>
        <w:rPr>
          <w:noProof/>
        </w:rPr>
      </w:pPr>
      <w:bookmarkStart w:id="48" w:name="_ENREF_46"/>
      <w:bookmarkEnd w:id="47"/>
      <w:r w:rsidRPr="00C15C14">
        <w:rPr>
          <w:noProof/>
        </w:rPr>
        <w:t>46.</w:t>
      </w:r>
      <w:r w:rsidRPr="00C15C14">
        <w:rPr>
          <w:noProof/>
        </w:rPr>
        <w:tab/>
        <w:t xml:space="preserve">Lagiou P, Trichopoulos D, Sandin S, Lagiou A, </w:t>
      </w:r>
      <w:r w:rsidRPr="00C15C14">
        <w:rPr>
          <w:b/>
          <w:noProof/>
        </w:rPr>
        <w:t>Mucci L</w:t>
      </w:r>
      <w:r w:rsidRPr="00C15C14">
        <w:rPr>
          <w:noProof/>
        </w:rPr>
        <w:t xml:space="preserve">, Wolk A, Weiderpass E and Adami HO. Mediterranean dietary pattern and mortality among young women: a cohort study in Sweden. Br J Nutr 2006;96(2):384-92. </w:t>
      </w:r>
    </w:p>
    <w:p w14:paraId="16FDC7CD" w14:textId="77777777" w:rsidR="00C15C14" w:rsidRPr="00C15C14" w:rsidRDefault="00C15C14" w:rsidP="00C15C14">
      <w:pPr>
        <w:ind w:left="360" w:hanging="360"/>
        <w:rPr>
          <w:noProof/>
        </w:rPr>
      </w:pPr>
      <w:bookmarkStart w:id="49" w:name="_ENREF_47"/>
      <w:bookmarkEnd w:id="48"/>
      <w:r w:rsidRPr="00C15C14">
        <w:rPr>
          <w:noProof/>
        </w:rPr>
        <w:t>47.</w:t>
      </w:r>
      <w:r w:rsidRPr="00C15C14">
        <w:rPr>
          <w:noProof/>
        </w:rPr>
        <w:tab/>
      </w:r>
      <w:r w:rsidRPr="00C15C14">
        <w:rPr>
          <w:b/>
          <w:noProof/>
        </w:rPr>
        <w:t>Mucci LA</w:t>
      </w:r>
      <w:r w:rsidRPr="00C15C14">
        <w:rPr>
          <w:noProof/>
        </w:rPr>
        <w:t xml:space="preserve">, Adami HO and Wolk A. Prospective study of dietary acrylamide and risk of colorectal cancer among women. Int J Cancer 2006;118(1):169-73. </w:t>
      </w:r>
    </w:p>
    <w:p w14:paraId="4DA67E37" w14:textId="77777777" w:rsidR="00C15C14" w:rsidRPr="00C15C14" w:rsidRDefault="00C15C14" w:rsidP="00C15C14">
      <w:pPr>
        <w:ind w:left="360" w:hanging="360"/>
        <w:rPr>
          <w:noProof/>
        </w:rPr>
      </w:pPr>
      <w:bookmarkStart w:id="50" w:name="_ENREF_48"/>
      <w:bookmarkEnd w:id="49"/>
      <w:r w:rsidRPr="00C15C14">
        <w:rPr>
          <w:noProof/>
        </w:rPr>
        <w:t>48.</w:t>
      </w:r>
      <w:r w:rsidRPr="00C15C14">
        <w:rPr>
          <w:noProof/>
        </w:rPr>
        <w:tab/>
        <w:t xml:space="preserve">Clements KM, Cohen BB, Brawarsky P, Brooks DR, </w:t>
      </w:r>
      <w:r w:rsidRPr="00C15C14">
        <w:rPr>
          <w:b/>
          <w:noProof/>
        </w:rPr>
        <w:t>Mucci LA</w:t>
      </w:r>
      <w:r w:rsidRPr="00C15C14">
        <w:rPr>
          <w:noProof/>
        </w:rPr>
        <w:t xml:space="preserve"> and Wood PA. Identifying Health Maintenance Organization membership through self-report of health plan name: ascertainment and reliability. J Public Health Manag Pract 2006;12(3):278-87. </w:t>
      </w:r>
    </w:p>
    <w:p w14:paraId="7B0F4FA7" w14:textId="77777777" w:rsidR="00C15C14" w:rsidRPr="00C15C14" w:rsidRDefault="00C15C14" w:rsidP="00C15C14">
      <w:pPr>
        <w:ind w:left="360" w:hanging="360"/>
        <w:rPr>
          <w:noProof/>
        </w:rPr>
      </w:pPr>
      <w:bookmarkStart w:id="51" w:name="_ENREF_49"/>
      <w:bookmarkEnd w:id="50"/>
      <w:r w:rsidRPr="00C15C14">
        <w:rPr>
          <w:noProof/>
        </w:rPr>
        <w:t>49.</w:t>
      </w:r>
      <w:r w:rsidRPr="00C15C14">
        <w:rPr>
          <w:noProof/>
        </w:rPr>
        <w:tab/>
      </w:r>
      <w:r w:rsidRPr="00C15C14">
        <w:rPr>
          <w:b/>
          <w:noProof/>
        </w:rPr>
        <w:t>Mucci LA</w:t>
      </w:r>
      <w:r w:rsidRPr="00C15C14">
        <w:rPr>
          <w:noProof/>
        </w:rPr>
        <w:t xml:space="preserve">, Wood PA, Cohen B, Clements KM, Brawarsky P and Brooks DR. Validity of self-reported health plan information in a population-based health survey. J Public Health Manag Pract 2006;12(6):570-7. </w:t>
      </w:r>
    </w:p>
    <w:p w14:paraId="7849280E" w14:textId="77777777" w:rsidR="00C15C14" w:rsidRPr="00C15C14" w:rsidRDefault="00C15C14" w:rsidP="00C15C14">
      <w:pPr>
        <w:ind w:left="360" w:hanging="360"/>
        <w:rPr>
          <w:noProof/>
        </w:rPr>
      </w:pPr>
      <w:bookmarkStart w:id="52" w:name="_ENREF_50"/>
      <w:bookmarkEnd w:id="51"/>
      <w:r w:rsidRPr="00C15C14">
        <w:rPr>
          <w:noProof/>
        </w:rPr>
        <w:t>50.</w:t>
      </w:r>
      <w:r w:rsidRPr="00C15C14">
        <w:rPr>
          <w:noProof/>
        </w:rPr>
        <w:tab/>
        <w:t xml:space="preserve">Hunt H, Valdimarsdottir U, </w:t>
      </w:r>
      <w:r w:rsidRPr="00C15C14">
        <w:rPr>
          <w:b/>
          <w:noProof/>
        </w:rPr>
        <w:t>Mucci L</w:t>
      </w:r>
      <w:r w:rsidRPr="00C15C14">
        <w:rPr>
          <w:noProof/>
        </w:rPr>
        <w:t xml:space="preserve">, Kreicbergs U and Steineck G. When death appears best for the child with severe malignancy: a nationwide parental follow-up. Palliat Med 2006;20(6):567-77. </w:t>
      </w:r>
    </w:p>
    <w:p w14:paraId="76CCE1E0" w14:textId="77777777" w:rsidR="00C15C14" w:rsidRPr="00C15C14" w:rsidRDefault="00C15C14" w:rsidP="00C15C14">
      <w:pPr>
        <w:ind w:left="360" w:hanging="360"/>
        <w:rPr>
          <w:noProof/>
        </w:rPr>
      </w:pPr>
      <w:bookmarkStart w:id="53" w:name="_ENREF_51"/>
      <w:bookmarkEnd w:id="52"/>
      <w:r w:rsidRPr="00C15C14">
        <w:rPr>
          <w:noProof/>
        </w:rPr>
        <w:t>51.</w:t>
      </w:r>
      <w:r w:rsidRPr="00C15C14">
        <w:rPr>
          <w:noProof/>
        </w:rPr>
        <w:tab/>
        <w:t xml:space="preserve">Lagiou P, Sandin S, Weiderpass E, Lagiou A, </w:t>
      </w:r>
      <w:r w:rsidRPr="00C15C14">
        <w:rPr>
          <w:b/>
          <w:noProof/>
        </w:rPr>
        <w:t>Mucci L</w:t>
      </w:r>
      <w:r w:rsidRPr="00C15C14">
        <w:rPr>
          <w:noProof/>
        </w:rPr>
        <w:t xml:space="preserve">, Trichopoulos D and Adami HO. Low carbohydrate-high protein diet and mortality in a cohort of Swedish women. J Intern Med 2007;261(4):366-74. </w:t>
      </w:r>
    </w:p>
    <w:p w14:paraId="49C195A4" w14:textId="77777777" w:rsidR="00C15C14" w:rsidRPr="00C15C14" w:rsidRDefault="00C15C14" w:rsidP="00C15C14">
      <w:pPr>
        <w:ind w:left="360" w:hanging="360"/>
        <w:rPr>
          <w:noProof/>
        </w:rPr>
      </w:pPr>
      <w:bookmarkStart w:id="54" w:name="_ENREF_52"/>
      <w:bookmarkEnd w:id="53"/>
      <w:r w:rsidRPr="00C15C14">
        <w:rPr>
          <w:noProof/>
        </w:rPr>
        <w:t>52.</w:t>
      </w:r>
      <w:r w:rsidRPr="00C15C14">
        <w:rPr>
          <w:noProof/>
        </w:rPr>
        <w:tab/>
        <w:t xml:space="preserve">Bakaysa SL, </w:t>
      </w:r>
      <w:r w:rsidRPr="00C15C14">
        <w:rPr>
          <w:b/>
          <w:noProof/>
        </w:rPr>
        <w:t>Mucci LA</w:t>
      </w:r>
      <w:r w:rsidRPr="00C15C14">
        <w:rPr>
          <w:noProof/>
        </w:rPr>
        <w:t xml:space="preserve">, Slagboom PE, Boomsma DI, McClearn GE, Johansson B and Pedersen NL. Telomere length predicts survival independent of genetic influences. Aging Cell 2007;6(6):769-74. </w:t>
      </w:r>
    </w:p>
    <w:p w14:paraId="035E6202" w14:textId="77777777" w:rsidR="00C15C14" w:rsidRPr="00CB4C24" w:rsidRDefault="00C15C14" w:rsidP="00C15C14">
      <w:pPr>
        <w:ind w:left="360" w:hanging="360"/>
        <w:rPr>
          <w:noProof/>
        </w:rPr>
      </w:pPr>
      <w:bookmarkStart w:id="55" w:name="_ENREF_53"/>
      <w:bookmarkEnd w:id="54"/>
      <w:r w:rsidRPr="00C15C14">
        <w:rPr>
          <w:noProof/>
        </w:rPr>
        <w:t>53.</w:t>
      </w:r>
      <w:r w:rsidRPr="00C15C14">
        <w:rPr>
          <w:noProof/>
        </w:rPr>
        <w:tab/>
        <w:t xml:space="preserve">Demichelis F, Fall K, Perner S, Andren O, Schmidt F, Setlur SR, Hoshida Y, Mosquera JM, Pawitan Y, Lee C, Adami HO, </w:t>
      </w:r>
      <w:r w:rsidRPr="00C15C14">
        <w:rPr>
          <w:b/>
          <w:noProof/>
        </w:rPr>
        <w:t>Mucci LA</w:t>
      </w:r>
      <w:r w:rsidRPr="00C15C14">
        <w:rPr>
          <w:noProof/>
        </w:rPr>
        <w:t>, Kantoff PW, Andersson SO, Chinnaiyan AM, Johanss</w:t>
      </w:r>
      <w:r w:rsidRPr="00CB4C24">
        <w:rPr>
          <w:noProof/>
        </w:rPr>
        <w:t xml:space="preserve">on JE and Rubin MA. TMPRSS2:ERG gene fusion associated with lethal prostate cancer in a watchful waiting cohort. Oncogene 2007;26(31):4596-9. </w:t>
      </w:r>
    </w:p>
    <w:p w14:paraId="4B545051" w14:textId="77777777" w:rsidR="00C15C14" w:rsidRPr="00CB4C24" w:rsidRDefault="00C15C14" w:rsidP="00C15C14">
      <w:pPr>
        <w:ind w:left="360" w:hanging="360"/>
        <w:rPr>
          <w:noProof/>
        </w:rPr>
      </w:pPr>
      <w:bookmarkStart w:id="56" w:name="_ENREF_54"/>
      <w:bookmarkEnd w:id="55"/>
      <w:r w:rsidRPr="00CB4C24">
        <w:rPr>
          <w:noProof/>
        </w:rPr>
        <w:t>54.</w:t>
      </w:r>
      <w:r w:rsidRPr="00CB4C24">
        <w:rPr>
          <w:noProof/>
        </w:rPr>
        <w:tab/>
        <w:t xml:space="preserve">Li H, Stampfer MJ, Hollis JB, </w:t>
      </w:r>
      <w:r w:rsidRPr="00CB4C24">
        <w:rPr>
          <w:b/>
          <w:noProof/>
        </w:rPr>
        <w:t>Mucci LA</w:t>
      </w:r>
      <w:r w:rsidRPr="00CB4C24">
        <w:rPr>
          <w:noProof/>
        </w:rPr>
        <w:t>, Gaziano JM, Hunter D, Giovannucci EL and Ma J. A prospective study of plasma vitamin D metabolites, vitamin D receptor polymorphisms, and prostate cancer. PLoS Med 2007;4(3):e103. PubMed Central PMCID: PMC1831738.</w:t>
      </w:r>
    </w:p>
    <w:p w14:paraId="3D2119B2" w14:textId="77777777" w:rsidR="00C15C14" w:rsidRPr="00CB4C24" w:rsidRDefault="00C15C14" w:rsidP="00C15C14">
      <w:pPr>
        <w:ind w:left="360" w:hanging="360"/>
        <w:rPr>
          <w:noProof/>
        </w:rPr>
      </w:pPr>
      <w:bookmarkStart w:id="57" w:name="_ENREF_55"/>
      <w:bookmarkEnd w:id="56"/>
      <w:r w:rsidRPr="00CB4C24">
        <w:rPr>
          <w:noProof/>
        </w:rPr>
        <w:t>55.</w:t>
      </w:r>
      <w:r w:rsidRPr="00CB4C24">
        <w:rPr>
          <w:noProof/>
        </w:rPr>
        <w:tab/>
        <w:t xml:space="preserve">Baik I, Lambe M, Liu Q, Cnattingius S, </w:t>
      </w:r>
      <w:r w:rsidRPr="00CB4C24">
        <w:rPr>
          <w:b/>
          <w:noProof/>
        </w:rPr>
        <w:t>Mucci LA</w:t>
      </w:r>
      <w:r w:rsidRPr="00CB4C24">
        <w:rPr>
          <w:noProof/>
        </w:rPr>
        <w:t xml:space="preserve">, Riman T, Ekbom A, Adami HO and Hsieh CC. Gender of offspring and maternal risk of invasive epithelial ovarian cancer. Cancer Epidemiol Biomarkers Prev 2007;16(11):2314-20. </w:t>
      </w:r>
    </w:p>
    <w:p w14:paraId="697B906F" w14:textId="77777777" w:rsidR="00C15C14" w:rsidRPr="00CB4C24" w:rsidRDefault="00C15C14" w:rsidP="00C15C14">
      <w:pPr>
        <w:ind w:left="360" w:hanging="360"/>
        <w:rPr>
          <w:noProof/>
        </w:rPr>
      </w:pPr>
      <w:bookmarkStart w:id="58" w:name="_ENREF_56"/>
      <w:bookmarkEnd w:id="57"/>
      <w:r w:rsidRPr="00CB4C24">
        <w:rPr>
          <w:noProof/>
        </w:rPr>
        <w:t>56.</w:t>
      </w:r>
      <w:r w:rsidRPr="00CB4C24">
        <w:rPr>
          <w:noProof/>
        </w:rPr>
        <w:tab/>
        <w:t xml:space="preserve">McIntyre MH, Kantoff PW, Stampfer MJ, </w:t>
      </w:r>
      <w:r w:rsidRPr="00CB4C24">
        <w:rPr>
          <w:b/>
          <w:noProof/>
        </w:rPr>
        <w:t>Mucci LA</w:t>
      </w:r>
      <w:r w:rsidRPr="00CB4C24">
        <w:rPr>
          <w:noProof/>
        </w:rPr>
        <w:t xml:space="preserve">, Parslow D, Li H, Gaziano JM, Abe M and Ma J. Prostate cancer risk and ESR1 TA, ESR2 CA repeat polymorphisms. Cancer Epidemiol Biomarkers Prev 2007;16(11):2233-6. </w:t>
      </w:r>
    </w:p>
    <w:p w14:paraId="526DE2F2" w14:textId="77777777" w:rsidR="00C15C14" w:rsidRPr="00CB4C24" w:rsidRDefault="00C15C14" w:rsidP="00C15C14">
      <w:pPr>
        <w:ind w:left="360" w:hanging="360"/>
        <w:rPr>
          <w:noProof/>
        </w:rPr>
      </w:pPr>
      <w:bookmarkStart w:id="59" w:name="_ENREF_57"/>
      <w:bookmarkEnd w:id="58"/>
      <w:r w:rsidRPr="00CB4C24">
        <w:rPr>
          <w:noProof/>
        </w:rPr>
        <w:t>57.</w:t>
      </w:r>
      <w:r w:rsidRPr="00CB4C24">
        <w:rPr>
          <w:noProof/>
        </w:rPr>
        <w:tab/>
      </w:r>
      <w:r w:rsidRPr="00CB4C24">
        <w:rPr>
          <w:b/>
          <w:noProof/>
        </w:rPr>
        <w:t>Mucci LA</w:t>
      </w:r>
      <w:r w:rsidRPr="00CB4C24">
        <w:rPr>
          <w:noProof/>
        </w:rPr>
        <w:t>, Dickman PW, Lambe M, Adami HO, Trichopoulos D, Riman T, Hsieh CC and Cnattingius S. Gestational age and fetal growth in relation to maternal ovarian cancer risk in a Swedish cohort. Cancer Epidemiol Biomarkers Prev 2007;16(9):1828-32. PubMed Central PMCID: PMC2646123.</w:t>
      </w:r>
    </w:p>
    <w:p w14:paraId="3ADD4AE4" w14:textId="77777777" w:rsidR="00C15C14" w:rsidRPr="00CB4C24" w:rsidRDefault="00C15C14" w:rsidP="00C15C14">
      <w:pPr>
        <w:ind w:left="360" w:hanging="360"/>
        <w:rPr>
          <w:noProof/>
        </w:rPr>
      </w:pPr>
      <w:bookmarkStart w:id="60" w:name="_ENREF_58"/>
      <w:bookmarkEnd w:id="59"/>
      <w:r w:rsidRPr="00CB4C24">
        <w:rPr>
          <w:noProof/>
        </w:rPr>
        <w:t>58.</w:t>
      </w:r>
      <w:r w:rsidRPr="00CB4C24">
        <w:rPr>
          <w:noProof/>
        </w:rPr>
        <w:tab/>
        <w:t xml:space="preserve">Andren O, Fall K, Andersson SO, Rubin MA, Bismar TA, Karlsson M, Johansson JE and </w:t>
      </w:r>
      <w:r w:rsidRPr="00CB4C24">
        <w:rPr>
          <w:b/>
          <w:noProof/>
        </w:rPr>
        <w:t>Mucci LA</w:t>
      </w:r>
      <w:r w:rsidRPr="00CB4C24">
        <w:rPr>
          <w:noProof/>
        </w:rPr>
        <w:t>. MUC-1 gene is associated with prostate cancer death: a 20-year follow-up of a population-based study in Sweden. Br J Cancer 2007;97(6):730-4. PubMed Central PMCID: PMC2360377.</w:t>
      </w:r>
    </w:p>
    <w:p w14:paraId="435C3DFC" w14:textId="77777777" w:rsidR="00C15C14" w:rsidRPr="00CB4C24" w:rsidRDefault="00C15C14" w:rsidP="00C15C14">
      <w:pPr>
        <w:ind w:left="360" w:hanging="360"/>
        <w:rPr>
          <w:noProof/>
        </w:rPr>
      </w:pPr>
      <w:bookmarkStart w:id="61" w:name="_ENREF_59"/>
      <w:bookmarkEnd w:id="60"/>
      <w:r w:rsidRPr="00CB4C24">
        <w:rPr>
          <w:noProof/>
        </w:rPr>
        <w:t>59.</w:t>
      </w:r>
      <w:r w:rsidRPr="00CB4C24">
        <w:rPr>
          <w:noProof/>
        </w:rPr>
        <w:tab/>
      </w:r>
      <w:r w:rsidRPr="00CB4C24">
        <w:rPr>
          <w:b/>
          <w:noProof/>
        </w:rPr>
        <w:t>Mucci LA</w:t>
      </w:r>
      <w:r w:rsidRPr="00CB4C24">
        <w:rPr>
          <w:noProof/>
        </w:rPr>
        <w:t xml:space="preserve"> and Wilson KM. Acrylamide intake through diet and human cancer risk. J Agric Food Chem 2008;56(15):6013-9. </w:t>
      </w:r>
    </w:p>
    <w:p w14:paraId="7C4AB7C6" w14:textId="77777777" w:rsidR="00C15C14" w:rsidRPr="00CB4C24" w:rsidRDefault="00C15C14" w:rsidP="00C15C14">
      <w:pPr>
        <w:ind w:left="360" w:hanging="360"/>
        <w:rPr>
          <w:noProof/>
        </w:rPr>
      </w:pPr>
      <w:bookmarkStart w:id="62" w:name="_ENREF_60"/>
      <w:bookmarkEnd w:id="61"/>
      <w:r w:rsidRPr="00CB4C24">
        <w:rPr>
          <w:noProof/>
        </w:rPr>
        <w:t>60.</w:t>
      </w:r>
      <w:r w:rsidRPr="00CB4C24">
        <w:rPr>
          <w:noProof/>
        </w:rPr>
        <w:tab/>
        <w:t xml:space="preserve">Baik I, Lambe M, Liu Q, Chie L, Cnattingius S, </w:t>
      </w:r>
      <w:r w:rsidRPr="00CB4C24">
        <w:rPr>
          <w:b/>
          <w:noProof/>
        </w:rPr>
        <w:t>Mucci LA</w:t>
      </w:r>
      <w:r w:rsidRPr="00CB4C24">
        <w:rPr>
          <w:noProof/>
        </w:rPr>
        <w:t>, Riman T, Ekbom A, Adami HO and Hsieh CC. Birth spacing and maternal risk of invasive epithelial ovarian cancer in a Swedish nationwide cohort. Cancer Causes Control 2008;19(10):1131-7. PubMed Central PMCID: PMC3221393.</w:t>
      </w:r>
    </w:p>
    <w:p w14:paraId="19DEBE15" w14:textId="77777777" w:rsidR="00C15C14" w:rsidRPr="00CB4C24" w:rsidRDefault="00C15C14" w:rsidP="00C15C14">
      <w:pPr>
        <w:ind w:left="360" w:hanging="360"/>
        <w:rPr>
          <w:noProof/>
        </w:rPr>
      </w:pPr>
      <w:bookmarkStart w:id="63" w:name="_ENREF_61"/>
      <w:bookmarkEnd w:id="62"/>
      <w:r w:rsidRPr="00CB4C24">
        <w:rPr>
          <w:noProof/>
        </w:rPr>
        <w:t>61.</w:t>
      </w:r>
      <w:r w:rsidRPr="00CB4C24">
        <w:rPr>
          <w:noProof/>
        </w:rPr>
        <w:tab/>
        <w:t xml:space="preserve">Fiorentino M, Zadra G, Palescandolo E, Fedele G, Bailey D, Fiore C, Nguyen PL, Migita T, Zamponi R, Di Vizio D, Priolo C, Sharma C, Xie W, Hemler ME, </w:t>
      </w:r>
      <w:r w:rsidRPr="00CB4C24">
        <w:rPr>
          <w:b/>
          <w:noProof/>
        </w:rPr>
        <w:t>Mucci L</w:t>
      </w:r>
      <w:r w:rsidRPr="00CB4C24">
        <w:rPr>
          <w:noProof/>
        </w:rPr>
        <w:t>, Giovannucci E, Finn S and Loda M. Overexpression of fatty acid synthase is associated with palmitoylation of Wnt1 and cytoplasmic stabilization of beta-catenin in prostate cancer. Lab Invest 2008;88(12):1340-8. PubMed Central PMCID: PMC3223737.</w:t>
      </w:r>
    </w:p>
    <w:p w14:paraId="4E79BD3F" w14:textId="77777777" w:rsidR="00C15C14" w:rsidRPr="00CB4C24" w:rsidRDefault="00C15C14" w:rsidP="00C15C14">
      <w:pPr>
        <w:ind w:left="360" w:hanging="360"/>
        <w:rPr>
          <w:noProof/>
        </w:rPr>
      </w:pPr>
      <w:bookmarkStart w:id="64" w:name="_ENREF_62"/>
      <w:bookmarkEnd w:id="63"/>
      <w:r w:rsidRPr="00CB4C24">
        <w:rPr>
          <w:noProof/>
        </w:rPr>
        <w:t>62.</w:t>
      </w:r>
      <w:r w:rsidRPr="00CB4C24">
        <w:rPr>
          <w:noProof/>
        </w:rPr>
        <w:tab/>
        <w:t xml:space="preserve">Sarzani R, Marcucci P, Salvi F, Bordicchia M, Espinosa E, </w:t>
      </w:r>
      <w:r w:rsidRPr="00CB4C24">
        <w:rPr>
          <w:b/>
          <w:noProof/>
        </w:rPr>
        <w:t>Mucci L</w:t>
      </w:r>
      <w:r w:rsidRPr="00CB4C24">
        <w:rPr>
          <w:noProof/>
        </w:rPr>
        <w:t xml:space="preserve">, Lorenzetti B, Minardi D, Muzzonigro G, Dessi-Fulgheri P and Rappelli A. Angiotensin II stimulates and atrial natriuretic peptide inhibits human visceral adipocyte growth. Int J Obes (Lond) 2008;32(2):259-67. </w:t>
      </w:r>
    </w:p>
    <w:p w14:paraId="44198432" w14:textId="77777777" w:rsidR="00C15C14" w:rsidRPr="00CB4C24" w:rsidRDefault="00C15C14" w:rsidP="00C15C14">
      <w:pPr>
        <w:ind w:left="360" w:hanging="360"/>
        <w:rPr>
          <w:noProof/>
        </w:rPr>
      </w:pPr>
      <w:bookmarkStart w:id="65" w:name="_ENREF_63"/>
      <w:bookmarkEnd w:id="64"/>
      <w:r w:rsidRPr="00CB4C24">
        <w:rPr>
          <w:noProof/>
        </w:rPr>
        <w:t>63.</w:t>
      </w:r>
      <w:r w:rsidRPr="00CB4C24">
        <w:rPr>
          <w:noProof/>
        </w:rPr>
        <w:tab/>
      </w:r>
      <w:r w:rsidRPr="00CB4C24">
        <w:rPr>
          <w:b/>
          <w:noProof/>
        </w:rPr>
        <w:t>Mucci LA</w:t>
      </w:r>
      <w:r w:rsidRPr="00CB4C24">
        <w:rPr>
          <w:noProof/>
        </w:rPr>
        <w:t xml:space="preserve">, Pawitan Y, Demichelis F, Fall K, Stark JR, Adami HO, Andersson SO, Andren O, Eisenstein AS, Holmberg L, Huang W, Kantoff PW, Perner S, Stampfer MJ, Johansson JE and Rubin MA. Nine-gene molecular signature is not associated with prostate cancer death in a watchful waiting cohort. Cancer Epidemiol Biomarkers Prev 2008;17(1):249-51. </w:t>
      </w:r>
    </w:p>
    <w:p w14:paraId="42EEDDA9" w14:textId="77777777" w:rsidR="00C15C14" w:rsidRPr="00CB4C24" w:rsidRDefault="00C15C14" w:rsidP="00C15C14">
      <w:pPr>
        <w:ind w:left="360" w:hanging="360"/>
        <w:rPr>
          <w:noProof/>
        </w:rPr>
      </w:pPr>
      <w:bookmarkStart w:id="66" w:name="_ENREF_64"/>
      <w:bookmarkEnd w:id="65"/>
      <w:r w:rsidRPr="00CB4C24">
        <w:rPr>
          <w:noProof/>
        </w:rPr>
        <w:t>64.</w:t>
      </w:r>
      <w:r w:rsidRPr="00CB4C24">
        <w:rPr>
          <w:noProof/>
        </w:rPr>
        <w:tab/>
      </w:r>
      <w:r w:rsidRPr="00CB4C24">
        <w:rPr>
          <w:b/>
          <w:noProof/>
        </w:rPr>
        <w:t>Mucci LA</w:t>
      </w:r>
      <w:r w:rsidRPr="00CB4C24">
        <w:rPr>
          <w:noProof/>
        </w:rPr>
        <w:t>, Pawitan Y, Demichelis F, Fall K, Stark JR, Adami HO, Andersson SO, Andren O, Eisenstein A, Holmberg L, Huang W, Kantoff PW, Kim R, Perner S, Stampfer MJ, Johansson JE and Rubin MA. Testing a multigene signature of prostate cancer death in the Swedish Watchful Waiting Cohort. Cancer Epidemiol Biomarkers Prev 2008;17(7):1682-8. PubMed Central PMCID: PMC2536630.</w:t>
      </w:r>
    </w:p>
    <w:p w14:paraId="6EA9B2B2" w14:textId="77777777" w:rsidR="00C15C14" w:rsidRPr="00CB4C24" w:rsidRDefault="00C15C14" w:rsidP="00C15C14">
      <w:pPr>
        <w:ind w:left="360" w:hanging="360"/>
        <w:rPr>
          <w:noProof/>
        </w:rPr>
      </w:pPr>
      <w:bookmarkStart w:id="67" w:name="_ENREF_65"/>
      <w:bookmarkEnd w:id="66"/>
      <w:r w:rsidRPr="00CB4C24">
        <w:rPr>
          <w:noProof/>
        </w:rPr>
        <w:t>65.</w:t>
      </w:r>
      <w:r w:rsidRPr="00CB4C24">
        <w:rPr>
          <w:noProof/>
        </w:rPr>
        <w:tab/>
        <w:t xml:space="preserve">Setlur SR, Mertz KD, Hoshida Y, Demichelis F, Lupien M, Perner S, Sboner A, Pawitan Y, Andren O, Johnson LA, Tang J, Adami HO, Calza S, Chinnaiyan AM, Rhodes D, Tomlins S, Fall K, </w:t>
      </w:r>
      <w:r w:rsidRPr="00CB4C24">
        <w:rPr>
          <w:b/>
          <w:noProof/>
        </w:rPr>
        <w:t>Mucci LA</w:t>
      </w:r>
      <w:r w:rsidRPr="00CB4C24">
        <w:rPr>
          <w:noProof/>
        </w:rPr>
        <w:t>, Kantoff PW, Stampfer MJ, Andersson SO, Varenhorst E, Johansson JE, Brown M, Golub TR and Rubin MA. Estrogen-dependent signaling in a molecularly distinct subclass of aggressive prostate cancer. J Natl Cancer Inst 2008;100(11):815-25. PubMed Central PMCID: PMC3073404.</w:t>
      </w:r>
    </w:p>
    <w:p w14:paraId="545944BE" w14:textId="77777777" w:rsidR="00C15C14" w:rsidRPr="00CB4C24" w:rsidRDefault="00C15C14" w:rsidP="00C15C14">
      <w:pPr>
        <w:ind w:left="360" w:hanging="360"/>
        <w:rPr>
          <w:noProof/>
        </w:rPr>
      </w:pPr>
      <w:bookmarkStart w:id="68" w:name="_ENREF_66"/>
      <w:bookmarkEnd w:id="67"/>
      <w:r w:rsidRPr="00CB4C24">
        <w:rPr>
          <w:noProof/>
        </w:rPr>
        <w:t>66.</w:t>
      </w:r>
      <w:r w:rsidRPr="00CB4C24">
        <w:rPr>
          <w:noProof/>
        </w:rPr>
        <w:tab/>
        <w:t xml:space="preserve">Ma J, Li H, Giovannucci E, </w:t>
      </w:r>
      <w:r w:rsidRPr="00CB4C24">
        <w:rPr>
          <w:b/>
          <w:noProof/>
        </w:rPr>
        <w:t>Mucci L</w:t>
      </w:r>
      <w:r w:rsidRPr="00CB4C24">
        <w:rPr>
          <w:noProof/>
        </w:rPr>
        <w:t>, Qiu W, Nguyen PL, Gaziano JM, Pollak M and Stampfer MJ. Prediagnostic body-mass index, plasma C-peptide concentration, and prostate cancer-specific mortality in men with prostate cancer: a long-term survival analysis. Lancet Oncol 2008;9(11):1039-47. PubMed Central PMCID: PMC2651222.</w:t>
      </w:r>
    </w:p>
    <w:p w14:paraId="7C4A740D" w14:textId="77777777" w:rsidR="00C15C14" w:rsidRPr="00CB4C24" w:rsidRDefault="00C15C14" w:rsidP="00C15C14">
      <w:pPr>
        <w:ind w:left="360" w:hanging="360"/>
        <w:rPr>
          <w:noProof/>
        </w:rPr>
      </w:pPr>
      <w:bookmarkStart w:id="69" w:name="_ENREF_67"/>
      <w:bookmarkEnd w:id="68"/>
      <w:r w:rsidRPr="00CB4C24">
        <w:rPr>
          <w:noProof/>
        </w:rPr>
        <w:t>67.</w:t>
      </w:r>
      <w:r w:rsidRPr="00CB4C24">
        <w:rPr>
          <w:noProof/>
        </w:rPr>
        <w:tab/>
        <w:t xml:space="preserve">Jesser C, </w:t>
      </w:r>
      <w:r w:rsidRPr="00CB4C24">
        <w:rPr>
          <w:b/>
          <w:noProof/>
        </w:rPr>
        <w:t>Mucci L</w:t>
      </w:r>
      <w:r w:rsidRPr="00CB4C24">
        <w:rPr>
          <w:noProof/>
        </w:rPr>
        <w:t>, Farmer D, Moon C, Li H, Gaziano JM, Stampfer M, Ma J and Kantoff P. Effects of G/A polymorphism, rs266882, in the androgen response element 1 of the PSA gene on prostate cancer risk, survival and circulating PSA levels. Br J Cancer 2008;99(10):1743-7. PubMed Central PMCID: PMC2584945.</w:t>
      </w:r>
    </w:p>
    <w:p w14:paraId="42B187B0" w14:textId="77777777" w:rsidR="00C15C14" w:rsidRPr="00CB4C24" w:rsidRDefault="00C15C14" w:rsidP="00C15C14">
      <w:pPr>
        <w:ind w:left="360" w:hanging="360"/>
        <w:rPr>
          <w:noProof/>
        </w:rPr>
      </w:pPr>
      <w:bookmarkStart w:id="70" w:name="_ENREF_68"/>
      <w:bookmarkEnd w:id="69"/>
      <w:r w:rsidRPr="00CB4C24">
        <w:rPr>
          <w:noProof/>
        </w:rPr>
        <w:t>68.</w:t>
      </w:r>
      <w:r w:rsidRPr="00CB4C24">
        <w:rPr>
          <w:noProof/>
        </w:rPr>
        <w:tab/>
        <w:t xml:space="preserve">Cnattingius S, Eloranta S, Adami HO, Axelsson O, Dickman PW, Hsieh CC, </w:t>
      </w:r>
      <w:r w:rsidRPr="00CB4C24">
        <w:rPr>
          <w:b/>
          <w:noProof/>
        </w:rPr>
        <w:t>Mucci LA</w:t>
      </w:r>
      <w:r w:rsidRPr="00CB4C24">
        <w:rPr>
          <w:noProof/>
        </w:rPr>
        <w:t>, Trichopoulos D, Lambe M and Johansson AL. Placental weight and risk of invasive epithelial ovarian cancer with an early age of onset. Cancer Epidemiol Biomarkers Prev 2008;17(9):2344-9. PubMed Central PMCID: PMC2643070.</w:t>
      </w:r>
    </w:p>
    <w:p w14:paraId="7258B32D" w14:textId="77777777" w:rsidR="00C15C14" w:rsidRPr="00CB4C24" w:rsidRDefault="00C15C14" w:rsidP="00C15C14">
      <w:pPr>
        <w:ind w:left="360" w:hanging="360"/>
        <w:rPr>
          <w:noProof/>
        </w:rPr>
      </w:pPr>
      <w:bookmarkStart w:id="71" w:name="_ENREF_69"/>
      <w:bookmarkEnd w:id="70"/>
      <w:r w:rsidRPr="00CB4C24">
        <w:rPr>
          <w:noProof/>
        </w:rPr>
        <w:t>69.</w:t>
      </w:r>
      <w:r w:rsidRPr="00CB4C24">
        <w:rPr>
          <w:noProof/>
        </w:rPr>
        <w:tab/>
        <w:t xml:space="preserve">Fall K, Stark JR, </w:t>
      </w:r>
      <w:r w:rsidRPr="00CB4C24">
        <w:rPr>
          <w:b/>
          <w:noProof/>
        </w:rPr>
        <w:t>Mucci LA</w:t>
      </w:r>
      <w:r w:rsidRPr="00CB4C24">
        <w:rPr>
          <w:noProof/>
        </w:rPr>
        <w:t>, Chan J, Stampfer MJ, Kurth T, Febbo PG, Kantoff P and Ma J. No association between a polymorphic variant of the IRS-1 gene and prostate cancer risk. Prostate 2008;68(13):1416-20. PubMed Central PMCID: PMC2958090.</w:t>
      </w:r>
    </w:p>
    <w:p w14:paraId="3061A2FE" w14:textId="77777777" w:rsidR="00C15C14" w:rsidRPr="00CB4C24" w:rsidRDefault="00C15C14" w:rsidP="00C15C14">
      <w:pPr>
        <w:ind w:left="360" w:hanging="360"/>
        <w:rPr>
          <w:noProof/>
        </w:rPr>
      </w:pPr>
      <w:bookmarkStart w:id="72" w:name="_ENREF_70"/>
      <w:bookmarkEnd w:id="71"/>
      <w:r w:rsidRPr="00CB4C24">
        <w:rPr>
          <w:noProof/>
        </w:rPr>
        <w:t>70.</w:t>
      </w:r>
      <w:r w:rsidRPr="00CB4C24">
        <w:rPr>
          <w:noProof/>
        </w:rPr>
        <w:tab/>
        <w:t xml:space="preserve">Migita T, Ruiz S, Fornari A, Fiorentino M, Priolo C, Zadra G, Inazuka F, Grisanzio C, Palescandolo E, Shin E, Fiore C, Xie W, Kung AL, Febbo PG, Subramanian A, </w:t>
      </w:r>
      <w:r w:rsidRPr="00CB4C24">
        <w:rPr>
          <w:b/>
          <w:noProof/>
        </w:rPr>
        <w:t>Mucci L</w:t>
      </w:r>
      <w:r w:rsidRPr="00CB4C24">
        <w:rPr>
          <w:noProof/>
        </w:rPr>
        <w:t>, Ma J, Signoretti S, Stampfer M, Hahn WC, Finn S and Loda M. Fatty acid synthase: a metabolic enzyme and candidate oncogene in prostate cancer. J Natl Cancer Inst 2009;101(7):519-32. PubMed Central PMCID: PMC2664091.</w:t>
      </w:r>
    </w:p>
    <w:p w14:paraId="762A70C5" w14:textId="77777777" w:rsidR="00C15C14" w:rsidRPr="00CB4C24" w:rsidRDefault="00C15C14" w:rsidP="00C15C14">
      <w:pPr>
        <w:ind w:left="360" w:hanging="360"/>
        <w:rPr>
          <w:noProof/>
        </w:rPr>
      </w:pPr>
      <w:bookmarkStart w:id="73" w:name="_ENREF_71"/>
      <w:bookmarkEnd w:id="72"/>
      <w:r w:rsidRPr="00CB4C24">
        <w:rPr>
          <w:noProof/>
        </w:rPr>
        <w:t>71.</w:t>
      </w:r>
      <w:r w:rsidRPr="00CB4C24">
        <w:rPr>
          <w:noProof/>
        </w:rPr>
        <w:tab/>
        <w:t xml:space="preserve">Wilson KM, </w:t>
      </w:r>
      <w:r w:rsidRPr="00CB4C24">
        <w:rPr>
          <w:b/>
          <w:noProof/>
        </w:rPr>
        <w:t>Mucci LA</w:t>
      </w:r>
      <w:r w:rsidRPr="00CB4C24">
        <w:rPr>
          <w:noProof/>
        </w:rPr>
        <w:t>, Cho E, Hunter DJ, Chen WY and Willett WC. Dietary acrylamide intake and risk of premenopausal breast cancer. Am J Epidemiol 2009;169(8):954-61. PubMed Central PMCID: PMC2727226.</w:t>
      </w:r>
    </w:p>
    <w:p w14:paraId="754E38E2" w14:textId="77777777" w:rsidR="00C15C14" w:rsidRPr="00CB4C24" w:rsidRDefault="00C15C14" w:rsidP="00C15C14">
      <w:pPr>
        <w:ind w:left="360" w:hanging="360"/>
        <w:rPr>
          <w:noProof/>
        </w:rPr>
      </w:pPr>
      <w:bookmarkStart w:id="74" w:name="_ENREF_72"/>
      <w:bookmarkEnd w:id="73"/>
      <w:r w:rsidRPr="00CB4C24">
        <w:rPr>
          <w:noProof/>
        </w:rPr>
        <w:t>72.</w:t>
      </w:r>
      <w:r w:rsidRPr="00CB4C24">
        <w:rPr>
          <w:noProof/>
        </w:rPr>
        <w:tab/>
        <w:t xml:space="preserve">Fall K, Fang F, </w:t>
      </w:r>
      <w:r w:rsidRPr="00CB4C24">
        <w:rPr>
          <w:b/>
          <w:noProof/>
        </w:rPr>
        <w:t>Mucci LA</w:t>
      </w:r>
      <w:r w:rsidRPr="00CB4C24">
        <w:rPr>
          <w:noProof/>
        </w:rPr>
        <w:t>, Ye W, Andren O, Johansson JE, Andersson SO, Sparen P, Klein G, Stampfer M, Adami HO and Valdimarsdottir U. Immediate risk for cardiovascular events and suicide following a prostate cancer diagnosis: prospective cohort study. PLoS Med 2009;6(12):e1000197. PubMed Central PMCID: PMC2784954.</w:t>
      </w:r>
    </w:p>
    <w:p w14:paraId="0F1A9F70" w14:textId="77777777" w:rsidR="00C15C14" w:rsidRPr="00CB4C24" w:rsidRDefault="00C15C14" w:rsidP="00C15C14">
      <w:pPr>
        <w:ind w:left="360" w:hanging="360"/>
        <w:rPr>
          <w:noProof/>
        </w:rPr>
      </w:pPr>
      <w:bookmarkStart w:id="75" w:name="_ENREF_73"/>
      <w:bookmarkEnd w:id="74"/>
      <w:r w:rsidRPr="00CB4C24">
        <w:rPr>
          <w:noProof/>
        </w:rPr>
        <w:t>73.</w:t>
      </w:r>
      <w:r w:rsidRPr="00CB4C24">
        <w:rPr>
          <w:noProof/>
        </w:rPr>
        <w:tab/>
        <w:t xml:space="preserve">Dhillon PK, Barry M, Stampfer MJ, Perner S, Fiorentino M, Fornari A, Ma J, Fleet J, Kurth T, Rubin MA and </w:t>
      </w:r>
      <w:r w:rsidRPr="00CB4C24">
        <w:rPr>
          <w:b/>
          <w:noProof/>
        </w:rPr>
        <w:t>Mucci LA</w:t>
      </w:r>
      <w:r w:rsidRPr="00CB4C24">
        <w:rPr>
          <w:noProof/>
        </w:rPr>
        <w:t>. Aberrant cytoplasmic expression of p63 and prostate cancer mortality. Cancer Epidemiol Biomarkers Prev 2009;18(2):595-600. PubMed Central PMCID: PMC2692093.</w:t>
      </w:r>
    </w:p>
    <w:p w14:paraId="7A0219D9" w14:textId="77777777" w:rsidR="00C15C14" w:rsidRPr="00CB4C24" w:rsidRDefault="00C15C14" w:rsidP="00C15C14">
      <w:pPr>
        <w:ind w:left="360" w:hanging="360"/>
        <w:rPr>
          <w:noProof/>
        </w:rPr>
      </w:pPr>
      <w:bookmarkStart w:id="76" w:name="_ENREF_74"/>
      <w:bookmarkEnd w:id="75"/>
      <w:r w:rsidRPr="00CB4C24">
        <w:rPr>
          <w:noProof/>
        </w:rPr>
        <w:t>74.</w:t>
      </w:r>
      <w:r w:rsidRPr="00CB4C24">
        <w:rPr>
          <w:noProof/>
        </w:rPr>
        <w:tab/>
        <w:t xml:space="preserve">Andren O, Garmo H, </w:t>
      </w:r>
      <w:r w:rsidRPr="00CB4C24">
        <w:rPr>
          <w:b/>
          <w:noProof/>
        </w:rPr>
        <w:t>Mucci L</w:t>
      </w:r>
      <w:r w:rsidRPr="00CB4C24">
        <w:rPr>
          <w:noProof/>
        </w:rPr>
        <w:t>, Andersson SO, Johansson JE and Fall K. Incidence and mortality of incidental prostate cancer: a Swedish register-based study. Br J Cancer 2009;100(1):170-3. PubMed Central PMCID: PMC2634678.</w:t>
      </w:r>
    </w:p>
    <w:p w14:paraId="3B1700F3" w14:textId="77777777" w:rsidR="00C15C14" w:rsidRPr="00CB4C24" w:rsidRDefault="00C15C14" w:rsidP="00C15C14">
      <w:pPr>
        <w:ind w:left="360" w:hanging="360"/>
        <w:rPr>
          <w:noProof/>
        </w:rPr>
      </w:pPr>
      <w:bookmarkStart w:id="77" w:name="_ENREF_75"/>
      <w:bookmarkEnd w:id="76"/>
      <w:r w:rsidRPr="00CB4C24">
        <w:rPr>
          <w:noProof/>
        </w:rPr>
        <w:t>75.</w:t>
      </w:r>
      <w:r w:rsidRPr="00CB4C24">
        <w:rPr>
          <w:noProof/>
        </w:rPr>
        <w:tab/>
        <w:t xml:space="preserve">Holmberg L, Adolfsson J, </w:t>
      </w:r>
      <w:r w:rsidRPr="00CB4C24">
        <w:rPr>
          <w:b/>
          <w:noProof/>
        </w:rPr>
        <w:t>Mucci L</w:t>
      </w:r>
      <w:r w:rsidRPr="00CB4C24">
        <w:rPr>
          <w:noProof/>
        </w:rPr>
        <w:t xml:space="preserve">, Garmo H, Adami HO, Moller H, Johansson JE and Stampfer M. Season of diagnosis and prognosis in breast and prostate cancer. Cancer Causes Control 2009;20(5):663-70. </w:t>
      </w:r>
    </w:p>
    <w:p w14:paraId="4D779AAE" w14:textId="169B2BEE" w:rsidR="00C15C14" w:rsidRPr="00CB4C24" w:rsidRDefault="00C15C14" w:rsidP="003E6F60">
      <w:pPr>
        <w:ind w:left="360" w:hanging="360"/>
        <w:rPr>
          <w:noProof/>
        </w:rPr>
      </w:pPr>
      <w:bookmarkStart w:id="78" w:name="_ENREF_76"/>
      <w:bookmarkEnd w:id="77"/>
      <w:r w:rsidRPr="00CB4C24">
        <w:rPr>
          <w:noProof/>
        </w:rPr>
        <w:t>76.</w:t>
      </w:r>
      <w:r w:rsidRPr="00CB4C24">
        <w:rPr>
          <w:noProof/>
        </w:rPr>
        <w:tab/>
        <w:t xml:space="preserve">Pomerantz MM, Beckwith CA, Regan MM, Wyman SK, Petrovics G, Chen Y, Hawksworth DJ, Schumacher FR, </w:t>
      </w:r>
      <w:r w:rsidRPr="00CB4C24">
        <w:rPr>
          <w:b/>
          <w:noProof/>
        </w:rPr>
        <w:t>Mucci L</w:t>
      </w:r>
      <w:r w:rsidRPr="00CB4C24">
        <w:rPr>
          <w:noProof/>
        </w:rPr>
        <w:t>, Penney KL, Stampfer MJ, Chan JA, Ardlie KG, Fritz BR, Parkin RK, Lin DW, Dyke M, Herman P, Lee S, Oh WK, Kantoff PW, Tewari M, McLeod DG, Srivastava S and Freedman ML. Evaluation of the 8q24 prostate cancer risk locus and MYC expression. Cancer Res 2009;69(13):5568-74. PubMed Central PMCID: PMC2884104.</w:t>
      </w:r>
      <w:bookmarkEnd w:id="78"/>
    </w:p>
    <w:p w14:paraId="0075F11D" w14:textId="77777777" w:rsidR="00C15C14" w:rsidRPr="00CB4C24" w:rsidRDefault="00C15C14" w:rsidP="00C15C14">
      <w:pPr>
        <w:ind w:left="360" w:hanging="360"/>
        <w:rPr>
          <w:noProof/>
        </w:rPr>
      </w:pPr>
      <w:bookmarkStart w:id="79" w:name="_ENREF_77"/>
      <w:r w:rsidRPr="00CB4C24">
        <w:rPr>
          <w:noProof/>
        </w:rPr>
        <w:t>77.</w:t>
      </w:r>
      <w:r w:rsidRPr="00CB4C24">
        <w:rPr>
          <w:noProof/>
        </w:rPr>
        <w:tab/>
        <w:t xml:space="preserve">Stark JR, Perner S, Stampfer MJ, Sinnott JA, Finn S, Eisenstein AS, Ma J, Fiorentino M, Kurth T, Loda M, Giovannucci EL, Rubin MA and </w:t>
      </w:r>
      <w:r w:rsidRPr="00CB4C24">
        <w:rPr>
          <w:b/>
          <w:noProof/>
        </w:rPr>
        <w:t>Mucci LA</w:t>
      </w:r>
      <w:r w:rsidRPr="00CB4C24">
        <w:rPr>
          <w:noProof/>
        </w:rPr>
        <w:t>. Gleason score and lethal prostate cancer: does 3 + 4 = 4 + 3? J Clin Oncol 2009;27(21):3459-64. PubMed Central PMCID: PMC2717753.</w:t>
      </w:r>
    </w:p>
    <w:p w14:paraId="3409F6BC" w14:textId="77777777" w:rsidR="00C15C14" w:rsidRPr="00CB4C24" w:rsidRDefault="00C15C14" w:rsidP="00C15C14">
      <w:pPr>
        <w:ind w:left="360" w:hanging="360"/>
        <w:rPr>
          <w:noProof/>
        </w:rPr>
      </w:pPr>
      <w:bookmarkStart w:id="80" w:name="_ENREF_78"/>
      <w:bookmarkEnd w:id="79"/>
      <w:r w:rsidRPr="00CB4C24">
        <w:rPr>
          <w:noProof/>
        </w:rPr>
        <w:t>78.</w:t>
      </w:r>
      <w:r w:rsidRPr="00CB4C24">
        <w:rPr>
          <w:noProof/>
        </w:rPr>
        <w:tab/>
        <w:t xml:space="preserve">Stark JR, Wiklund F, Gronberg H, Schumacher F, Sinnott JA, Stampfer MJ, </w:t>
      </w:r>
      <w:r w:rsidRPr="00CB4C24">
        <w:rPr>
          <w:b/>
          <w:noProof/>
        </w:rPr>
        <w:t>Mucci LA</w:t>
      </w:r>
      <w:r w:rsidRPr="00CB4C24">
        <w:rPr>
          <w:noProof/>
        </w:rPr>
        <w:t xml:space="preserve"> and Kraft P. Toll-like receptor signaling pathway variants and prostate cancer mortality. Cancer Epidemiol Biomarkers Prev 2009;18(6):1859-63. PubMed Central PMCID: PMC2833418.</w:t>
      </w:r>
    </w:p>
    <w:p w14:paraId="4C902F74" w14:textId="77777777" w:rsidR="00C15C14" w:rsidRPr="00CB4C24" w:rsidRDefault="00C15C14" w:rsidP="00C15C14">
      <w:pPr>
        <w:ind w:left="360" w:hanging="360"/>
        <w:rPr>
          <w:noProof/>
        </w:rPr>
      </w:pPr>
      <w:bookmarkStart w:id="81" w:name="_ENREF_79"/>
      <w:bookmarkEnd w:id="80"/>
      <w:r w:rsidRPr="00CB4C24">
        <w:rPr>
          <w:noProof/>
        </w:rPr>
        <w:t>79.</w:t>
      </w:r>
      <w:r w:rsidRPr="00CB4C24">
        <w:rPr>
          <w:noProof/>
        </w:rPr>
        <w:tab/>
        <w:t xml:space="preserve">Stark JR, Li H, Kraft P, Kurth T, Giovannucci EL, Stampfer MJ, Ma J and </w:t>
      </w:r>
      <w:r w:rsidRPr="00CB4C24">
        <w:rPr>
          <w:b/>
          <w:noProof/>
        </w:rPr>
        <w:t>Mucci LA</w:t>
      </w:r>
      <w:r w:rsidRPr="00CB4C24">
        <w:rPr>
          <w:noProof/>
        </w:rPr>
        <w:t>. Circulating prediagnostic interleukin-6 and C-reactive protein and prostate cancer incidence and mortality. Int J Cancer 2009;124(11):2683-9. PubMed Central PMCID: PMC2667697.</w:t>
      </w:r>
    </w:p>
    <w:p w14:paraId="117914A3" w14:textId="77777777" w:rsidR="00C15C14" w:rsidRPr="00CB4C24" w:rsidRDefault="00C15C14" w:rsidP="00C15C14">
      <w:pPr>
        <w:ind w:left="360" w:hanging="360"/>
        <w:rPr>
          <w:noProof/>
        </w:rPr>
      </w:pPr>
      <w:bookmarkStart w:id="82" w:name="_ENREF_80"/>
      <w:bookmarkEnd w:id="81"/>
      <w:r w:rsidRPr="00CB4C24">
        <w:rPr>
          <w:noProof/>
        </w:rPr>
        <w:t>80.</w:t>
      </w:r>
      <w:r w:rsidRPr="00CB4C24">
        <w:rPr>
          <w:noProof/>
        </w:rPr>
        <w:tab/>
        <w:t xml:space="preserve">Liu C, Wang XD, </w:t>
      </w:r>
      <w:r w:rsidRPr="00CB4C24">
        <w:rPr>
          <w:b/>
          <w:noProof/>
        </w:rPr>
        <w:t>Mucci L</w:t>
      </w:r>
      <w:r w:rsidRPr="00CB4C24">
        <w:rPr>
          <w:noProof/>
        </w:rPr>
        <w:t>, Gaziano JM and Zhang SM. Modulation of lung molecular biomarkers by beta-carotene in the Physicians' Health Study. Cancer 2009;115(5):1049-58. PubMed Central PMCID: PMC2649969.</w:t>
      </w:r>
    </w:p>
    <w:p w14:paraId="02C2A5C5" w14:textId="77777777" w:rsidR="00C15C14" w:rsidRPr="00CB4C24" w:rsidRDefault="00C15C14" w:rsidP="00C15C14">
      <w:pPr>
        <w:ind w:left="360" w:hanging="360"/>
        <w:rPr>
          <w:noProof/>
        </w:rPr>
      </w:pPr>
      <w:bookmarkStart w:id="83" w:name="_ENREF_81"/>
      <w:bookmarkEnd w:id="82"/>
      <w:r w:rsidRPr="00CB4C24">
        <w:rPr>
          <w:noProof/>
        </w:rPr>
        <w:t>81.</w:t>
      </w:r>
      <w:r w:rsidRPr="00CB4C24">
        <w:rPr>
          <w:noProof/>
        </w:rPr>
        <w:tab/>
        <w:t xml:space="preserve">Penney KL, Salinas CA, Pomerantz M, Schumacher FR, Beckwith CA, Lee GS, Oh WK, Sartor O, Ostrander EA, Kurth T, Ma J, </w:t>
      </w:r>
      <w:r w:rsidRPr="00CB4C24">
        <w:rPr>
          <w:b/>
          <w:noProof/>
        </w:rPr>
        <w:t>Mucci L</w:t>
      </w:r>
      <w:r w:rsidRPr="00CB4C24">
        <w:rPr>
          <w:noProof/>
        </w:rPr>
        <w:t>, Stanford JL, Kantoff PW, Hunter DJ, Stampfer MJ and Freedman ML. Evaluation of 8q24 and 17q risk loci and prostate cancer mortality. Clin Cancer Res 2009;15(9):3223-30. PubMed Central PMCID: PMC2878092.</w:t>
      </w:r>
    </w:p>
    <w:p w14:paraId="368884CB" w14:textId="77777777" w:rsidR="00C15C14" w:rsidRPr="00CB4C24" w:rsidRDefault="00C15C14" w:rsidP="00C15C14">
      <w:pPr>
        <w:ind w:left="360" w:hanging="360"/>
        <w:rPr>
          <w:noProof/>
        </w:rPr>
      </w:pPr>
      <w:bookmarkStart w:id="84" w:name="_ENREF_82"/>
      <w:bookmarkEnd w:id="83"/>
      <w:r w:rsidRPr="00CB4C24">
        <w:rPr>
          <w:noProof/>
        </w:rPr>
        <w:t>82.</w:t>
      </w:r>
      <w:r w:rsidRPr="00CB4C24">
        <w:rPr>
          <w:noProof/>
        </w:rPr>
        <w:tab/>
      </w:r>
      <w:r w:rsidRPr="00CB4C24">
        <w:rPr>
          <w:b/>
          <w:noProof/>
        </w:rPr>
        <w:t>Mucci LA</w:t>
      </w:r>
      <w:r w:rsidRPr="00CB4C24">
        <w:rPr>
          <w:noProof/>
        </w:rPr>
        <w:t xml:space="preserve"> and Adami HO. The plight of the potato: is dietary acrylamide a risk factor for human cancer? J Natl Cancer Inst 2009;101(9):618-21. </w:t>
      </w:r>
    </w:p>
    <w:p w14:paraId="7BBCF60C" w14:textId="77777777" w:rsidR="00C15C14" w:rsidRPr="00CB4C24" w:rsidRDefault="00C15C14" w:rsidP="00C15C14">
      <w:pPr>
        <w:ind w:left="360" w:hanging="360"/>
        <w:rPr>
          <w:noProof/>
        </w:rPr>
      </w:pPr>
      <w:bookmarkStart w:id="85" w:name="_ENREF_83"/>
      <w:bookmarkEnd w:id="84"/>
      <w:r w:rsidRPr="00CB4C24">
        <w:rPr>
          <w:noProof/>
        </w:rPr>
        <w:t>83.</w:t>
      </w:r>
      <w:r w:rsidRPr="00CB4C24">
        <w:rPr>
          <w:noProof/>
        </w:rPr>
        <w:tab/>
        <w:t xml:space="preserve">Wilson KM, Balter K, Adami HO, Gronberg H, Vikstrom AC, Paulsson B, Tornqvist M and </w:t>
      </w:r>
      <w:r w:rsidRPr="00CB4C24">
        <w:rPr>
          <w:b/>
          <w:noProof/>
        </w:rPr>
        <w:t>Mucci LA</w:t>
      </w:r>
      <w:r w:rsidRPr="00CB4C24">
        <w:rPr>
          <w:noProof/>
        </w:rPr>
        <w:t>. Acrylamide exposure measured by food frequency questionnaire and hemoglobin adduct levels and prostate cancer risk in the Cancer of the Prostate in Sweden Study. Int J Cancer 2009;124(10):2384-90. PubMed Central PMCID: PMC2905318.</w:t>
      </w:r>
    </w:p>
    <w:p w14:paraId="55891F44" w14:textId="77777777" w:rsidR="00C15C14" w:rsidRPr="00CB4C24" w:rsidRDefault="00C15C14" w:rsidP="00C15C14">
      <w:pPr>
        <w:ind w:left="360" w:hanging="360"/>
        <w:rPr>
          <w:noProof/>
        </w:rPr>
      </w:pPr>
      <w:bookmarkStart w:id="86" w:name="_ENREF_84"/>
      <w:bookmarkEnd w:id="85"/>
      <w:r w:rsidRPr="00CB4C24">
        <w:rPr>
          <w:noProof/>
        </w:rPr>
        <w:t>84.</w:t>
      </w:r>
      <w:r w:rsidRPr="00CB4C24">
        <w:rPr>
          <w:noProof/>
        </w:rPr>
        <w:tab/>
      </w:r>
      <w:r w:rsidRPr="00CB4C24">
        <w:rPr>
          <w:b/>
          <w:noProof/>
        </w:rPr>
        <w:t>Mucci LA</w:t>
      </w:r>
      <w:r w:rsidRPr="00CB4C24">
        <w:rPr>
          <w:noProof/>
        </w:rPr>
        <w:t>, Powolny A, Giovannucci E, Liao Z, Kenfield SA, Shen R, Stampfer MJ and Clinton SK. Prospective study of prostate tumor angiogenesis and cancer-specific mortality in the health professionals follow-up study. J Clin Oncol 2009;27(33):5627-33. PubMed Central PMCID: PMC2792955.</w:t>
      </w:r>
    </w:p>
    <w:p w14:paraId="62C24817" w14:textId="77777777" w:rsidR="00C15C14" w:rsidRPr="00CB4C24" w:rsidRDefault="00C15C14" w:rsidP="00C15C14">
      <w:pPr>
        <w:ind w:left="360" w:hanging="360"/>
        <w:rPr>
          <w:noProof/>
        </w:rPr>
      </w:pPr>
      <w:bookmarkStart w:id="87" w:name="_ENREF_85"/>
      <w:bookmarkEnd w:id="86"/>
      <w:r w:rsidRPr="00CB4C24">
        <w:rPr>
          <w:noProof/>
        </w:rPr>
        <w:t>85.</w:t>
      </w:r>
      <w:r w:rsidRPr="00CB4C24">
        <w:rPr>
          <w:noProof/>
        </w:rPr>
        <w:tab/>
        <w:t xml:space="preserve">Stark JR, Judson G, Alderete JF, Mundodi V, Kucknoor AS, Giovannucci EL, Platz EA, Sutcliffe S, Fall K, Kurth T, Ma J, Stampfer MJ and </w:t>
      </w:r>
      <w:r w:rsidRPr="00CB4C24">
        <w:rPr>
          <w:b/>
          <w:noProof/>
        </w:rPr>
        <w:t>Mucci LA</w:t>
      </w:r>
      <w:r w:rsidRPr="00CB4C24">
        <w:rPr>
          <w:noProof/>
        </w:rPr>
        <w:t>. Prospective study of Trichomonas vaginalis infection and prostate cancer incidence and mortality: Physicians' Health Study. J Natl Cancer Inst 2009;101(20):1406-11. PubMed Central PMCID: PMC2765259.</w:t>
      </w:r>
    </w:p>
    <w:p w14:paraId="0F47B954" w14:textId="77777777" w:rsidR="00C15C14" w:rsidRPr="00CB4C24" w:rsidRDefault="00C15C14" w:rsidP="00C15C14">
      <w:pPr>
        <w:ind w:left="360" w:hanging="360"/>
        <w:rPr>
          <w:noProof/>
        </w:rPr>
      </w:pPr>
      <w:bookmarkStart w:id="88" w:name="_ENREF_86"/>
      <w:bookmarkEnd w:id="87"/>
      <w:r w:rsidRPr="00CB4C24">
        <w:rPr>
          <w:noProof/>
        </w:rPr>
        <w:t>86.</w:t>
      </w:r>
      <w:r w:rsidRPr="00CB4C24">
        <w:rPr>
          <w:noProof/>
        </w:rPr>
        <w:tab/>
        <w:t xml:space="preserve">Kasperzyk JL, Fall K, </w:t>
      </w:r>
      <w:r w:rsidRPr="00CB4C24">
        <w:rPr>
          <w:b/>
          <w:noProof/>
        </w:rPr>
        <w:t>Mucci LA</w:t>
      </w:r>
      <w:r w:rsidRPr="00CB4C24">
        <w:rPr>
          <w:noProof/>
        </w:rPr>
        <w:t>, Hakansson N, Wolk A, Johansson JE, Andersson SO and Andren O. One-carbon metabolism-related nutrients and prostate cancer survival. Am J Clin Nutr 2009;90(3):561-9. PubMed Central PMCID: PMC2728642.</w:t>
      </w:r>
    </w:p>
    <w:p w14:paraId="2DECCA25" w14:textId="77777777" w:rsidR="00C15C14" w:rsidRPr="00CB4C24" w:rsidRDefault="00C15C14" w:rsidP="00C15C14">
      <w:pPr>
        <w:ind w:left="360" w:hanging="360"/>
        <w:rPr>
          <w:noProof/>
        </w:rPr>
      </w:pPr>
      <w:bookmarkStart w:id="89" w:name="_ENREF_87"/>
      <w:bookmarkEnd w:id="88"/>
      <w:r w:rsidRPr="00CB4C24">
        <w:rPr>
          <w:noProof/>
        </w:rPr>
        <w:t>87.</w:t>
      </w:r>
      <w:r w:rsidRPr="00CB4C24">
        <w:rPr>
          <w:noProof/>
        </w:rPr>
        <w:tab/>
      </w:r>
      <w:r w:rsidRPr="00CB4C24">
        <w:rPr>
          <w:b/>
          <w:noProof/>
        </w:rPr>
        <w:t>Mucci LA</w:t>
      </w:r>
      <w:r w:rsidRPr="00CB4C24">
        <w:rPr>
          <w:noProof/>
        </w:rPr>
        <w:t>, Hsieh CC, Williams PL, Arora M, Adami HO, de Faire U, Douglass CW and Pedersen NL. Do genetic factors explain the association between poor oral health and cardiovascular disease? A prospective study among Swedish twins. Am J Epidemiol 2009;170(5):615-21. PubMed Central PMCID: PMC2732988.</w:t>
      </w:r>
    </w:p>
    <w:p w14:paraId="40BFD31D" w14:textId="77777777" w:rsidR="00C15C14" w:rsidRPr="00CB4C24" w:rsidRDefault="00C15C14" w:rsidP="00C15C14">
      <w:pPr>
        <w:ind w:left="360" w:hanging="360"/>
        <w:rPr>
          <w:noProof/>
        </w:rPr>
      </w:pPr>
      <w:bookmarkStart w:id="90" w:name="_ENREF_88"/>
      <w:bookmarkEnd w:id="89"/>
      <w:r w:rsidRPr="00CB4C24">
        <w:rPr>
          <w:noProof/>
        </w:rPr>
        <w:t>88.</w:t>
      </w:r>
      <w:r w:rsidRPr="00CB4C24">
        <w:rPr>
          <w:noProof/>
        </w:rPr>
        <w:tab/>
      </w:r>
      <w:r w:rsidRPr="00CB4C24">
        <w:rPr>
          <w:b/>
          <w:noProof/>
        </w:rPr>
        <w:t>Mucci LA</w:t>
      </w:r>
      <w:r w:rsidRPr="00CB4C24">
        <w:rPr>
          <w:noProof/>
        </w:rPr>
        <w:t>, Stark JR, Figg WD, Schumacher F, Li H, Abe M, Hennessy K, Stampfer MJ, Gaziano JM, Ma J and Kantoff PW. Polymorphism in endostatin, an angiogenesis inhibitor, and prostate cancer risk and survival: A prospective study. Int J Cancer 2009;125(5):1143-6. PubMed Central PMCID: PMC2838373.</w:t>
      </w:r>
    </w:p>
    <w:p w14:paraId="61497C9D" w14:textId="77777777" w:rsidR="00C15C14" w:rsidRPr="00CB4C24" w:rsidRDefault="00C15C14" w:rsidP="00C15C14">
      <w:pPr>
        <w:ind w:left="360" w:hanging="360"/>
        <w:rPr>
          <w:noProof/>
        </w:rPr>
      </w:pPr>
      <w:bookmarkStart w:id="91" w:name="_ENREF_89"/>
      <w:bookmarkEnd w:id="90"/>
      <w:r w:rsidRPr="00CB4C24">
        <w:rPr>
          <w:noProof/>
        </w:rPr>
        <w:t>89.</w:t>
      </w:r>
      <w:r w:rsidRPr="00CB4C24">
        <w:rPr>
          <w:noProof/>
        </w:rPr>
        <w:tab/>
        <w:t xml:space="preserve">Sboner A, Demichelis F, Calza S, Pawitan Y, Setlur SR, Hoshida Y, Perner S, Adami HO, Fall K, </w:t>
      </w:r>
      <w:r w:rsidRPr="00CB4C24">
        <w:rPr>
          <w:b/>
          <w:noProof/>
        </w:rPr>
        <w:t>Mucci LA</w:t>
      </w:r>
      <w:r w:rsidRPr="00CB4C24">
        <w:rPr>
          <w:noProof/>
        </w:rPr>
        <w:t>, Kantoff PW, Stampfer M, Andersson SO, Varenhorst E, Johansson JE, Gerstein MB, Golub TR, Rubin MA and Andren O. Molecular sampling of prostate cancer: a dilemma for predicting disease progression. BMC Med Genomics 2010;3:8. PubMed Central PMCID: PMC2855514.</w:t>
      </w:r>
    </w:p>
    <w:p w14:paraId="064DCEC1" w14:textId="77777777" w:rsidR="00C15C14" w:rsidRPr="00CB4C24" w:rsidRDefault="00C15C14" w:rsidP="00C15C14">
      <w:pPr>
        <w:ind w:left="360" w:hanging="360"/>
        <w:rPr>
          <w:noProof/>
        </w:rPr>
      </w:pPr>
      <w:bookmarkStart w:id="92" w:name="_ENREF_90"/>
      <w:bookmarkEnd w:id="91"/>
      <w:r w:rsidRPr="00CB4C24">
        <w:rPr>
          <w:noProof/>
        </w:rPr>
        <w:t>90.</w:t>
      </w:r>
      <w:r w:rsidRPr="00CB4C24">
        <w:rPr>
          <w:noProof/>
        </w:rPr>
        <w:tab/>
        <w:t xml:space="preserve">Fiorentino M, Judson G, Penney K, Flavin R, Stark J, Fiore C, Fall K, Martin N, Ma J, Sinnott J, Giovannucci E, Stampfer M, Sesso HD, Kantoff PW, Finn S, Loda M and </w:t>
      </w:r>
      <w:r w:rsidRPr="00CB4C24">
        <w:rPr>
          <w:b/>
          <w:noProof/>
        </w:rPr>
        <w:t>Mucci L</w:t>
      </w:r>
      <w:r w:rsidRPr="00CB4C24">
        <w:rPr>
          <w:noProof/>
        </w:rPr>
        <w:t>. Immunohistochemical expression of BRCA1 and lethal prostate cancer. Cancer Res 2010;70(8):3136-9. PubMed Central PMCID: PMC3049266.</w:t>
      </w:r>
    </w:p>
    <w:p w14:paraId="3FA3D586" w14:textId="77777777" w:rsidR="00C15C14" w:rsidRPr="00CB4C24" w:rsidRDefault="00C15C14" w:rsidP="00C15C14">
      <w:pPr>
        <w:ind w:left="360" w:hanging="360"/>
        <w:rPr>
          <w:noProof/>
        </w:rPr>
      </w:pPr>
      <w:bookmarkStart w:id="93" w:name="_ENREF_91"/>
      <w:bookmarkEnd w:id="92"/>
      <w:r w:rsidRPr="00CB4C24">
        <w:rPr>
          <w:noProof/>
        </w:rPr>
        <w:t>91.</w:t>
      </w:r>
      <w:r w:rsidRPr="00CB4C24">
        <w:rPr>
          <w:noProof/>
        </w:rPr>
        <w:tab/>
        <w:t xml:space="preserve">Schumacher FR, Cheng I, Freedman ML, </w:t>
      </w:r>
      <w:r w:rsidRPr="00CB4C24">
        <w:rPr>
          <w:b/>
          <w:noProof/>
        </w:rPr>
        <w:t>Mucci L</w:t>
      </w:r>
      <w:r w:rsidRPr="00CB4C24">
        <w:rPr>
          <w:noProof/>
        </w:rPr>
        <w:t>, Allen NE, Pollak MN, Hayes RB, Stram DO, Canzian F, Henderson BE, Hunter DJ, Virtamo J, Manjer J, Gaziano JM, Kolonel LN, Tjonneland A, Albanes D, Calle EE, Giovannucci E, Crawford ED, Haiman CA, Kraft P, Willett WC, Thun MJ, Le Marchand L, Kaaks R, Feigelson HS, Bueno-de-Mesquita HB, Palli D, Riboli E, Lund E, Amiano P, Andriole G, Dunning AM, Trichopoulos D, Stampfer MJ, Key TJ and Ma J. A comprehensive analysis of common IGF1, IGFBP1 and IGFBP3 genetic variation with prospective IGF-I and IGFBP-3 blood levels and prostate cancer risk among Caucasians. Hum Mol Genet 2010;19(15):3089-101. PubMed Central PMCID: PMC2901143.</w:t>
      </w:r>
    </w:p>
    <w:p w14:paraId="30B02E98" w14:textId="77777777" w:rsidR="00C15C14" w:rsidRPr="00CB4C24" w:rsidRDefault="00C15C14" w:rsidP="00C15C14">
      <w:pPr>
        <w:ind w:left="360" w:hanging="360"/>
        <w:rPr>
          <w:noProof/>
        </w:rPr>
      </w:pPr>
      <w:bookmarkStart w:id="94" w:name="_ENREF_92"/>
      <w:bookmarkEnd w:id="93"/>
      <w:r w:rsidRPr="00CB4C24">
        <w:rPr>
          <w:noProof/>
        </w:rPr>
        <w:t>92.</w:t>
      </w:r>
      <w:r w:rsidRPr="00CB4C24">
        <w:rPr>
          <w:noProof/>
        </w:rPr>
        <w:tab/>
      </w:r>
      <w:r w:rsidRPr="00CB4C24">
        <w:rPr>
          <w:b/>
          <w:noProof/>
        </w:rPr>
        <w:t>Mucci LA</w:t>
      </w:r>
      <w:r w:rsidRPr="00CB4C24">
        <w:rPr>
          <w:noProof/>
        </w:rPr>
        <w:t>, Stark JR, Pollak MN, Li H, Kurth T, Stampfer MJ and Ma J. Plasma levels of acid-labile subunit, free insulin-like growth factor-I, and prostate cancer risk: a prospective study. Cancer Epidemiol Biomarkers Prev 2010;19(2):484-91. PubMed Central PMCID: PMC2820127.</w:t>
      </w:r>
    </w:p>
    <w:p w14:paraId="5B5F5817" w14:textId="77777777" w:rsidR="00C15C14" w:rsidRPr="00CB4C24" w:rsidRDefault="00C15C14" w:rsidP="00C15C14">
      <w:pPr>
        <w:ind w:left="360" w:hanging="360"/>
        <w:rPr>
          <w:noProof/>
        </w:rPr>
      </w:pPr>
      <w:bookmarkStart w:id="95" w:name="_ENREF_93"/>
      <w:bookmarkEnd w:id="94"/>
      <w:r w:rsidRPr="00CB4C24">
        <w:rPr>
          <w:noProof/>
        </w:rPr>
        <w:t>93.</w:t>
      </w:r>
      <w:r w:rsidRPr="00CB4C24">
        <w:rPr>
          <w:noProof/>
        </w:rPr>
        <w:tab/>
        <w:t xml:space="preserve">Li H, Stampfer MJ, </w:t>
      </w:r>
      <w:r w:rsidRPr="00CB4C24">
        <w:rPr>
          <w:b/>
          <w:noProof/>
        </w:rPr>
        <w:t>Mucci L</w:t>
      </w:r>
      <w:r w:rsidRPr="00CB4C24">
        <w:rPr>
          <w:noProof/>
        </w:rPr>
        <w:t>, Rifai N, Qiu W, Kurth T and Ma J. A 25-year prospective study of plasma adiponectin and leptin concentrations and prostate cancer risk and survival. Clin Chem 2010;56(1):34-43. PubMed Central PMCID: PMC2858593.</w:t>
      </w:r>
    </w:p>
    <w:p w14:paraId="280D21F4" w14:textId="77777777" w:rsidR="00C15C14" w:rsidRPr="00CB4C24" w:rsidRDefault="00C15C14" w:rsidP="00C15C14">
      <w:pPr>
        <w:ind w:left="360" w:hanging="360"/>
        <w:rPr>
          <w:noProof/>
        </w:rPr>
      </w:pPr>
      <w:bookmarkStart w:id="96" w:name="_ENREF_94"/>
      <w:bookmarkEnd w:id="95"/>
      <w:r w:rsidRPr="00CB4C24">
        <w:rPr>
          <w:noProof/>
        </w:rPr>
        <w:t>94.</w:t>
      </w:r>
      <w:r w:rsidRPr="00CB4C24">
        <w:rPr>
          <w:noProof/>
        </w:rPr>
        <w:tab/>
        <w:t xml:space="preserve">Arora M, Weuve J, Fall K, Pedersen NL and </w:t>
      </w:r>
      <w:r w:rsidRPr="00CB4C24">
        <w:rPr>
          <w:b/>
          <w:noProof/>
        </w:rPr>
        <w:t>Mucci LA</w:t>
      </w:r>
      <w:r w:rsidRPr="00CB4C24">
        <w:rPr>
          <w:noProof/>
        </w:rPr>
        <w:t>. An exploration of shared genetic risk factors between periodontal disease and cancers: a prospective co-twin study. Am J Epidemiol 2010;171(2):253-9. PubMed Central PMCID: PMC2878098.</w:t>
      </w:r>
    </w:p>
    <w:p w14:paraId="1394B5B4" w14:textId="77777777" w:rsidR="00C15C14" w:rsidRPr="00CB4C24" w:rsidRDefault="00C15C14" w:rsidP="00C15C14">
      <w:pPr>
        <w:ind w:left="360" w:hanging="360"/>
        <w:rPr>
          <w:noProof/>
        </w:rPr>
      </w:pPr>
      <w:bookmarkStart w:id="97" w:name="_ENREF_95"/>
      <w:bookmarkEnd w:id="96"/>
      <w:r w:rsidRPr="00CB4C24">
        <w:rPr>
          <w:noProof/>
        </w:rPr>
        <w:t>95.</w:t>
      </w:r>
      <w:r w:rsidRPr="00CB4C24">
        <w:rPr>
          <w:noProof/>
        </w:rPr>
        <w:tab/>
        <w:t xml:space="preserve">Vikstrom AC, Wilson KM, Paulsson B, Athanassiadis I, Gronberg H, Adami HO, Adolfsson J, </w:t>
      </w:r>
      <w:r w:rsidRPr="00CB4C24">
        <w:rPr>
          <w:b/>
          <w:noProof/>
        </w:rPr>
        <w:t>Mucci LA</w:t>
      </w:r>
      <w:r w:rsidRPr="00CB4C24">
        <w:rPr>
          <w:noProof/>
        </w:rPr>
        <w:t xml:space="preserve">, Balter K and Tornqvist M. Alcohol influence on acrylamide to glycidamide metabolism assessed with hemoglobin-adducts and questionnaire data. Food Chem Toxicol 2010;48(3):820-4. </w:t>
      </w:r>
    </w:p>
    <w:p w14:paraId="13DB48C9" w14:textId="77777777" w:rsidR="00C15C14" w:rsidRPr="00CB4C24" w:rsidRDefault="00C15C14" w:rsidP="00C15C14">
      <w:pPr>
        <w:ind w:left="360" w:hanging="360"/>
        <w:rPr>
          <w:noProof/>
        </w:rPr>
      </w:pPr>
      <w:bookmarkStart w:id="98" w:name="_ENREF_96"/>
      <w:bookmarkEnd w:id="97"/>
      <w:r w:rsidRPr="00CB4C24">
        <w:rPr>
          <w:noProof/>
        </w:rPr>
        <w:t>96.</w:t>
      </w:r>
      <w:r w:rsidRPr="00CB4C24">
        <w:rPr>
          <w:noProof/>
        </w:rPr>
        <w:tab/>
        <w:t xml:space="preserve">Fang F, Keating NL, </w:t>
      </w:r>
      <w:r w:rsidRPr="00CB4C24">
        <w:rPr>
          <w:b/>
          <w:noProof/>
        </w:rPr>
        <w:t>Mucci LA</w:t>
      </w:r>
      <w:r w:rsidRPr="00CB4C24">
        <w:rPr>
          <w:noProof/>
        </w:rPr>
        <w:t xml:space="preserve">, Adami HO, Stampfer MJ, Valdimarsdottir U and Fall K. Immediate risk of suicide and cardiovascular death after a prostate cancer diagnosis: cohort study in the United States. J Natl Cancer Inst 2010;102(5):307-14. </w:t>
      </w:r>
    </w:p>
    <w:p w14:paraId="080B2D5D" w14:textId="77777777" w:rsidR="00C15C14" w:rsidRPr="00CB4C24" w:rsidRDefault="00C15C14" w:rsidP="00C15C14">
      <w:pPr>
        <w:ind w:left="360" w:hanging="360"/>
        <w:rPr>
          <w:noProof/>
        </w:rPr>
      </w:pPr>
      <w:bookmarkStart w:id="99" w:name="_ENREF_97"/>
      <w:bookmarkEnd w:id="98"/>
      <w:r w:rsidRPr="00CB4C24">
        <w:rPr>
          <w:noProof/>
        </w:rPr>
        <w:t>97.</w:t>
      </w:r>
      <w:r w:rsidRPr="00CB4C24">
        <w:rPr>
          <w:noProof/>
        </w:rPr>
        <w:tab/>
        <w:t xml:space="preserve">Penney KL, Schumacher FR, Li H, Kraft P, Morris JS, Kurth T, </w:t>
      </w:r>
      <w:r w:rsidRPr="00CB4C24">
        <w:rPr>
          <w:b/>
          <w:noProof/>
        </w:rPr>
        <w:t>Mucci LA</w:t>
      </w:r>
      <w:r w:rsidRPr="00CB4C24">
        <w:rPr>
          <w:noProof/>
        </w:rPr>
        <w:t>, Hunter DJ, Kantoff PW, Stampfer MJ and Ma J. A large prospective study of SEP15 genetic variation, interaction with plasma selenium levels, and prostate cancer risk and survival. Cancer Prev Res (Phila) 2010;3(5):604-10. PubMed Central PMCID: PMC2865569.</w:t>
      </w:r>
    </w:p>
    <w:p w14:paraId="0D8D95A7" w14:textId="77777777" w:rsidR="00C15C14" w:rsidRPr="00CB4C24" w:rsidRDefault="00C15C14" w:rsidP="00C15C14">
      <w:pPr>
        <w:ind w:left="360" w:hanging="360"/>
        <w:rPr>
          <w:noProof/>
        </w:rPr>
      </w:pPr>
      <w:bookmarkStart w:id="100" w:name="_ENREF_98"/>
      <w:bookmarkEnd w:id="99"/>
      <w:r w:rsidRPr="00CB4C24">
        <w:rPr>
          <w:noProof/>
        </w:rPr>
        <w:t>98.</w:t>
      </w:r>
      <w:r w:rsidRPr="00CB4C24">
        <w:rPr>
          <w:noProof/>
        </w:rPr>
        <w:tab/>
        <w:t xml:space="preserve">Penney KL, Pyne S, Schumacher FR, Sinnott JA, </w:t>
      </w:r>
      <w:r w:rsidRPr="00CB4C24">
        <w:rPr>
          <w:b/>
          <w:noProof/>
        </w:rPr>
        <w:t>Mucci LA</w:t>
      </w:r>
      <w:r w:rsidRPr="00CB4C24">
        <w:rPr>
          <w:noProof/>
        </w:rPr>
        <w:t>, Kraft PL, Ma J, Oh WK, Kurth T, Kantoff PW, Giovannucci EL, Stampfer MJ, Hunter DJ and Freedman ML. Genome-wide association study of prostate cancer mortality. Cancer Epidemiol Biomarkers Prev 2010;19(11):2869-76. PubMed Central PMCID: PMC3197738.</w:t>
      </w:r>
    </w:p>
    <w:p w14:paraId="353FACCC" w14:textId="7B44B9DC" w:rsidR="00C15C14" w:rsidRPr="00CB4C24" w:rsidRDefault="00C15C14" w:rsidP="003E6F60">
      <w:pPr>
        <w:ind w:left="360" w:hanging="360"/>
        <w:rPr>
          <w:noProof/>
        </w:rPr>
      </w:pPr>
      <w:bookmarkStart w:id="101" w:name="_ENREF_99"/>
      <w:bookmarkEnd w:id="100"/>
      <w:r w:rsidRPr="00CB4C24">
        <w:rPr>
          <w:noProof/>
        </w:rPr>
        <w:t>99.</w:t>
      </w:r>
      <w:r w:rsidRPr="00CB4C24">
        <w:rPr>
          <w:noProof/>
        </w:rPr>
        <w:tab/>
        <w:t xml:space="preserve">Pomerantz MM, Shrestha Y, Flavin RJ, Regan MM, Penney KL, </w:t>
      </w:r>
      <w:r w:rsidRPr="00CB4C24">
        <w:rPr>
          <w:b/>
          <w:noProof/>
        </w:rPr>
        <w:t>Mucci LA</w:t>
      </w:r>
      <w:r w:rsidRPr="00CB4C24">
        <w:rPr>
          <w:noProof/>
        </w:rPr>
        <w:t>, Stampfer MJ, Hunter DJ, Chanock SJ, Schafer EJ, Chan JA, Tabernero J, Baselga J, Richardson AL, Loda M, Oh WK, Kantoff PW, Hahn WC and Freedman ML. Analysis of the 10q11 cancer risk locus implicates MSMB and NCOA4 in human prostate tumorigenesis. PLoS Genet 2010;6(11):e1001204. PubMed Central PMCID: PMC2978684.</w:t>
      </w:r>
      <w:bookmarkEnd w:id="101"/>
    </w:p>
    <w:p w14:paraId="66D4CFBF" w14:textId="77777777" w:rsidR="00C15C14" w:rsidRPr="00CB4C24" w:rsidRDefault="00C15C14" w:rsidP="00C15C14">
      <w:pPr>
        <w:ind w:left="360" w:hanging="450"/>
        <w:rPr>
          <w:noProof/>
        </w:rPr>
      </w:pPr>
      <w:bookmarkStart w:id="102" w:name="_ENREF_100"/>
      <w:r w:rsidRPr="00CB4C24">
        <w:rPr>
          <w:noProof/>
        </w:rPr>
        <w:t>100.</w:t>
      </w:r>
      <w:r w:rsidRPr="00CB4C24">
        <w:rPr>
          <w:noProof/>
        </w:rPr>
        <w:tab/>
        <w:t xml:space="preserve">Fang F, Valdimarsdottir U, </w:t>
      </w:r>
      <w:r w:rsidRPr="00CB4C24">
        <w:rPr>
          <w:b/>
          <w:noProof/>
        </w:rPr>
        <w:t>Mucci L</w:t>
      </w:r>
      <w:r w:rsidRPr="00CB4C24">
        <w:rPr>
          <w:noProof/>
        </w:rPr>
        <w:t xml:space="preserve">, Sparen P, Ye W and Fall K. Hospitalization for osteoarthritis and prostate cancer specific mortality among Swedish men with prostate cancer. Cancer Epidemiol 2010;34(5):644-7. </w:t>
      </w:r>
    </w:p>
    <w:p w14:paraId="6CB276FB" w14:textId="77777777" w:rsidR="00C15C14" w:rsidRPr="00CB4C24" w:rsidRDefault="00C15C14" w:rsidP="00C15C14">
      <w:pPr>
        <w:ind w:left="360" w:hanging="450"/>
        <w:rPr>
          <w:noProof/>
        </w:rPr>
      </w:pPr>
      <w:bookmarkStart w:id="103" w:name="_ENREF_101"/>
      <w:bookmarkEnd w:id="102"/>
      <w:r w:rsidRPr="00CB4C24">
        <w:rPr>
          <w:noProof/>
        </w:rPr>
        <w:t>101.</w:t>
      </w:r>
      <w:r w:rsidRPr="00CB4C24">
        <w:rPr>
          <w:noProof/>
        </w:rPr>
        <w:tab/>
        <w:t xml:space="preserve">Wilson KM, </w:t>
      </w:r>
      <w:r w:rsidRPr="00CB4C24">
        <w:rPr>
          <w:b/>
          <w:noProof/>
        </w:rPr>
        <w:t>Mucci LA</w:t>
      </w:r>
      <w:r w:rsidRPr="00CB4C24">
        <w:rPr>
          <w:noProof/>
        </w:rPr>
        <w:t>, Rosner BA and Willett WC. A prospective study on dietary acrylamide intake and the risk for breast, endometrial, and ovarian cancers. Cancer Epidemiol Biomarkers Prev 2010;19(10):2503-15. PubMed Central PMCID: PMC2952046.</w:t>
      </w:r>
    </w:p>
    <w:p w14:paraId="2068B4FA" w14:textId="77777777" w:rsidR="00C15C14" w:rsidRPr="00CB4C24" w:rsidRDefault="00C15C14" w:rsidP="00C15C14">
      <w:pPr>
        <w:ind w:left="360" w:hanging="450"/>
        <w:rPr>
          <w:noProof/>
        </w:rPr>
      </w:pPr>
      <w:bookmarkStart w:id="104" w:name="_ENREF_102"/>
      <w:bookmarkEnd w:id="103"/>
      <w:r w:rsidRPr="00CB4C24">
        <w:rPr>
          <w:noProof/>
        </w:rPr>
        <w:t>102.</w:t>
      </w:r>
      <w:r w:rsidRPr="00CB4C24">
        <w:rPr>
          <w:noProof/>
        </w:rPr>
        <w:tab/>
        <w:t xml:space="preserve">Meyer MS, </w:t>
      </w:r>
      <w:r w:rsidRPr="00CB4C24">
        <w:rPr>
          <w:b/>
          <w:noProof/>
        </w:rPr>
        <w:t>Mucci LA</w:t>
      </w:r>
      <w:r w:rsidRPr="00CB4C24">
        <w:rPr>
          <w:noProof/>
        </w:rPr>
        <w:t>, Andersson SO, Andren O, Johansson JE, Tretli S and Adami HO. Homogeneous prostate cancer mortality in the Nordic countries over four decades. Eur Urol 2010;58(3):427-32. PubMed Central PMCID: PMC2936655.</w:t>
      </w:r>
    </w:p>
    <w:p w14:paraId="7B6A16F9" w14:textId="77777777" w:rsidR="00C15C14" w:rsidRPr="00CB4C24" w:rsidRDefault="00C15C14" w:rsidP="00C15C14">
      <w:pPr>
        <w:ind w:left="360" w:hanging="450"/>
        <w:rPr>
          <w:noProof/>
        </w:rPr>
      </w:pPr>
      <w:bookmarkStart w:id="105" w:name="_ENREF_103"/>
      <w:bookmarkEnd w:id="104"/>
      <w:r w:rsidRPr="00CB4C24">
        <w:rPr>
          <w:noProof/>
        </w:rPr>
        <w:t>103.</w:t>
      </w:r>
      <w:r w:rsidRPr="00CB4C24">
        <w:rPr>
          <w:noProof/>
        </w:rPr>
        <w:tab/>
        <w:t xml:space="preserve">Meyer MS, Penney KL, Stark JR, Schumacher FR, Sesso HD, Loda M, Fiorentino M, Finn S, Flavin RJ, Kurth T, Price AL, Giovannucci EL, Fall K, Stampfer MJ, Ma J and </w:t>
      </w:r>
      <w:r w:rsidRPr="00CB4C24">
        <w:rPr>
          <w:b/>
          <w:noProof/>
        </w:rPr>
        <w:t>Mucci LA</w:t>
      </w:r>
      <w:r w:rsidRPr="00CB4C24">
        <w:rPr>
          <w:noProof/>
        </w:rPr>
        <w:t>. Genetic variation in RNASEL associated with prostate cancer risk and progression. Carcinogenesis 2010;31(9):1597-603. PubMed Central PMCID: PMC2930803.</w:t>
      </w:r>
    </w:p>
    <w:p w14:paraId="178E72DE" w14:textId="77777777" w:rsidR="00C15C14" w:rsidRPr="00CB4C24" w:rsidRDefault="00C15C14" w:rsidP="00C15C14">
      <w:pPr>
        <w:ind w:left="360" w:hanging="450"/>
        <w:rPr>
          <w:noProof/>
        </w:rPr>
      </w:pPr>
      <w:bookmarkStart w:id="106" w:name="_ENREF_104"/>
      <w:bookmarkEnd w:id="105"/>
      <w:r w:rsidRPr="00CB4C24">
        <w:rPr>
          <w:noProof/>
        </w:rPr>
        <w:t>104.</w:t>
      </w:r>
      <w:r w:rsidRPr="00CB4C24">
        <w:rPr>
          <w:noProof/>
        </w:rPr>
        <w:tab/>
        <w:t xml:space="preserve">Nguyen PL, Ma J, Chavarro JE, Freedman ML, Lis R, Fedele G, Fiore C, Qiu W, Fiorentino M, Finn S, Penney KL, Eisenstein A, Schumacher FR, </w:t>
      </w:r>
      <w:r w:rsidRPr="00CB4C24">
        <w:rPr>
          <w:b/>
          <w:noProof/>
        </w:rPr>
        <w:t>Mucci LA</w:t>
      </w:r>
      <w:r w:rsidRPr="00CB4C24">
        <w:rPr>
          <w:noProof/>
        </w:rPr>
        <w:t>, Stampfer MJ, Giovannucci E and Loda M. Fatty acid synthase polymorphisms, tumor expression, body mass index, prostate cancer risk, and survival. J Clin Oncol 2010;28(25):3958-64. PubMed Central PMCID: PMC2940394.</w:t>
      </w:r>
    </w:p>
    <w:p w14:paraId="064843C6" w14:textId="77777777" w:rsidR="00C15C14" w:rsidRPr="00CB4C24" w:rsidRDefault="00C15C14" w:rsidP="00C15C14">
      <w:pPr>
        <w:ind w:left="360" w:hanging="450"/>
        <w:rPr>
          <w:noProof/>
        </w:rPr>
      </w:pPr>
      <w:bookmarkStart w:id="107" w:name="_ENREF_105"/>
      <w:bookmarkEnd w:id="106"/>
      <w:r w:rsidRPr="00CB4C24">
        <w:rPr>
          <w:noProof/>
        </w:rPr>
        <w:t>105.</w:t>
      </w:r>
      <w:r w:rsidRPr="00CB4C24">
        <w:rPr>
          <w:noProof/>
        </w:rPr>
        <w:tab/>
        <w:t xml:space="preserve">Fang F, Kasperzyk JL, Shui I, Hendrickson W, Hollis BW, Fall K, Ma J, Gaziano JM, Stampfer MJ, </w:t>
      </w:r>
      <w:r w:rsidRPr="00CB4C24">
        <w:rPr>
          <w:b/>
          <w:noProof/>
        </w:rPr>
        <w:t>Mucci LA</w:t>
      </w:r>
      <w:r w:rsidRPr="00CB4C24">
        <w:rPr>
          <w:noProof/>
        </w:rPr>
        <w:t xml:space="preserve"> and Giovannucci E. Prediagnostic plasma vitamin D metabolites and mortality among patients with prostate cancer. PLoS One 2011;6(4):e18625. PubMed Central PMCID: PMC3071841.</w:t>
      </w:r>
    </w:p>
    <w:p w14:paraId="077874D9" w14:textId="77777777" w:rsidR="00C15C14" w:rsidRPr="00CB4C24" w:rsidRDefault="00C15C14" w:rsidP="00C15C14">
      <w:pPr>
        <w:ind w:left="360" w:hanging="450"/>
        <w:rPr>
          <w:noProof/>
        </w:rPr>
      </w:pPr>
      <w:bookmarkStart w:id="108" w:name="_ENREF_106"/>
      <w:bookmarkEnd w:id="107"/>
      <w:r w:rsidRPr="00CB4C24">
        <w:rPr>
          <w:noProof/>
        </w:rPr>
        <w:t>106.</w:t>
      </w:r>
      <w:r w:rsidRPr="00CB4C24">
        <w:rPr>
          <w:noProof/>
        </w:rPr>
        <w:tab/>
        <w:t xml:space="preserve">Dhillon PK, Penney KL, Schumacher F, Rider JR, Sesso HD, Pollak M, Fiorentino M, Finn S, Loda M, Rifai N, </w:t>
      </w:r>
      <w:r w:rsidRPr="00CB4C24">
        <w:rPr>
          <w:b/>
          <w:noProof/>
        </w:rPr>
        <w:t>Mucci LA</w:t>
      </w:r>
      <w:r w:rsidRPr="00CB4C24">
        <w:rPr>
          <w:noProof/>
        </w:rPr>
        <w:t xml:space="preserve">, Giovannucci E, Stampfer MJ and Ma J. Common polymorphisms in the adiponectin and its receptor genes, adiponectin levels and the risk of prostate cancer. Cancer Epidemiol Biomarkers Prev 2011;20(12):2618-27. </w:t>
      </w:r>
    </w:p>
    <w:p w14:paraId="06BCC382" w14:textId="77777777" w:rsidR="00C15C14" w:rsidRPr="00CB4C24" w:rsidRDefault="00C15C14" w:rsidP="00C15C14">
      <w:pPr>
        <w:ind w:left="360" w:hanging="450"/>
        <w:rPr>
          <w:noProof/>
        </w:rPr>
      </w:pPr>
      <w:bookmarkStart w:id="109" w:name="_ENREF_107"/>
      <w:bookmarkEnd w:id="108"/>
      <w:r w:rsidRPr="00CB4C24">
        <w:rPr>
          <w:noProof/>
        </w:rPr>
        <w:t>107.</w:t>
      </w:r>
      <w:r w:rsidRPr="00CB4C24">
        <w:rPr>
          <w:noProof/>
        </w:rPr>
        <w:tab/>
        <w:t xml:space="preserve">Ding Z, Wu CJ, Chu GC, Xiao Y, Ho D, Zhang J, Perry SR, Labrot ES, Wu X, Lis R, Hoshida Y, Hiller D, Hu B, Jiang S, Zheng H, Stegh AH, Scott KL, Signoretti S, Bardeesy N, Wang YA, Hill DE, Golub TR, Stampfer MJ, Wong WH, Loda M, </w:t>
      </w:r>
      <w:r w:rsidRPr="00CB4C24">
        <w:rPr>
          <w:b/>
          <w:noProof/>
        </w:rPr>
        <w:t>Mucci L</w:t>
      </w:r>
      <w:r w:rsidRPr="00CB4C24">
        <w:rPr>
          <w:noProof/>
        </w:rPr>
        <w:t xml:space="preserve">, Chin L and DePinho RA. SMAD4-dependent barrier constrains prostate cancer growth and metastatic progression. Nature 2011;470(7333):269-73. </w:t>
      </w:r>
    </w:p>
    <w:p w14:paraId="5D4C196B" w14:textId="77777777" w:rsidR="00C15C14" w:rsidRPr="00CB4C24" w:rsidRDefault="00C15C14" w:rsidP="00C15C14">
      <w:pPr>
        <w:ind w:left="360" w:hanging="450"/>
        <w:rPr>
          <w:noProof/>
        </w:rPr>
      </w:pPr>
      <w:bookmarkStart w:id="110" w:name="_ENREF_108"/>
      <w:bookmarkEnd w:id="109"/>
      <w:r w:rsidRPr="00CB4C24">
        <w:rPr>
          <w:noProof/>
        </w:rPr>
        <w:t>108.</w:t>
      </w:r>
      <w:r w:rsidRPr="00CB4C24">
        <w:rPr>
          <w:noProof/>
        </w:rPr>
        <w:tab/>
        <w:t xml:space="preserve">Penney KL, Schumacher FR, Kraft P, </w:t>
      </w:r>
      <w:r w:rsidRPr="00CB4C24">
        <w:rPr>
          <w:b/>
          <w:noProof/>
        </w:rPr>
        <w:t>Mucci LA</w:t>
      </w:r>
      <w:r w:rsidRPr="00CB4C24">
        <w:rPr>
          <w:noProof/>
        </w:rPr>
        <w:t>, Sesso HD, Ma J, Niu Y, Cheong JK, Hunter DJ, Stampfer MJ and Hsu SI. Association of KLK3 (PSA) genetic variants with prostate cancer risk and PSA levels. Carcinogenesis 2011;32(6):853-9. PubMed Central PMCID: PMC3106437.</w:t>
      </w:r>
    </w:p>
    <w:p w14:paraId="568BDA16" w14:textId="77777777" w:rsidR="00C15C14" w:rsidRPr="00CB4C24" w:rsidRDefault="00C15C14" w:rsidP="00C15C14">
      <w:pPr>
        <w:ind w:left="360" w:hanging="450"/>
        <w:rPr>
          <w:noProof/>
        </w:rPr>
      </w:pPr>
      <w:bookmarkStart w:id="111" w:name="_ENREF_109"/>
      <w:bookmarkEnd w:id="110"/>
      <w:r w:rsidRPr="00CB4C24">
        <w:rPr>
          <w:noProof/>
        </w:rPr>
        <w:t>109.</w:t>
      </w:r>
      <w:r w:rsidRPr="00CB4C24">
        <w:rPr>
          <w:noProof/>
        </w:rPr>
        <w:tab/>
        <w:t xml:space="preserve">Wilson KM, Kasperzyk JL, Rider JR, Kenfield S, van Dam RM, Stampfer MJ, Giovannucci E and </w:t>
      </w:r>
      <w:r w:rsidRPr="00CB4C24">
        <w:rPr>
          <w:b/>
          <w:noProof/>
        </w:rPr>
        <w:t>Mucci LA</w:t>
      </w:r>
      <w:r w:rsidRPr="00CB4C24">
        <w:rPr>
          <w:noProof/>
        </w:rPr>
        <w:t>. Coffee consumption and prostate cancer risk and progression in the Health Professionals Follow-up Study. J Natl Cancer Inst 2011;103(11):876-84. PubMed Central PMCID: PMC3110172.</w:t>
      </w:r>
    </w:p>
    <w:p w14:paraId="31FD18E2" w14:textId="77777777" w:rsidR="00C15C14" w:rsidRPr="00CB4C24" w:rsidRDefault="00C15C14" w:rsidP="00C15C14">
      <w:pPr>
        <w:ind w:left="360" w:hanging="450"/>
        <w:rPr>
          <w:noProof/>
        </w:rPr>
      </w:pPr>
      <w:bookmarkStart w:id="112" w:name="_ENREF_110"/>
      <w:bookmarkEnd w:id="111"/>
      <w:r w:rsidRPr="00CB4C24">
        <w:rPr>
          <w:noProof/>
        </w:rPr>
        <w:t>110.</w:t>
      </w:r>
      <w:r w:rsidRPr="00CB4C24">
        <w:rPr>
          <w:noProof/>
        </w:rPr>
        <w:tab/>
        <w:t xml:space="preserve">Hendrickson WK, Flavin R, Kasperzyk JL, Fiorentino M, Fang F, Lis R, Fiore C, Penney KL, Ma J, Kantoff PW, Stampfer MJ, Loda M, </w:t>
      </w:r>
      <w:r w:rsidRPr="00CB4C24">
        <w:rPr>
          <w:b/>
          <w:noProof/>
        </w:rPr>
        <w:t>Mucci LA</w:t>
      </w:r>
      <w:r w:rsidRPr="00CB4C24">
        <w:rPr>
          <w:noProof/>
        </w:rPr>
        <w:t xml:space="preserve"> and Giovannucci E. Vitamin D receptor protein expression in tumor tissue and prostate cancer progression. J Clin Oncol 2011;29(17):2378-85. PubMed Central PMCID: PMC3107752.</w:t>
      </w:r>
    </w:p>
    <w:p w14:paraId="6D55DBA0" w14:textId="77777777" w:rsidR="00C15C14" w:rsidRPr="00CB4C24" w:rsidRDefault="00C15C14" w:rsidP="00C15C14">
      <w:pPr>
        <w:ind w:left="360" w:hanging="450"/>
        <w:rPr>
          <w:noProof/>
        </w:rPr>
      </w:pPr>
      <w:bookmarkStart w:id="113" w:name="_ENREF_111"/>
      <w:bookmarkEnd w:id="112"/>
      <w:r w:rsidRPr="00CB4C24">
        <w:rPr>
          <w:noProof/>
        </w:rPr>
        <w:t>111.</w:t>
      </w:r>
      <w:r w:rsidRPr="00CB4C24">
        <w:rPr>
          <w:noProof/>
        </w:rPr>
        <w:tab/>
        <w:t xml:space="preserve">Penney KL, Sinnott JA, Fall K, Pawitan Y, Hoshida Y, Kraft P, Stark JR, Fiorentino M, Perner S, Finn S, Calza S, Flavin R, Freedman ML, Setlur S, Sesso HD, Andersson SO, Martin N, Kantoff PW, Johansson JE, Adami HO, Rubin MA, Loda M, Golub TR, Andren O, Stampfer MJ and </w:t>
      </w:r>
      <w:r w:rsidRPr="00CB4C24">
        <w:rPr>
          <w:b/>
          <w:noProof/>
        </w:rPr>
        <w:t>Mucci LA</w:t>
      </w:r>
      <w:r w:rsidRPr="00CB4C24">
        <w:rPr>
          <w:noProof/>
        </w:rPr>
        <w:t>. mRNA expression signature of Gleason grade predicts lethal prostate cancer. J Clin Oncol 2011;29(17):2391-6. PubMed Central PMCID: PMC3107753.</w:t>
      </w:r>
    </w:p>
    <w:p w14:paraId="11EAADA7" w14:textId="77777777" w:rsidR="00C15C14" w:rsidRPr="00CB4C24" w:rsidRDefault="00C15C14" w:rsidP="00C15C14">
      <w:pPr>
        <w:ind w:left="360" w:hanging="450"/>
        <w:rPr>
          <w:noProof/>
        </w:rPr>
      </w:pPr>
      <w:bookmarkStart w:id="114" w:name="_ENREF_112"/>
      <w:bookmarkEnd w:id="113"/>
      <w:r w:rsidRPr="00CB4C24">
        <w:rPr>
          <w:noProof/>
        </w:rPr>
        <w:t>112.</w:t>
      </w:r>
      <w:r w:rsidRPr="00CB4C24">
        <w:rPr>
          <w:noProof/>
        </w:rPr>
        <w:tab/>
        <w:t xml:space="preserve">Epstein MM, Kasperzyk JL, Andren O, Giovannucci EL, Wolk A, Hakansson N, Andersson SO, Johansson JE, Fall K and </w:t>
      </w:r>
      <w:r w:rsidRPr="00CB4C24">
        <w:rPr>
          <w:b/>
          <w:noProof/>
        </w:rPr>
        <w:t>Mucci LA</w:t>
      </w:r>
      <w:r w:rsidRPr="00CB4C24">
        <w:rPr>
          <w:noProof/>
        </w:rPr>
        <w:t>. Dietary zinc and prostate cancer survival in a Swedish cohort. Am J Clin Nutr 2011;93(3):586-93. PubMed Central PMCID: PMC3041600.</w:t>
      </w:r>
    </w:p>
    <w:p w14:paraId="7715E758" w14:textId="77777777" w:rsidR="00C15C14" w:rsidRPr="00CB4C24" w:rsidRDefault="00C15C14" w:rsidP="00C15C14">
      <w:pPr>
        <w:ind w:left="360" w:hanging="450"/>
        <w:rPr>
          <w:noProof/>
        </w:rPr>
      </w:pPr>
      <w:bookmarkStart w:id="115" w:name="_ENREF_113"/>
      <w:bookmarkEnd w:id="114"/>
      <w:r w:rsidRPr="00CB4C24">
        <w:rPr>
          <w:noProof/>
        </w:rPr>
        <w:t>113.</w:t>
      </w:r>
      <w:r w:rsidRPr="00CB4C24">
        <w:rPr>
          <w:noProof/>
        </w:rPr>
        <w:tab/>
        <w:t xml:space="preserve">Kasperzyk JL, Shappley WV, 3rd, Kenfield SA, </w:t>
      </w:r>
      <w:r w:rsidRPr="00CB4C24">
        <w:rPr>
          <w:b/>
          <w:noProof/>
        </w:rPr>
        <w:t>Mucci LA</w:t>
      </w:r>
      <w:r w:rsidRPr="00CB4C24">
        <w:rPr>
          <w:noProof/>
        </w:rPr>
        <w:t>, Kurth T, Ma J, Stampfer MJ and Sanda MG. Watchful waiting and quality of life among prostate cancer survivors in the Physicians' Health Study. J Urol 2011;186(5):1862-7. PubMed Central PMCID: PMC3491639.</w:t>
      </w:r>
    </w:p>
    <w:p w14:paraId="59970E33" w14:textId="3F483C80" w:rsidR="00C15C14" w:rsidRPr="00CB4C24" w:rsidRDefault="00C15C14" w:rsidP="00C15C14">
      <w:pPr>
        <w:ind w:left="360" w:hanging="450"/>
        <w:rPr>
          <w:noProof/>
        </w:rPr>
      </w:pPr>
      <w:bookmarkStart w:id="116" w:name="_ENREF_114"/>
      <w:bookmarkEnd w:id="115"/>
      <w:r w:rsidRPr="00CB4C24">
        <w:rPr>
          <w:noProof/>
        </w:rPr>
        <w:t>114.</w:t>
      </w:r>
      <w:r w:rsidRPr="00CB4C24">
        <w:rPr>
          <w:noProof/>
        </w:rPr>
        <w:tab/>
        <w:t xml:space="preserve">Davidsson S, Fiorentino M, Andren O, Fang F, </w:t>
      </w:r>
      <w:r w:rsidRPr="00CB4C24">
        <w:rPr>
          <w:b/>
          <w:noProof/>
        </w:rPr>
        <w:t>Mucci LA</w:t>
      </w:r>
      <w:r w:rsidRPr="00CB4C24">
        <w:rPr>
          <w:noProof/>
        </w:rPr>
        <w:t xml:space="preserve">, Varenhorst E, Fall K and Rider JR. Inflammation, focal atrophic lesions, and prostatic intraepithelial neoplasia with respect to risk of lethal prostate cancer. Cancer Epidemiol Biomarkers Prev 2011;20(10):2280-7. </w:t>
      </w:r>
      <w:r w:rsidR="007B4F97" w:rsidRPr="00CB4C24">
        <w:rPr>
          <w:noProof/>
        </w:rPr>
        <w:t xml:space="preserve">PubMed Central PMCID: </w:t>
      </w:r>
      <w:r w:rsidR="00160630" w:rsidRPr="00CB4C24">
        <w:fldChar w:fldCharType="begin"/>
      </w:r>
      <w:r w:rsidR="00160630" w:rsidRPr="00CB4C24">
        <w:instrText xml:space="preserve"> HYPERLINK "http://www.ncbi.nlm.nih.gov/pmc/articles/PMC3671592/?tool=nihms" \t "aux" \o "PMC: #3671592" </w:instrText>
      </w:r>
      <w:r w:rsidR="00160630" w:rsidRPr="00CB4C24">
        <w:fldChar w:fldCharType="separate"/>
      </w:r>
      <w:r w:rsidR="007B4F97" w:rsidRPr="00CB4C24">
        <w:rPr>
          <w:noProof/>
        </w:rPr>
        <w:t>PMC3671592</w:t>
      </w:r>
      <w:r w:rsidR="00160630" w:rsidRPr="00CB4C24">
        <w:rPr>
          <w:noProof/>
        </w:rPr>
        <w:fldChar w:fldCharType="end"/>
      </w:r>
      <w:r w:rsidR="007B4F97" w:rsidRPr="00CB4C24">
        <w:rPr>
          <w:noProof/>
        </w:rPr>
        <w:t>.</w:t>
      </w:r>
    </w:p>
    <w:p w14:paraId="4B338BB1" w14:textId="77777777" w:rsidR="00C15C14" w:rsidRPr="00CB4C24" w:rsidRDefault="00C15C14" w:rsidP="00C15C14">
      <w:pPr>
        <w:ind w:left="360" w:hanging="450"/>
        <w:rPr>
          <w:noProof/>
        </w:rPr>
      </w:pPr>
      <w:bookmarkStart w:id="117" w:name="_ENREF_115"/>
      <w:bookmarkEnd w:id="116"/>
      <w:r w:rsidRPr="00CB4C24">
        <w:rPr>
          <w:noProof/>
        </w:rPr>
        <w:t>115.</w:t>
      </w:r>
      <w:r w:rsidRPr="00CB4C24">
        <w:rPr>
          <w:noProof/>
        </w:rPr>
        <w:tab/>
        <w:t xml:space="preserve">Epstein MM, Andren O, Kasperzyk JL, Shui IM, Penney KL, Fall K, Rider JR, Stampfer MJ, Andersson SO, Giovannucci E and </w:t>
      </w:r>
      <w:r w:rsidRPr="00CB4C24">
        <w:rPr>
          <w:b/>
          <w:noProof/>
        </w:rPr>
        <w:t>Mucci LA</w:t>
      </w:r>
      <w:r w:rsidRPr="00CB4C24">
        <w:rPr>
          <w:noProof/>
        </w:rPr>
        <w:t>. Seasonal variation in expression of markers in the vitamin D pathway in prostate tissue. Cancer Causes Control 2012;23(8):1359-66. PubMed Central PMCID: PMC3589913.</w:t>
      </w:r>
    </w:p>
    <w:p w14:paraId="1E07E1A4" w14:textId="77777777" w:rsidR="00C15C14" w:rsidRPr="00CB4C24" w:rsidRDefault="00C15C14" w:rsidP="00C15C14">
      <w:pPr>
        <w:ind w:left="360" w:hanging="450"/>
        <w:rPr>
          <w:noProof/>
        </w:rPr>
      </w:pPr>
      <w:bookmarkStart w:id="118" w:name="_ENREF_116"/>
      <w:bookmarkEnd w:id="117"/>
      <w:r w:rsidRPr="00CB4C24">
        <w:rPr>
          <w:noProof/>
        </w:rPr>
        <w:t>116.</w:t>
      </w:r>
      <w:r w:rsidRPr="00CB4C24">
        <w:rPr>
          <w:noProof/>
        </w:rPr>
        <w:tab/>
        <w:t xml:space="preserve">Epstein MM, Kasperzyk JL, </w:t>
      </w:r>
      <w:r w:rsidRPr="00CB4C24">
        <w:rPr>
          <w:b/>
          <w:noProof/>
        </w:rPr>
        <w:t>Mucci LA</w:t>
      </w:r>
      <w:r w:rsidRPr="00CB4C24">
        <w:rPr>
          <w:noProof/>
        </w:rPr>
        <w:t>, Giovannucci E, Price A, Wolk A, Hakansson N, Fall K, Andersson SO and Andren O. Dietary fatty acid intake and prostate cancer survival in Orebro County, Sweden. Am J Epidemiol 2012;176(3):240-52. PubMed Central PMCID: PMC3491963.</w:t>
      </w:r>
    </w:p>
    <w:p w14:paraId="478C9AEF" w14:textId="77777777" w:rsidR="00C15C14" w:rsidRPr="00CB4C24" w:rsidRDefault="00C15C14" w:rsidP="00C15C14">
      <w:pPr>
        <w:ind w:left="360" w:hanging="450"/>
        <w:rPr>
          <w:noProof/>
        </w:rPr>
      </w:pPr>
      <w:bookmarkStart w:id="119" w:name="_ENREF_117"/>
      <w:bookmarkEnd w:id="118"/>
      <w:r w:rsidRPr="00CB4C24">
        <w:rPr>
          <w:noProof/>
        </w:rPr>
        <w:t>117.</w:t>
      </w:r>
      <w:r w:rsidRPr="00CB4C24">
        <w:rPr>
          <w:noProof/>
        </w:rPr>
        <w:tab/>
        <w:t xml:space="preserve">Etzioni R, </w:t>
      </w:r>
      <w:r w:rsidRPr="00CB4C24">
        <w:rPr>
          <w:b/>
          <w:noProof/>
        </w:rPr>
        <w:t>Mucci L</w:t>
      </w:r>
      <w:r w:rsidRPr="00CB4C24">
        <w:rPr>
          <w:noProof/>
        </w:rPr>
        <w:t xml:space="preserve">, Chen S, Johansson JE, Fall K and Adami HO. Increasing use of radical prostatectomy for nonlethal prostate cancer in Sweden. Clin Cancer Res 2012;18(24):6742-7. </w:t>
      </w:r>
    </w:p>
    <w:p w14:paraId="177D080B" w14:textId="77777777" w:rsidR="00C15C14" w:rsidRPr="00CB4C24" w:rsidRDefault="00C15C14" w:rsidP="00C15C14">
      <w:pPr>
        <w:ind w:left="360" w:hanging="450"/>
        <w:rPr>
          <w:noProof/>
        </w:rPr>
      </w:pPr>
      <w:bookmarkStart w:id="120" w:name="_ENREF_118"/>
      <w:bookmarkEnd w:id="119"/>
      <w:r w:rsidRPr="00CB4C24">
        <w:rPr>
          <w:noProof/>
        </w:rPr>
        <w:t>118.</w:t>
      </w:r>
      <w:r w:rsidRPr="00CB4C24">
        <w:rPr>
          <w:noProof/>
        </w:rPr>
        <w:tab/>
        <w:t xml:space="preserve">Barry M, Dhillon PK, Stampfer MJ, Perner S, Ma J, Giovannucci E, Kurth T, </w:t>
      </w:r>
      <w:r w:rsidRPr="00CB4C24">
        <w:rPr>
          <w:b/>
          <w:noProof/>
        </w:rPr>
        <w:t>Mucci LA</w:t>
      </w:r>
      <w:r w:rsidRPr="00CB4C24">
        <w:rPr>
          <w:noProof/>
        </w:rPr>
        <w:t xml:space="preserve"> and Rubin MA. alpha-Methylacyl-CoA racemase expression and lethal prostate cancer in the Physicians' Health Study and Health Professionals Follow-up Study. Prostate 2012;72(3):301-6. PubMed Central PMCID: PMC3267640.</w:t>
      </w:r>
    </w:p>
    <w:p w14:paraId="49CF42EC" w14:textId="77777777" w:rsidR="00C15C14" w:rsidRPr="00CB4C24" w:rsidRDefault="00C15C14" w:rsidP="00C15C14">
      <w:pPr>
        <w:ind w:left="360" w:hanging="450"/>
        <w:rPr>
          <w:noProof/>
        </w:rPr>
      </w:pPr>
      <w:bookmarkStart w:id="121" w:name="_ENREF_119"/>
      <w:bookmarkEnd w:id="120"/>
      <w:r w:rsidRPr="00CB4C24">
        <w:rPr>
          <w:noProof/>
        </w:rPr>
        <w:t>119.</w:t>
      </w:r>
      <w:r w:rsidRPr="00CB4C24">
        <w:rPr>
          <w:noProof/>
        </w:rPr>
        <w:tab/>
        <w:t xml:space="preserve">Wang S, Wu J, Suburu J, Gu Z, Cai J, Axanova LS, Cramer SD, Thomas MJ, Perry DL, Edwards IJ, </w:t>
      </w:r>
      <w:r w:rsidRPr="00CB4C24">
        <w:rPr>
          <w:b/>
          <w:noProof/>
        </w:rPr>
        <w:t>Mucci LA</w:t>
      </w:r>
      <w:r w:rsidRPr="00CB4C24">
        <w:rPr>
          <w:noProof/>
        </w:rPr>
        <w:t>, Sinnott JA, Loda MF, Sui G, Berquin IM and Chen YQ. Effect of dietary polyunsaturated fatty acids on castration-resistant Pten-null prostate cancer. Carcinogenesis 2012;33(2):404-12. PubMed Central PMCID: PMC3271270.</w:t>
      </w:r>
    </w:p>
    <w:p w14:paraId="56FB4075" w14:textId="77777777" w:rsidR="00C15C14" w:rsidRPr="00CB4C24" w:rsidRDefault="00C15C14" w:rsidP="00C15C14">
      <w:pPr>
        <w:ind w:left="360" w:hanging="450"/>
        <w:rPr>
          <w:noProof/>
        </w:rPr>
      </w:pPr>
      <w:bookmarkStart w:id="122" w:name="_ENREF_120"/>
      <w:bookmarkEnd w:id="121"/>
      <w:r w:rsidRPr="00CB4C24">
        <w:rPr>
          <w:noProof/>
        </w:rPr>
        <w:t>120.</w:t>
      </w:r>
      <w:r w:rsidRPr="00CB4C24">
        <w:rPr>
          <w:noProof/>
        </w:rPr>
        <w:tab/>
        <w:t xml:space="preserve">Shui IM, Stark JR, Penney KL, Schumacher FR, Epstein MM, Pitt MJ, Stampfer MJ, Tamimi RM, Lindstrom S, Sesso HD, Fall K, Ma J, Kraft P, Giovannucci E and </w:t>
      </w:r>
      <w:r w:rsidRPr="00CB4C24">
        <w:rPr>
          <w:b/>
          <w:noProof/>
        </w:rPr>
        <w:t>Mucci LA</w:t>
      </w:r>
      <w:r w:rsidRPr="00CB4C24">
        <w:rPr>
          <w:noProof/>
        </w:rPr>
        <w:t>. Genetic variation in the toll-like receptor 4 and prostate cancer incidence and mortality. Prostate 2012;72(2):209-16. PubMed Central PMCID: PMC3175021.</w:t>
      </w:r>
    </w:p>
    <w:p w14:paraId="00A5221C" w14:textId="77777777" w:rsidR="00C15C14" w:rsidRPr="00CB4C24" w:rsidRDefault="00C15C14" w:rsidP="00C15C14">
      <w:pPr>
        <w:ind w:left="360" w:hanging="450"/>
        <w:rPr>
          <w:noProof/>
        </w:rPr>
      </w:pPr>
      <w:bookmarkStart w:id="123" w:name="_ENREF_121"/>
      <w:bookmarkEnd w:id="122"/>
      <w:r w:rsidRPr="00CB4C24">
        <w:rPr>
          <w:noProof/>
        </w:rPr>
        <w:t>121.</w:t>
      </w:r>
      <w:r w:rsidRPr="00CB4C24">
        <w:rPr>
          <w:noProof/>
        </w:rPr>
        <w:tab/>
        <w:t xml:space="preserve">Torfadottir JE, Steingrimsdottir L, </w:t>
      </w:r>
      <w:r w:rsidRPr="00CB4C24">
        <w:rPr>
          <w:b/>
          <w:noProof/>
        </w:rPr>
        <w:t>Mucci L</w:t>
      </w:r>
      <w:r w:rsidRPr="00CB4C24">
        <w:rPr>
          <w:noProof/>
        </w:rPr>
        <w:t>, Aspelund T, Kasperzyk JL, Olafsson O, Fall K, Tryggvadottir L, Harris TB, Launer L, Jonsson E, Tulinius H, Stampfer M, Adami HO, Gudnason V and Valdimarsdottir UA. Milk intake in early life and risk of advanced prostate cancer. Am J Epidemiol 2012;175(2):144-53. PubMed Central PMCID: PMC3249408.</w:t>
      </w:r>
    </w:p>
    <w:p w14:paraId="3E197D2F" w14:textId="77777777" w:rsidR="00C15C14" w:rsidRPr="00CB4C24" w:rsidRDefault="00C15C14" w:rsidP="00C15C14">
      <w:pPr>
        <w:ind w:left="360" w:hanging="450"/>
        <w:rPr>
          <w:noProof/>
        </w:rPr>
      </w:pPr>
      <w:bookmarkStart w:id="124" w:name="_ENREF_122"/>
      <w:bookmarkEnd w:id="123"/>
      <w:r w:rsidRPr="00CB4C24">
        <w:rPr>
          <w:noProof/>
        </w:rPr>
        <w:t>122.</w:t>
      </w:r>
      <w:r w:rsidRPr="00CB4C24">
        <w:rPr>
          <w:noProof/>
        </w:rPr>
        <w:tab/>
        <w:t xml:space="preserve">Wilson KM, Giovannucci E, Stampfer MJ and </w:t>
      </w:r>
      <w:r w:rsidRPr="00CB4C24">
        <w:rPr>
          <w:b/>
          <w:noProof/>
        </w:rPr>
        <w:t>Mucci LA</w:t>
      </w:r>
      <w:r w:rsidRPr="00CB4C24">
        <w:rPr>
          <w:noProof/>
        </w:rPr>
        <w:t>. Dietary acrylamide and risk of prostate cancer. Int J Cancer 2012;131(2):479-87. PubMed Central PMCID: PMC3320687.</w:t>
      </w:r>
    </w:p>
    <w:p w14:paraId="38CD9B5E" w14:textId="77777777" w:rsidR="00C15C14" w:rsidRPr="00CB4C24" w:rsidRDefault="00C15C14" w:rsidP="00C15C14">
      <w:pPr>
        <w:ind w:left="360" w:hanging="450"/>
        <w:rPr>
          <w:noProof/>
        </w:rPr>
      </w:pPr>
      <w:bookmarkStart w:id="125" w:name="_ENREF_123"/>
      <w:bookmarkEnd w:id="124"/>
      <w:r w:rsidRPr="00CB4C24">
        <w:rPr>
          <w:noProof/>
        </w:rPr>
        <w:t>123.</w:t>
      </w:r>
      <w:r w:rsidRPr="00CB4C24">
        <w:rPr>
          <w:noProof/>
        </w:rPr>
        <w:tab/>
        <w:t xml:space="preserve">Torfadottir JE, Valdimarsdottir UA, </w:t>
      </w:r>
      <w:r w:rsidRPr="00CB4C24">
        <w:rPr>
          <w:b/>
          <w:noProof/>
        </w:rPr>
        <w:t>Mucci L</w:t>
      </w:r>
      <w:r w:rsidRPr="00CB4C24">
        <w:rPr>
          <w:noProof/>
        </w:rPr>
        <w:t>, Stampfer M, Kasperzyk JL, Fall K, Tryggvadottir L, Aspelund T, Olafsson O, Harris TB, Jonsson E, Tulinius H, Adami HO, Gudnason V and Steingrimsdottir L. Rye bread consumption in early life and reduced risk of advanced prostate cancer. Cancer Causes Control 2012;23(6):941-50. PubMed Central PMCID: PMC3568695.</w:t>
      </w:r>
    </w:p>
    <w:p w14:paraId="7959AF5C" w14:textId="77777777" w:rsidR="00C15C14" w:rsidRPr="00CB4C24" w:rsidRDefault="00C15C14" w:rsidP="00C15C14">
      <w:pPr>
        <w:ind w:left="360" w:hanging="450"/>
        <w:rPr>
          <w:noProof/>
        </w:rPr>
      </w:pPr>
      <w:bookmarkStart w:id="126" w:name="_ENREF_124"/>
      <w:bookmarkEnd w:id="125"/>
      <w:r w:rsidRPr="00CB4C24">
        <w:rPr>
          <w:noProof/>
        </w:rPr>
        <w:t>124.</w:t>
      </w:r>
      <w:r w:rsidRPr="00CB4C24">
        <w:rPr>
          <w:noProof/>
        </w:rPr>
        <w:tab/>
        <w:t xml:space="preserve">Pettersson A, Kasperzyk JL, Kenfield SA, Richman EL, Chan JM, Willett WC, Stampfer MJ, </w:t>
      </w:r>
      <w:r w:rsidRPr="00CB4C24">
        <w:rPr>
          <w:b/>
          <w:noProof/>
        </w:rPr>
        <w:t>Mucci LA</w:t>
      </w:r>
      <w:r w:rsidRPr="00CB4C24">
        <w:rPr>
          <w:noProof/>
        </w:rPr>
        <w:t xml:space="preserve"> and Giovannucci EL. Milk and dairy consumption among men with prostate cancer and risk of metastases and prostate cancer death. Cancer Epidemiol Biomarkers Prev 2012;21(3):428-36. PubMed Central PMCID: PMC3297731.</w:t>
      </w:r>
    </w:p>
    <w:p w14:paraId="7C6A36D5" w14:textId="77777777" w:rsidR="00C15C14" w:rsidRPr="00CB4C24" w:rsidRDefault="00C15C14" w:rsidP="00C15C14">
      <w:pPr>
        <w:ind w:left="360" w:hanging="450"/>
        <w:rPr>
          <w:noProof/>
        </w:rPr>
      </w:pPr>
      <w:bookmarkStart w:id="127" w:name="_ENREF_125"/>
      <w:bookmarkEnd w:id="126"/>
      <w:r w:rsidRPr="00CB4C24">
        <w:rPr>
          <w:noProof/>
        </w:rPr>
        <w:t>125.</w:t>
      </w:r>
      <w:r w:rsidRPr="00CB4C24">
        <w:rPr>
          <w:noProof/>
        </w:rPr>
        <w:tab/>
        <w:t xml:space="preserve">Margalit DN, Kasperzyk JL, Martin NE, Sesso HD, Gaziano JM, Ma J, Stampfer MJ and </w:t>
      </w:r>
      <w:r w:rsidRPr="00CB4C24">
        <w:rPr>
          <w:b/>
          <w:noProof/>
        </w:rPr>
        <w:t>Mucci LA</w:t>
      </w:r>
      <w:r w:rsidRPr="00CB4C24">
        <w:rPr>
          <w:noProof/>
        </w:rPr>
        <w:t>. Beta-carotene antioxidant use during radiation therapy and prostate cancer outcome in the Physicians' Health Study. Int J Radiat Oncol Biol Phys 2012;83(1):28-32. PubMed Central PMCID: PMC3386602.</w:t>
      </w:r>
    </w:p>
    <w:p w14:paraId="0A6201C8" w14:textId="77777777" w:rsidR="00C15C14" w:rsidRPr="00CB4C24" w:rsidRDefault="00C15C14" w:rsidP="00C15C14">
      <w:pPr>
        <w:ind w:left="360" w:hanging="450"/>
        <w:rPr>
          <w:noProof/>
        </w:rPr>
      </w:pPr>
      <w:bookmarkStart w:id="128" w:name="_ENREF_126"/>
      <w:bookmarkEnd w:id="127"/>
      <w:r w:rsidRPr="00CB4C24">
        <w:rPr>
          <w:noProof/>
        </w:rPr>
        <w:t>126.</w:t>
      </w:r>
      <w:r w:rsidRPr="00CB4C24">
        <w:rPr>
          <w:noProof/>
        </w:rPr>
        <w:tab/>
        <w:t xml:space="preserve">Shui IM, </w:t>
      </w:r>
      <w:r w:rsidRPr="00CB4C24">
        <w:rPr>
          <w:b/>
          <w:noProof/>
        </w:rPr>
        <w:t>Mucci LA</w:t>
      </w:r>
      <w:r w:rsidRPr="00CB4C24">
        <w:rPr>
          <w:noProof/>
        </w:rPr>
        <w:t>, Kraft P, Tamimi RM, Lindstrom S, Penney KL, Nimptsch K, Hollis BW, Dupre N, Platz EA, Stampfer MJ and Giovannucci E. Vitamin D-related genetic variation, plasma vitamin D, and risk of lethal prostate cancer: a prospective nested case-control study. J Natl Cancer Inst 2012;104(9):690-9. PubMed Central PMCID: PMC3341310.</w:t>
      </w:r>
    </w:p>
    <w:p w14:paraId="0F1AD6EA" w14:textId="77777777" w:rsidR="00C15C14" w:rsidRPr="00CB4C24" w:rsidRDefault="00C15C14" w:rsidP="00C15C14">
      <w:pPr>
        <w:ind w:left="360" w:hanging="450"/>
        <w:rPr>
          <w:noProof/>
        </w:rPr>
      </w:pPr>
      <w:bookmarkStart w:id="129" w:name="_ENREF_127"/>
      <w:bookmarkEnd w:id="128"/>
      <w:r w:rsidRPr="00CB4C24">
        <w:rPr>
          <w:noProof/>
        </w:rPr>
        <w:t>127.</w:t>
      </w:r>
      <w:r w:rsidRPr="00CB4C24">
        <w:rPr>
          <w:noProof/>
        </w:rPr>
        <w:tab/>
        <w:t xml:space="preserve">Penney KL, Li H, </w:t>
      </w:r>
      <w:r w:rsidRPr="00CB4C24">
        <w:rPr>
          <w:b/>
          <w:noProof/>
        </w:rPr>
        <w:t>Mucci LA</w:t>
      </w:r>
      <w:r w:rsidRPr="00CB4C24">
        <w:rPr>
          <w:noProof/>
        </w:rPr>
        <w:t>, Loda M, Sesso HD, Stampfer MJ and Ma J. Selenoprotein P genetic variants and mrna expression, circulating selenium, and prostate cancer risk and survival. Prostate 2012;73(7):700-5.</w:t>
      </w:r>
    </w:p>
    <w:p w14:paraId="6BC0BCC4" w14:textId="77777777" w:rsidR="00C15C14" w:rsidRPr="00CB4C24" w:rsidRDefault="00C15C14" w:rsidP="00C15C14">
      <w:pPr>
        <w:ind w:left="360" w:hanging="450"/>
        <w:rPr>
          <w:noProof/>
        </w:rPr>
      </w:pPr>
      <w:bookmarkStart w:id="130" w:name="_ENREF_128"/>
      <w:bookmarkEnd w:id="129"/>
      <w:r w:rsidRPr="00CB4C24">
        <w:rPr>
          <w:noProof/>
        </w:rPr>
        <w:t>128.</w:t>
      </w:r>
      <w:r w:rsidRPr="00CB4C24">
        <w:rPr>
          <w:noProof/>
        </w:rPr>
        <w:tab/>
        <w:t xml:space="preserve">Moller E, Galeone C, Adami HO, Adolfsson J, Andersson TM, Bellocco R, Gronberg H, </w:t>
      </w:r>
      <w:r w:rsidRPr="00CB4C24">
        <w:rPr>
          <w:b/>
          <w:noProof/>
        </w:rPr>
        <w:t>Mucci LA</w:t>
      </w:r>
      <w:r w:rsidRPr="00CB4C24">
        <w:rPr>
          <w:noProof/>
        </w:rPr>
        <w:t xml:space="preserve"> and Balter K. The Nordic Nutrition Recommendations and prostate cancer risk in the Cancer of the Prostate in Sweden (CAPS) study. Public Health Nutr 2012;15(10):1897-908. </w:t>
      </w:r>
    </w:p>
    <w:p w14:paraId="67B2C077" w14:textId="7E9D7055" w:rsidR="00C15C14" w:rsidRPr="00CB4C24" w:rsidRDefault="00C15C14" w:rsidP="00C15C14">
      <w:pPr>
        <w:ind w:left="360" w:hanging="450"/>
        <w:rPr>
          <w:noProof/>
        </w:rPr>
      </w:pPr>
      <w:bookmarkStart w:id="131" w:name="_ENREF_129"/>
      <w:bookmarkEnd w:id="130"/>
      <w:r w:rsidRPr="00CB4C24">
        <w:rPr>
          <w:noProof/>
        </w:rPr>
        <w:t>129.</w:t>
      </w:r>
      <w:r w:rsidRPr="00CB4C24">
        <w:rPr>
          <w:noProof/>
        </w:rPr>
        <w:tab/>
        <w:t xml:space="preserve">Pettersson A, Graff RE, Bauer SR, Pitt MJ, Lis RT, Stack EC, Martin NE, Kunz L, Penney KL, Ligon AH, Suppan C, Flavin R, Sesso HD, Rider JR, Sweeney C, Stampfer MJ, Fiorentino M, Kantoff PW, Sanda MG, Giovannucci EL, Ding EL, Loda M and </w:t>
      </w:r>
      <w:r w:rsidRPr="00CB4C24">
        <w:rPr>
          <w:b/>
          <w:noProof/>
        </w:rPr>
        <w:t>Mucci LA</w:t>
      </w:r>
      <w:r w:rsidRPr="00CB4C24">
        <w:rPr>
          <w:noProof/>
        </w:rPr>
        <w:t xml:space="preserve">. The TMPRSS2:ERG rearrangement, ERG expression, and prostate cancer outcomes: a cohort study and meta-analysis. Cancer Epidemiol Biomarkers Prev 2012;21(9):1497-509. </w:t>
      </w:r>
      <w:r w:rsidR="007B4F97" w:rsidRPr="00CB4C24">
        <w:rPr>
          <w:noProof/>
        </w:rPr>
        <w:t>PubMed Central PMCID: PMC</w:t>
      </w:r>
      <w:r w:rsidR="00160630" w:rsidRPr="00CB4C24">
        <w:fldChar w:fldCharType="begin"/>
      </w:r>
      <w:r w:rsidR="00160630" w:rsidRPr="00CB4C24">
        <w:instrText xml:space="preserve"> HYPERLINK "http://www.ncbi.nlm.nih.gov/pmc/articles/PMC3671609/?tool=nihms" \t "aux" \o "PMC: #3671609" </w:instrText>
      </w:r>
      <w:r w:rsidR="00160630" w:rsidRPr="00CB4C24">
        <w:fldChar w:fldCharType="separate"/>
      </w:r>
      <w:r w:rsidR="007B4F97" w:rsidRPr="00CB4C24">
        <w:rPr>
          <w:noProof/>
        </w:rPr>
        <w:t>3671609</w:t>
      </w:r>
      <w:r w:rsidR="00160630" w:rsidRPr="00CB4C24">
        <w:rPr>
          <w:noProof/>
        </w:rPr>
        <w:fldChar w:fldCharType="end"/>
      </w:r>
      <w:r w:rsidR="007B4F97" w:rsidRPr="00CB4C24">
        <w:rPr>
          <w:noProof/>
        </w:rPr>
        <w:t>.</w:t>
      </w:r>
    </w:p>
    <w:p w14:paraId="27F9E3AF" w14:textId="77777777" w:rsidR="00C15C14" w:rsidRPr="00CB4C24" w:rsidRDefault="00C15C14" w:rsidP="00C15C14">
      <w:pPr>
        <w:ind w:left="360" w:hanging="450"/>
        <w:rPr>
          <w:noProof/>
        </w:rPr>
      </w:pPr>
      <w:bookmarkStart w:id="132" w:name="_ENREF_130"/>
      <w:bookmarkEnd w:id="131"/>
      <w:r w:rsidRPr="00CB4C24">
        <w:rPr>
          <w:noProof/>
        </w:rPr>
        <w:t>130.</w:t>
      </w:r>
      <w:r w:rsidRPr="00CB4C24">
        <w:rPr>
          <w:noProof/>
        </w:rPr>
        <w:tab/>
        <w:t xml:space="preserve">Epstein MM, Edgren G, Rider JR, </w:t>
      </w:r>
      <w:r w:rsidRPr="00CB4C24">
        <w:rPr>
          <w:b/>
          <w:noProof/>
        </w:rPr>
        <w:t>Mucci LA</w:t>
      </w:r>
      <w:r w:rsidRPr="00CB4C24">
        <w:rPr>
          <w:noProof/>
        </w:rPr>
        <w:t xml:space="preserve"> and Adami HO. Temporal trends in cause of death among Swedish and US men with prostate cancer. J Natl Cancer Inst 2012;104(17):1335-42. PubMed Central PMCID: PMC3529593.</w:t>
      </w:r>
    </w:p>
    <w:p w14:paraId="0094C593" w14:textId="77777777" w:rsidR="00C15C14" w:rsidRPr="00CB4C24" w:rsidRDefault="00C15C14" w:rsidP="00C15C14">
      <w:pPr>
        <w:ind w:left="360" w:hanging="450"/>
        <w:rPr>
          <w:noProof/>
        </w:rPr>
      </w:pPr>
      <w:bookmarkStart w:id="133" w:name="_ENREF_131"/>
      <w:bookmarkEnd w:id="132"/>
      <w:r w:rsidRPr="00CB4C24">
        <w:rPr>
          <w:noProof/>
        </w:rPr>
        <w:t>131.</w:t>
      </w:r>
      <w:r w:rsidRPr="00CB4C24">
        <w:rPr>
          <w:noProof/>
        </w:rPr>
        <w:tab/>
        <w:t xml:space="preserve">Song Y, Chavarro JE, Cao Y, Qiu W, </w:t>
      </w:r>
      <w:r w:rsidRPr="00CB4C24">
        <w:rPr>
          <w:b/>
          <w:noProof/>
        </w:rPr>
        <w:t>Mucci L</w:t>
      </w:r>
      <w:r w:rsidRPr="00CB4C24">
        <w:rPr>
          <w:noProof/>
        </w:rPr>
        <w:t>, Sesso HD, Stampfer MJ, Giovannucci E, Pollak M, Liu S and Ma J. Whole milk intake is associated with prostate cancer-specific mortality among U.S. male physicians. J Nutr 2013;143(2):189-96. PubMed Central PMCID: PMC3542910.</w:t>
      </w:r>
    </w:p>
    <w:p w14:paraId="6257778A" w14:textId="77777777" w:rsidR="00C15C14" w:rsidRPr="00CB4C24" w:rsidRDefault="00C15C14" w:rsidP="00C15C14">
      <w:pPr>
        <w:ind w:left="360" w:hanging="450"/>
        <w:rPr>
          <w:noProof/>
        </w:rPr>
      </w:pPr>
      <w:bookmarkStart w:id="134" w:name="_ENREF_132"/>
      <w:bookmarkEnd w:id="133"/>
      <w:r w:rsidRPr="00CB4C24">
        <w:rPr>
          <w:noProof/>
        </w:rPr>
        <w:t>132.</w:t>
      </w:r>
      <w:r w:rsidRPr="00CB4C24">
        <w:rPr>
          <w:noProof/>
        </w:rPr>
        <w:tab/>
        <w:t xml:space="preserve">Shui IM, </w:t>
      </w:r>
      <w:r w:rsidRPr="00CB4C24">
        <w:rPr>
          <w:b/>
          <w:noProof/>
        </w:rPr>
        <w:t>Mucci LA</w:t>
      </w:r>
      <w:r w:rsidRPr="00CB4C24">
        <w:rPr>
          <w:noProof/>
        </w:rPr>
        <w:t>, Wilson KM, Kraft P, Penney KL, Stampfer MJ and Giovannucci E. Common genetic variation of the calcium-sensing receptor and lethal prostate cancer risk. Cancer Epidemiol Biomarkers Prev 2013;22(1):118-26. PubMed Central PMCID: PMC3538912.</w:t>
      </w:r>
    </w:p>
    <w:p w14:paraId="07DCA37D" w14:textId="657E9304" w:rsidR="00C15C14" w:rsidRPr="00CB4C24" w:rsidRDefault="00C15C14" w:rsidP="00C15C14">
      <w:pPr>
        <w:ind w:left="360" w:hanging="450"/>
        <w:rPr>
          <w:noProof/>
        </w:rPr>
      </w:pPr>
      <w:bookmarkStart w:id="135" w:name="_ENREF_133"/>
      <w:bookmarkEnd w:id="134"/>
      <w:r w:rsidRPr="00CB4C24">
        <w:rPr>
          <w:noProof/>
        </w:rPr>
        <w:t>133.</w:t>
      </w:r>
      <w:r w:rsidRPr="00CB4C24">
        <w:rPr>
          <w:noProof/>
        </w:rPr>
        <w:tab/>
        <w:t>Gershman B, Shui IM, Stampfer M, Platz E</w:t>
      </w:r>
      <w:bookmarkStart w:id="136" w:name="_GoBack"/>
      <w:bookmarkEnd w:id="136"/>
      <w:r w:rsidRPr="00CB4C24">
        <w:rPr>
          <w:noProof/>
        </w:rPr>
        <w:t xml:space="preserve">A, Gann PH, Sesso HL, Dupre N, Giovannucci E and </w:t>
      </w:r>
      <w:r w:rsidRPr="00CB4C24">
        <w:rPr>
          <w:b/>
          <w:noProof/>
        </w:rPr>
        <w:t>Mucci LA</w:t>
      </w:r>
      <w:r w:rsidRPr="00CB4C24">
        <w:rPr>
          <w:noProof/>
        </w:rPr>
        <w:t xml:space="preserve">. Prediagnostic Circulating Sex Hormones Are Not Associated with Mortality for Men with Prostate Cancer. Eur Urol 2013 Jan 11. </w:t>
      </w:r>
      <w:r w:rsidR="00A32363" w:rsidRPr="00CB4C24">
        <w:rPr>
          <w:noProof/>
        </w:rPr>
        <w:t>pii: S0302-2838(13)00006-7. PubMed Central PMCID: PMC3664134.</w:t>
      </w:r>
    </w:p>
    <w:p w14:paraId="4D24CB46" w14:textId="77777777" w:rsidR="00C15C14" w:rsidRPr="00CB4C24" w:rsidRDefault="00C15C14" w:rsidP="00C15C14">
      <w:pPr>
        <w:ind w:left="360" w:hanging="450"/>
        <w:rPr>
          <w:noProof/>
        </w:rPr>
      </w:pPr>
      <w:bookmarkStart w:id="137" w:name="_ENREF_134"/>
      <w:bookmarkEnd w:id="135"/>
      <w:r w:rsidRPr="00CB4C24">
        <w:rPr>
          <w:noProof/>
        </w:rPr>
        <w:t>134.</w:t>
      </w:r>
      <w:r w:rsidRPr="00CB4C24">
        <w:rPr>
          <w:noProof/>
        </w:rPr>
        <w:tab/>
        <w:t xml:space="preserve">Preston MA, Harisinghani MG, </w:t>
      </w:r>
      <w:r w:rsidRPr="00CB4C24">
        <w:rPr>
          <w:b/>
          <w:noProof/>
        </w:rPr>
        <w:t>Mucci L</w:t>
      </w:r>
      <w:r w:rsidRPr="00CB4C24">
        <w:rPr>
          <w:noProof/>
        </w:rPr>
        <w:t xml:space="preserve">, Witiuk K and Breau RH. Diagnostic tests in urology: magnetic resonance imaging (MRI) for the staging of prostate cancer. BJU Int 2013;111(3):514-7. </w:t>
      </w:r>
    </w:p>
    <w:p w14:paraId="1CB0CA8C" w14:textId="77777777" w:rsidR="00C15C14" w:rsidRPr="00CB4C24" w:rsidRDefault="00C15C14" w:rsidP="00C15C14">
      <w:pPr>
        <w:ind w:left="360" w:hanging="450"/>
        <w:rPr>
          <w:noProof/>
        </w:rPr>
      </w:pPr>
      <w:bookmarkStart w:id="138" w:name="_ENREF_135"/>
      <w:bookmarkEnd w:id="137"/>
      <w:r w:rsidRPr="00CB4C24">
        <w:rPr>
          <w:noProof/>
        </w:rPr>
        <w:t>135.</w:t>
      </w:r>
      <w:r w:rsidRPr="00CB4C24">
        <w:rPr>
          <w:noProof/>
        </w:rPr>
        <w:tab/>
        <w:t xml:space="preserve">Cai C, Wang H, He HH, Chen S, He L, Ma F, </w:t>
      </w:r>
      <w:r w:rsidRPr="00CB4C24">
        <w:rPr>
          <w:b/>
          <w:noProof/>
        </w:rPr>
        <w:t>Mucci L</w:t>
      </w:r>
      <w:r w:rsidRPr="00CB4C24">
        <w:rPr>
          <w:noProof/>
        </w:rPr>
        <w:t>, Wang Q, Fiore C, Sowalsky AG, Loda M, Liu XS, Brown M, Balk SP and Yuan X. ERG induces androgen receptor-mediated regulation of SOX9 in prostate cancer. J Clin Invest 2013;123(3):1109-22. PubMed Central PMCID: PMC3582143.</w:t>
      </w:r>
    </w:p>
    <w:p w14:paraId="3B61DF27" w14:textId="77777777" w:rsidR="00C15C14" w:rsidRPr="00CB4C24" w:rsidRDefault="00C15C14" w:rsidP="00C15C14">
      <w:pPr>
        <w:ind w:left="360" w:hanging="450"/>
        <w:rPr>
          <w:noProof/>
        </w:rPr>
      </w:pPr>
      <w:bookmarkStart w:id="139" w:name="_ENREF_136"/>
      <w:bookmarkEnd w:id="138"/>
      <w:r w:rsidRPr="00CB4C24">
        <w:rPr>
          <w:noProof/>
        </w:rPr>
        <w:t>136.</w:t>
      </w:r>
      <w:r w:rsidRPr="00CB4C24">
        <w:rPr>
          <w:noProof/>
        </w:rPr>
        <w:tab/>
        <w:t xml:space="preserve">Baena E, Shao Z, Linn DE, Glass K, Hamblen MJ, Fujiwara Y, Kim J, Nguyen M, Zhang X, Godinho FJ, Bronson RT, </w:t>
      </w:r>
      <w:r w:rsidRPr="00CB4C24">
        <w:rPr>
          <w:b/>
          <w:noProof/>
        </w:rPr>
        <w:t>Mucci LA</w:t>
      </w:r>
      <w:r w:rsidRPr="00CB4C24">
        <w:rPr>
          <w:noProof/>
        </w:rPr>
        <w:t>, Loda M, Yuan GC, Orkin SH and Li Z. ETV1 directs androgen metabolism and confers aggressive prostate cancer in targeted mice and patients. Genes Dev 2013;27(6):683-98. PubMed Central PMCID: PMC3613614.</w:t>
      </w:r>
    </w:p>
    <w:p w14:paraId="7791387C" w14:textId="77777777" w:rsidR="00C15C14" w:rsidRPr="00CB4C24" w:rsidRDefault="00C15C14" w:rsidP="00C15C14">
      <w:pPr>
        <w:ind w:left="360" w:hanging="450"/>
        <w:rPr>
          <w:noProof/>
        </w:rPr>
      </w:pPr>
      <w:bookmarkStart w:id="140" w:name="_ENREF_137"/>
      <w:bookmarkEnd w:id="139"/>
      <w:r w:rsidRPr="00CB4C24">
        <w:rPr>
          <w:noProof/>
        </w:rPr>
        <w:t>137.</w:t>
      </w:r>
      <w:r w:rsidRPr="00CB4C24">
        <w:rPr>
          <w:noProof/>
        </w:rPr>
        <w:tab/>
        <w:t xml:space="preserve">Schoenfeld JD, Margalit DN, Kasperzyk JL, Shui IM, Rider JR, Epstein MM, Meisner A, Kenfield SA, Martin NE, Nguyen PL, Kantoff PW, Giovannucci EL, Stampfer MJ and </w:t>
      </w:r>
      <w:r w:rsidRPr="00CB4C24">
        <w:rPr>
          <w:b/>
          <w:noProof/>
        </w:rPr>
        <w:t>Mucci LA</w:t>
      </w:r>
      <w:r w:rsidRPr="00CB4C24">
        <w:rPr>
          <w:noProof/>
        </w:rPr>
        <w:t>. A Single Nucleotide Polymorphism in Inflammatory Gene RNASEL Predicts Outcome after Radiation Therapy for Localized Prostate Cancer. Clin Cancer Res 2013;19(6):1612-9. PubMed Central PMCID: PMC3602407.</w:t>
      </w:r>
    </w:p>
    <w:p w14:paraId="438BF963" w14:textId="77777777" w:rsidR="00A17A6D" w:rsidRPr="00CB4C24" w:rsidRDefault="00C15C14" w:rsidP="00A17A6D">
      <w:pPr>
        <w:ind w:left="360" w:hanging="450"/>
        <w:rPr>
          <w:noProof/>
        </w:rPr>
      </w:pPr>
      <w:bookmarkStart w:id="141" w:name="_ENREF_138"/>
      <w:bookmarkEnd w:id="140"/>
      <w:r w:rsidRPr="00CB4C24">
        <w:rPr>
          <w:noProof/>
        </w:rPr>
        <w:t>138.</w:t>
      </w:r>
      <w:r w:rsidRPr="00CB4C24">
        <w:rPr>
          <w:noProof/>
        </w:rPr>
        <w:tab/>
        <w:t xml:space="preserve">Park HS, Schoenfeld JD, Mailhot RB, Shive M, Hartman RI, Ogembo R and </w:t>
      </w:r>
      <w:r w:rsidRPr="00CB4C24">
        <w:rPr>
          <w:b/>
          <w:noProof/>
        </w:rPr>
        <w:t>Mucci LA</w:t>
      </w:r>
      <w:r w:rsidRPr="00CB4C24">
        <w:rPr>
          <w:noProof/>
        </w:rPr>
        <w:t>. Statins and prostate cancer recurrence following radical prostatectomy or radiotherapy: a systematic review and meta-analysis. Ann Oncol 2013</w:t>
      </w:r>
      <w:bookmarkEnd w:id="141"/>
      <w:r w:rsidRPr="00CB4C24">
        <w:rPr>
          <w:noProof/>
        </w:rPr>
        <w:t xml:space="preserve"> Mar 18. </w:t>
      </w:r>
    </w:p>
    <w:p w14:paraId="3AB1D261" w14:textId="77777777" w:rsidR="00A17A6D" w:rsidRPr="00CB4C24" w:rsidRDefault="00696E80" w:rsidP="00A17A6D">
      <w:pPr>
        <w:ind w:left="360" w:hanging="450"/>
        <w:rPr>
          <w:rFonts w:ascii="Arial" w:hAnsi="Arial" w:cs="Arial"/>
          <w:color w:val="000000"/>
          <w:sz w:val="22"/>
          <w:szCs w:val="22"/>
        </w:rPr>
      </w:pPr>
      <w:r w:rsidRPr="00CB4C24">
        <w:rPr>
          <w:noProof/>
        </w:rPr>
        <w:t xml:space="preserve">139. </w:t>
      </w:r>
      <w:r w:rsidRPr="00CB4C24">
        <w:t xml:space="preserve">Sigurdardottir LG, Valdimarsdottir UA, </w:t>
      </w:r>
      <w:r w:rsidRPr="00CB4C24">
        <w:rPr>
          <w:b/>
        </w:rPr>
        <w:t>Mucci LA</w:t>
      </w:r>
      <w:r w:rsidRPr="00CB4C24">
        <w:t xml:space="preserve">, Fall K, Rider JR, Schernhammer E, Czeisler CA, Launer L, Harris T, Stampfer MJ, Gudnason V, Lockley SW. </w:t>
      </w:r>
      <w:hyperlink r:id="rId8" w:history="1">
        <w:r w:rsidRPr="00CB4C24">
          <w:rPr>
            <w:rStyle w:val="Hyperlink"/>
            <w:color w:val="auto"/>
            <w:u w:val="none"/>
          </w:rPr>
          <w:t>Sleep disruption among older men and risk of prostate cancer.</w:t>
        </w:r>
      </w:hyperlink>
      <w:r w:rsidRPr="00CB4C24">
        <w:t xml:space="preserve">  </w:t>
      </w:r>
      <w:r w:rsidRPr="00CB4C24">
        <w:rPr>
          <w:rStyle w:val="jrnl"/>
        </w:rPr>
        <w:t>Cancer Epidemiol Biomarkers Prev</w:t>
      </w:r>
      <w:r w:rsidRPr="00CB4C24">
        <w:t>. 2013;</w:t>
      </w:r>
      <w:r w:rsidR="00A17A6D" w:rsidRPr="00CB4C24">
        <w:t xml:space="preserve"> </w:t>
      </w:r>
      <w:r w:rsidRPr="00CB4C24">
        <w:t>22(5):872-9.</w:t>
      </w:r>
      <w:r w:rsidR="00A17A6D" w:rsidRPr="00CB4C24">
        <w:rPr>
          <w:rFonts w:ascii="Arial" w:hAnsi="Arial" w:cs="Arial"/>
          <w:color w:val="000000"/>
          <w:sz w:val="22"/>
          <w:szCs w:val="22"/>
        </w:rPr>
        <w:t xml:space="preserve"> </w:t>
      </w:r>
    </w:p>
    <w:p w14:paraId="702CBF5B" w14:textId="530140F9" w:rsidR="00696E80" w:rsidRPr="00CB4C24" w:rsidRDefault="00A17A6D" w:rsidP="00CB4C24">
      <w:pPr>
        <w:tabs>
          <w:tab w:val="left" w:pos="450"/>
        </w:tabs>
        <w:ind w:left="360" w:hanging="450"/>
        <w:rPr>
          <w:rStyle w:val="apple-converted-space"/>
        </w:rPr>
      </w:pPr>
      <w:r w:rsidRPr="00CB4C24">
        <w:rPr>
          <w:noProof/>
        </w:rPr>
        <w:t>140. Torfadottir</w:t>
      </w:r>
      <w:r w:rsidRPr="00CB4C24">
        <w:rPr>
          <w:color w:val="000000"/>
        </w:rPr>
        <w:t xml:space="preserve"> JE, Valdimarsdottir UA, </w:t>
      </w:r>
      <w:r w:rsidRPr="00CB4C24">
        <w:rPr>
          <w:b/>
          <w:color w:val="000000"/>
        </w:rPr>
        <w:t>Mucci LA</w:t>
      </w:r>
      <w:r w:rsidRPr="00CB4C24">
        <w:rPr>
          <w:color w:val="000000"/>
        </w:rPr>
        <w:t>, Kasperzyk JL, Fall K, Tryggvadottir L, Aspelund T, Olafsson O, Harris TB, Jonsson E, Tulinius H, Gudnason V, Adami HO, Stampfer M, Steingrimsdottir L</w:t>
      </w:r>
      <w:r w:rsidRPr="00CB4C24">
        <w:t xml:space="preserve">. </w:t>
      </w:r>
      <w:hyperlink r:id="rId9" w:history="1">
        <w:r w:rsidRPr="00CB4C24">
          <w:rPr>
            <w:rStyle w:val="Hyperlink"/>
            <w:color w:val="auto"/>
            <w:u w:val="none"/>
          </w:rPr>
          <w:t>Consumption of Fish Products across the Lifespan and Prostate Cancer Risk.</w:t>
        </w:r>
      </w:hyperlink>
      <w:r w:rsidRPr="00CB4C24">
        <w:t xml:space="preserve"> </w:t>
      </w:r>
      <w:r w:rsidRPr="00CB4C24">
        <w:rPr>
          <w:rStyle w:val="jrnl"/>
        </w:rPr>
        <w:t>PLoS One</w:t>
      </w:r>
      <w:r w:rsidRPr="00CB4C24">
        <w:t>. 2013 Apr 17;8(4):e59799.</w:t>
      </w:r>
      <w:r w:rsidRPr="00CB4C24">
        <w:rPr>
          <w:rStyle w:val="apple-converted-space"/>
        </w:rPr>
        <w:t> </w:t>
      </w:r>
    </w:p>
    <w:p w14:paraId="665B17F2" w14:textId="530F5402" w:rsidR="00844569" w:rsidRPr="00CB4C24" w:rsidRDefault="00844569" w:rsidP="00CB4C24">
      <w:pPr>
        <w:pStyle w:val="Title"/>
        <w:shd w:val="clear" w:color="auto" w:fill="FFFFFF"/>
        <w:tabs>
          <w:tab w:val="left" w:pos="450"/>
        </w:tabs>
        <w:spacing w:line="240" w:lineRule="auto"/>
        <w:ind w:left="360" w:hanging="450"/>
        <w:jc w:val="left"/>
        <w:rPr>
          <w:b w:val="0"/>
        </w:rPr>
      </w:pPr>
      <w:r w:rsidRPr="00CB4C24">
        <w:rPr>
          <w:rStyle w:val="apple-converted-space"/>
          <w:b w:val="0"/>
        </w:rPr>
        <w:t xml:space="preserve">141. </w:t>
      </w:r>
      <w:r w:rsidRPr="00CB4C24">
        <w:rPr>
          <w:b w:val="0"/>
        </w:rPr>
        <w:t xml:space="preserve">Wilson KM, Bälter K, Möller E, Adami HO, Andrén O, Andersson SO, Grönberg H, </w:t>
      </w:r>
      <w:r w:rsidRPr="00CB4C24">
        <w:t>Mucci LA</w:t>
      </w:r>
      <w:r w:rsidRPr="00CB4C24">
        <w:rPr>
          <w:b w:val="0"/>
        </w:rPr>
        <w:t xml:space="preserve">. </w:t>
      </w:r>
      <w:hyperlink r:id="rId10" w:history="1">
        <w:r w:rsidRPr="00CB4C24">
          <w:rPr>
            <w:rStyle w:val="Hyperlink"/>
            <w:b w:val="0"/>
            <w:color w:val="auto"/>
            <w:u w:val="none"/>
          </w:rPr>
          <w:t>Coffee and risk of prostate cancer incidence and mortality in the Cancer of the Prostate in Sweden Study.</w:t>
        </w:r>
      </w:hyperlink>
      <w:r w:rsidRPr="00CB4C24">
        <w:rPr>
          <w:rStyle w:val="jrnl"/>
          <w:b w:val="0"/>
        </w:rPr>
        <w:t>Cancer Causes Control</w:t>
      </w:r>
      <w:r w:rsidRPr="00CB4C24">
        <w:rPr>
          <w:b w:val="0"/>
        </w:rPr>
        <w:t>. 2013 May 24. [Epub ahead of print]</w:t>
      </w:r>
    </w:p>
    <w:p w14:paraId="21576AFD" w14:textId="1A48C698" w:rsidR="00A870ED" w:rsidRDefault="00A870ED" w:rsidP="0075118A">
      <w:pPr>
        <w:ind w:left="360" w:hanging="450"/>
        <w:rPr>
          <w:noProof/>
        </w:rPr>
      </w:pPr>
      <w:r w:rsidRPr="00CB4C24">
        <w:rPr>
          <w:noProof/>
        </w:rPr>
        <w:t>1</w:t>
      </w:r>
      <w:r w:rsidR="00072D31" w:rsidRPr="00CB4C24">
        <w:rPr>
          <w:noProof/>
        </w:rPr>
        <w:t>41</w:t>
      </w:r>
      <w:r w:rsidRPr="00CB4C24">
        <w:rPr>
          <w:noProof/>
        </w:rPr>
        <w:t xml:space="preserve">. </w:t>
      </w:r>
      <w:r w:rsidRPr="00CB4C24">
        <w:t xml:space="preserve">Robinson D, Garmo H, Bill-Axelson A, </w:t>
      </w:r>
      <w:r w:rsidRPr="00CB4C24">
        <w:rPr>
          <w:b/>
        </w:rPr>
        <w:t>Mucci L</w:t>
      </w:r>
      <w:r w:rsidRPr="00CB4C24">
        <w:t>, Holmberg L, Stattin</w:t>
      </w:r>
      <w:r w:rsidR="00931617" w:rsidRPr="00CB4C24">
        <w:t xml:space="preserve"> P.</w:t>
      </w:r>
      <w:r w:rsidRPr="00CB4C24">
        <w:t xml:space="preserve"> 5α-reductase inhibitors and risk of prostate cancer. Nation-wide, population-based case-control study</w:t>
      </w:r>
      <w:r w:rsidR="00931617" w:rsidRPr="00CB4C24">
        <w:t>. Brit</w:t>
      </w:r>
      <w:r w:rsidR="009271C3" w:rsidRPr="00CB4C24">
        <w:t>ish</w:t>
      </w:r>
      <w:r w:rsidR="00931617" w:rsidRPr="00CB4C24">
        <w:t xml:space="preserve"> Medical Journal 2013; In Press.</w:t>
      </w:r>
      <w:r w:rsidR="00931617">
        <w:t xml:space="preserve"> </w:t>
      </w:r>
    </w:p>
    <w:p w14:paraId="040D8D62" w14:textId="51B9B7A2" w:rsidR="00C15C14" w:rsidRPr="00C15C14" w:rsidRDefault="00C15C14" w:rsidP="00C15C14">
      <w:pPr>
        <w:ind w:left="360" w:hanging="450"/>
        <w:rPr>
          <w:noProof/>
        </w:rPr>
      </w:pPr>
      <w:r w:rsidRPr="00C15C14">
        <w:fldChar w:fldCharType="begin">
          <w:fldData xml:space="preserve">YXV0aG9yPlBsYXR6LCBFLiBBLjwvYXV0aG9yPjxhdXRob3I+U3RhbXBmZXIsIE0uIEouPC9hdXRo
b3I+PGF1dGhvcj5HaW92YW5udWNjaSwgRS48L2F1dGhvcj48L2F1dGhvcnM+PC9jb250cmlidXRv
cnM+PGF1dGgtYWRkcmVzcz5EZXBhcnRtZW50IG9mIEVwaWRlbWlvbG9neSwgSGFydmFyZCBTY2hv
b2wgb2YgUHVibGljIEhlYWx0aCwgQm9zdG9uLCBNQSAwMjIxNSwgVVNBLiBpc2h1aUBoc3BoLmhh
cnZhcmQuZWR1PC9hdXRoLWFkZHJlc3M+PHRpdGxlcz48dGl0bGU+Vml0YW1pbiBELXJlbGF0ZWQg
Z2VuZXRpYyB2YXJpYXRpb24sIHBsYXNtYSB2aXRhbWluIEQsIGFuZCByaXNrIG9mIGxldGhhbCBw
cm9zdGF0ZSBjYW5jZXI6IGEgcHJvc3BlY3RpdmUgbmVzdGVkIGNhc2UtY29udHJvbCBzdHVkeT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Njkw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4OTctOTA4PC9wYWdlcz48dm9sdW1lPjE1PC92b2x1bWU+PG51bWJlcj4x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wYWdlcz4xNDk3LTUwOTwvcGFn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MzNS00MjwvcGFnZXM+PHZvbHVt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3BlcmlvZGljYWw+PGFsdC1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YWx0LXBlcmlvZGljYWw+PHBhZ2VzPjExOC0yNjwvcGFnZXM+PHZvbHVtZT4yMjwv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NTE0LTc8L3BhZ2VzPjx2b2x1bWU+MTExPC92b2x1bWU+PG51bWJlcj4zPC9udW1i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TA5LTIyPC9wYWdlcz48dm9sdW1lPjEyMzwvdm9sdW1lPjxudW1iZXI+MzwvbnVtYmVyPjxlZGl0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NjgzLTk4PC9wYWdlcz48dm9sdW1l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xNjEyLTk8L3BhZ2VzPjx2b2x1bWU+MTk8L3ZvbHVt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ZWRpdGlvbj4yMDEzLzAzLzIwPC9lZGl0aW9uPjxkYXRlcz48eWVh
cj4yMDEzPC95ZWFyPjxwdWItZGF0ZXM+PGRhdGU+TWFyIDE4PC9kYXRlPjwvcHViLWRhdGVzPjwv
ZGF0ZXM+PGlzYm4+MTU2OS04MDQxIChFbGVjdHJvbmljKSYjeEQ7MDkyMy03NTM0IChMaW5raW5n
KTwvaXNibj48YWNjZXNzaW9uLW51bT4yMzUwODgyNDwvYWNjZXNzaW9uLW51bT48dXJscz48L3Vy
bHM+PGVsZWN0cm9uaWMtcmVzb3VyY2UtbnVtPjEwLjEwOTMvYW5ub25jL21kdDA3NzwvZWxlY3Ry
b25pYy1yZXNvdXJjZS1udW0+PHJlbW90ZS1kYXRhYmFzZS1wcm92aWRlcj5OTE08L3JlbW90ZS1k
YXRhYmFzZS1wcm92aWRlcj48bGFuZ3VhZ2U+RW5nPC9sYW5ndWFnZT48L3JlY29yZD48L0NpdGU+
PC9FbmROb3RlPn==
</w:fldData>
        </w:fldChar>
      </w:r>
      <w:r w:rsidRPr="00C15C14">
        <w:instrText xml:space="preserve"> ADDIN EN.CITE </w:instrText>
      </w:r>
      <w:r w:rsidRPr="00C15C14">
        <w:fldChar w:fldCharType="begin">
          <w:fldData xml:space="preserve">PEVuZE5vdGU+PENpdGU+PEF1dGhvcj5LdXBlcjwvQXV0aG9yPjxZZWFyPjIwMDA8L1llYXI+PFJl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MjM0LTc8L3BhZ2VzPjx2b2x1bWU+ODM8L3ZvbHVtZT48bnVt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yOTktMzAxPC9wYWdlcz48dm9sdW1l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ODE0LTIwPC9wYWdlcz48dm9sdW1lPjg3PC92b2x1bWU+PG51bWJlcj45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==
</w:fldData>
        </w:fldChar>
      </w:r>
      <w:r w:rsidRPr="00C15C14">
        <w:instrText xml:space="preserve"> ADDIN EN.CITE.DATA </w:instrText>
      </w:r>
      <w:r w:rsidRPr="00C15C14">
        <w:fldChar w:fldCharType="end"/>
      </w:r>
      <w:r w:rsidRPr="00C15C14">
        <w:fldChar w:fldCharType="begin">
          <w:fldData xml:space="preserve">b2ZmaWNpYWwgam91cm5hbCBvZiB0aGUgRXVyb3BlYW4gQ2FuY2VyIFByZXZlbnRpb24gT3JnYW5p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3MTQtODwvcGFnZXM+PHZvbHVtZT4zNDwv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g0LTk8L3BhZ2VzPjx2b2x1bWU+ODg8L3ZvbHVt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NjQ3LTUwPC9wYWdlcz48dm9sdW1lPjEyPC92b2x1bWU+PG51bWJl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==
</w:fldData>
        </w:fldChar>
      </w:r>
      <w:r w:rsidRPr="00C15C14">
        <w:instrText xml:space="preserve"> ADDIN EN.CITE.DATA </w:instrText>
      </w:r>
      <w:r w:rsidRPr="00C15C14">
        <w:fldChar w:fldCharType="end"/>
      </w:r>
      <w:r w:rsidRPr="00C15C14">
        <w:fldChar w:fldCharType="begin">
          <w:fldData xml:space="preserve">aXRsZT48YWJici0xPkV1cm9wZWFuIGpvdXJuYWwgb2YgY2xpbmljYWwgbnV0cml0aW9uPC9hYmJy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Q5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HBhZ2VzPjE1MjgtMzM8L3BhZ2VzPjx2b2x1bWU+MTM8L3ZvbHVtZT48bnVtYmVyPjk8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wZXJpb2RpY2FsPjxhbHQt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2FsdC1wZXJpb2RpY2FsPjxwYWdlcz4yNy0z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E0MjQtMzI8L3BhZ2VzPjx2b2x1bWU+MTQ8L3ZvbHVtZT48bnVtYmVyPjY8L251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V==
</w:fldData>
        </w:fldChar>
      </w:r>
      <w:r w:rsidRPr="00C15C14">
        <w:instrText xml:space="preserve"> ADDIN EN.CITE.DATA </w:instrText>
      </w:r>
      <w:r w:rsidRPr="00C15C14">
        <w:fldChar w:fldCharType="end"/>
      </w:r>
      <w:r w:rsidRPr="00C15C14">
        <w:fldChar w:fldCharType="begin">
          <w:fldData xml:space="preserve">IEJyaXRpc2ggam91cm5hbCBvZiBudXRyaXRpb248L2FiYnItMT48L2FsdC1wZXJpb2RpY2FsPjxw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E2OS03MzwvcGFnZXM+PHZvbHVt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0NTk2LTk8L3BhZ2VzPjx2b2x1bWU+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zPC9wYWdlcz48dm9sdW1lPjQ8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cGVyaW9kaWNh
bD48YWx0LX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hbHQtcGVyaW9kaWNhbD48cGFn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IyMzMt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ODI4LTMyPC9wYWdlcz48dm9sdW1l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NzMwLTQ8L3BhZ2VzPjx2b2x1bWU+OTc8L3ZvbHVtZT48bnVtYmVy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==
</w:fldData>
        </w:fldChar>
      </w:r>
      <w:r w:rsidRPr="00C15C14">
        <w:instrText xml:space="preserve"> ADDIN EN.CITE.DATA </w:instrText>
      </w:r>
      <w:r w:rsidRPr="00C15C14">
        <w:fldChar w:fldCharType="end"/>
      </w:r>
      <w:r w:rsidRPr="00C15C14">
        <w:fldChar w:fldCharType="begin">
          <w:fldData xml:space="preserve">PlJpc2sgRmFjdG9yczwva2V5d29yZD48a2V5d29yZD5Td2VkZW4vZXBpZGVtaW9sb2d5PC9rZXl3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Q5LTUxPC9w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wZXJpb2RpY2FsPjxhbHQt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2FsdC1w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ODE1LTI1PC9wYWdlcz48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xNzQzLTc8L3BhZ2VzPjx2b2x1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MjM0NC05PC9w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UxOS0zMjwvcGFnZXM+PHZvbHVtZT4xMDE8L3ZvbHVtZT48bnVtYmVyPjc8L251bWJlcj48ZWRp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==
</w:fldData>
        </w:fldChar>
      </w:r>
      <w:r w:rsidRPr="00C15C14">
        <w:instrText xml:space="preserve"> ADDIN EN.CITE.DATA </w:instrText>
      </w:r>
      <w:r w:rsidRPr="00C15C14">
        <w:fldChar w:fldCharType="end"/>
      </w:r>
      <w:r w:rsidRPr="00C15C14">
        <w:fldChar w:fldCharType="begin">
          <w:fldData xml:space="preserve">ZWM8L2RhdGU+PC9wdWItZGF0ZXM+PC9kYXRlcz48aXNibj4xNTQ5LTE2NzYgKEVsZWN0cm9uaWMp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cGVyaW9kaWNhbD48YWx0LX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hbHQtcGVyaW9kaWNhbD48cGFnZXM+NTk1LTYwMDwv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xNzAtMzwvcGFnZXM+PHZvbHVtZT4xMDA8L3Zv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U1NjgtNzQ8L3BhZ2VzPjx2b2x1bWU+Njk8L3ZvbHVtZT48bnVtYmVyPjEz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zQ1OS02NDwvcGFnZXM+PHZvbHVtZT4yNzwvdm9sdW1lPjxudW1iZXI+MjE8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3BlcmlvZGljYWw+PGFsdC1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YWx0LXBlcmlvZGljYWw+PHBhZ2VzPjE4NTktNjM8L3BhZ2VzPjx2b2x1bWU+MTg8L3ZvbHVtZT48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I2ODMtOTwvcGFnZXM+PHZvbHVtZT4xMjQ8L3ZvbHVtZT48bnVtYmVyPjExPC9udW1iZXI+PGVk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Ew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zMjIzLTMwPC9wYWdlcz48dm9sdW1lPjE1PC92b2x1bWU+PG51bWJl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2MTgtMjE8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yMzg0LTkw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TYyNy0zMzwvcGFnZXM+PHZvbHVtZT4yNzwvdm9sdW1lPjxudW1iZXI+MzM8L251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xNDA2LTExPC9wYWdlcz48dm9sdW1lPjEwMTwvdm9sdW1lPjxudW1iZXI+MjA8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U2MS05PC9wYWdlcz48
dm9sdW1lPjkwPC92b2x1bWU+PG51bWJlcj4zPC9udW1iZXI+PGVkaXRpb24+MjAwOS8wNy==
</w:fldData>
        </w:fldChar>
      </w:r>
      <w:r w:rsidRPr="00C15C14">
        <w:instrText xml:space="preserve"> ADDIN EN.CITE.DATA </w:instrText>
      </w:r>
      <w:r w:rsidRPr="00C15C14">
        <w:fldChar w:fldCharType="end"/>
      </w:r>
      <w:r w:rsidRPr="00C15C14">
        <w:fldChar w:fldCharType="begin">
          <w:fldData xml:space="preserve">LzAzPC9lZGl0aW9uPjxrZXl3b3Jkcz48a2V5d29yZD5BZ2VkPC9rZXl3b3JkPjxrZXl3b3JkPkRp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ExNDMtNjwvcGFnZXM+PHZvbHVtZT4xMjU8L3Zv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MTM2LTk8L3BhZ2VzPjx2b2x1bWU+NzA8L3ZvbHVtZT48bnVtYmVyPjg8L251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MwODktMTAxPC9wYWdlcz48dm9sdW1lPjE5PC92b2x1bWU+PG51bWJlcj4xNTwvbnVtYmVyPjxl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0ODQtOTE8L3BhZ2VzPjx2b2x1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zMDctMTQ8L3BhZ2VzPjx2b2x1bWU+MTAyPC92b2x1bWU+PG51bWJl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3BlcmlvZGljYWw+PGFsdC1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YWx0LXBlcmlvZGljYWw+PHBhZ2VzPjI4NjktNzY8L3BhZ2VzPjx2b2x1bWU+MTk8L3ZvbHVtZT48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xMjA0PC9wYWdlcz48dm9sdW1lPjY8L3ZvbHVtZT48bnVtYmVyPjExPC9udW1iZW==
</w:fldData>
        </w:fldChar>
      </w:r>
      <w:r w:rsidRPr="00C15C14">
        <w:instrText xml:space="preserve"> ADDIN EN.CITE.DATA </w:instrText>
      </w:r>
      <w:r w:rsidRPr="00C15C14">
        <w:fldChar w:fldCharType="end"/>
      </w:r>
      <w:r w:rsidRPr="00C15C14">
        <w:fldChar w:fldCharType="begin">
          <w:fldData xml:space="preserve">cj48ZWRpdGlvbj4yMDEwLzExLzE5PC9lZGl0aW9uPjxrZXl3b3Jkcz48a2V5d29yZD5DZWxsIEFk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I1MDMtMTU8L3BhZ2VzPjx2b2x1bWU+MTk8L3ZvbHVtZT48bnVtYmVyPjEwPC9udW1iZXI+PGVk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5NTgtNjQ8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ODYyNTwvcGFnZXM+PHZvbHVtZT42PC92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cGVyaW9kaWNhbD48YWx0LX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h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2OS03MzwvcGFnZXM+PHZvbHVtZT40NzA8L3ZvbHVtZT48bnVtYmVy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g3Ni04NDwvcGFn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yMzc4LTg1PC9wYWdlcz48dm9sdW1lPjI5PC92b2x1bWU+PG51bWJlcj4xNzwvbnVtYmVyPjxl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IzOTEtNjwvcGFnZXM+PHZvbHVtZT4yOTwvdm9s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U4Ni05MzwvcGFnZXM+PHZvbHVtZT45Mzwvdm9sdW1l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==
</w:fldData>
        </w:fldChar>
      </w:r>
      <w:r w:rsidRPr="00C15C14">
        <w:instrText xml:space="preserve"> ADDIN EN.CITE.DATA </w:instrText>
      </w:r>
      <w:r w:rsidRPr="00C15C14">
        <w:fldChar w:fldCharType="end"/>
      </w:r>
      <w:r w:rsidRPr="00C15C14">
        <w:fldChar w:fldCharType="begin">
          <w:fldData xml:space="preserve">cDsgZG9zYWdlPC9rZXl3b3JkPjwva2V5d29yZHM+PGRhdGVzPjx5ZWFyPjIwMTE8L3llYXI+PHB1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3BlcmlvZGljYWw+PGFsdC1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YWx0LXBlcmlvZGljYWw+PHBhZ2VzPjIyODAtNzwvcGFnZXM+PHZvbHVtZT4y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Y3NDItNzwvcGFnZXM+PHZvbHVtZT4xODwvdm9sdW1lPjxudW1iZXI+MjQ8L251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xNDQtNTM8L3BhZ2VzPjx2b2x1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OTQxLTUwPC9wYWdlcz48dm9sdW1lPjIzPC92b2x1bWU+PG51bWJlcj42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DI4LTM2PC9wYWdlcz48dm9sdW1lPjIxPC92b2x1bWU+PG51bWJlcj4z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I4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==
</w:fldData>
        </w:fldChar>
      </w:r>
      <w:r w:rsidRPr="00C15C14">
        <w:instrText xml:space="preserve"> ADDIN EN.CITE.DATA </w:instrText>
      </w:r>
      <w:r w:rsidRPr="00C15C14">
        <w:fldChar w:fldCharType="end"/>
      </w:r>
      <w:r w:rsidRPr="00C15C14">
        <w:fldChar w:fldCharType="begin">
          <w:fldData xml:space="preserve">YXV0aG9yPlBsYXR6LCBFLiBBLjwvYXV0aG9yPjxhdXRob3I+U3RhbXBmZXIsIE0uIEouPC9hdXRo
b3I+PGF1dGhvcj5HaW92YW5udWNjaSwgRS48L2F1dGhvcj48L2F1dGhvcnM+PC9jb250cmlidXRv
cnM+PGF1dGgtYWRkcmVzcz5EZXBhcnRtZW50IG9mIEVwaWRlbWlvbG9neSwgSGFydmFyZCBTY2hv
b2wgb2YgUHVibGljIEhlYWx0aCwgQm9zdG9uLCBNQSAwMjIxNSwgVVNBLiBpc2h1aUBoc3BoLmhh
cnZhcmQuZWR1PC9hdXRoLWFkZHJlc3M+PHRpdGxlcz48dGl0bGU+Vml0YW1pbiBELXJlbGF0ZWQg
Z2VuZXRpYyB2YXJpYXRpb24sIHBsYXNtYSB2aXRhbWluIEQsIGFuZCByaXNrIG9mIGxldGhhbCBw
cm9zdGF0ZSBjYW5jZXI6IGEgcHJvc3BlY3RpdmUgbmVzdGVkIGNhc2UtY29udHJvbCBzdHVkeT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Njkw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wYWdlcz4xNDk3LTUwOTwvcGFn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MzNS00MjwvcGFnZXM+PHZvbHVt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3BlcmlvZGljYWw+PGFsdC1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YWx0LXBlcmlvZGljYWw+PHBhZ2VzPjExOC0yNjwvcGFnZXM+PHZvbHVtZT4yMjwv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NTE0LTc8L3BhZ2VzPjx2b2x1bWU+MTExPC92b2x1bWU+PG51bWJlcj4zPC9udW1i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TA5LTIyPC9wYWdlcz48dm9sdW1lPjEyMzwvdm9sdW1lPjxudW1iZXI+MzwvbnVtYmVyPjxlZGl0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NjgzLTk4PC9wYWdlcz48dm9sdW1l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xNjEyLTk8L3BhZ2VzPjx2b2x1bWU+MTk8L3ZvbHVt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ZWRpdGlvbj4yMDEzLzAzLzIwPC9lZGl0aW9uPjxkYXRlcz48eWVh
cj4yMDEzPC95ZWFyPjxwdWItZGF0ZXM+PGRhdGU+TWFyIDE4PC9kYXRlPjwvcHViLWRhdGVzPjwv
ZGF0ZXM+PGlzYm4+MTU2OS04MDQxIChFbGVjdHJvbmljKSYjeEQ7MDkyMy03NTM0IChMaW5raW5n
KTwvaXNibj48YWNjZXNzaW9uLW51bT4yMzUwODgyNDwvYWNjZXNzaW9uLW51bT48dXJscz48L3Vy
bHM+PGVsZWN0cm9uaWMtcmVzb3VyY2UtbnVtPjEwLjEwOTMvYW5ub25jL21kdDA3NzwvZWxlY3Ry
b25pYy1yZXNvdXJjZS1udW0+PHJlbW90ZS1kYXRhYmFzZS1wcm92aWRlcj5OTE08L3JlbW90ZS1k
YXRhYmFzZS1wcm92aWRlcj48bGFuZ3VhZ2U+RW5nPC9sYW5ndWFnZT48L3JlY29yZD48L0NpdGU+
PC9FbmROb3RlPn==
</w:fldData>
        </w:fldChar>
      </w:r>
      <w:r w:rsidRPr="00C15C14">
        <w:instrText xml:space="preserve"> ADDIN EN.CITE.DATA </w:instrText>
      </w:r>
      <w:r w:rsidRPr="00C15C14">
        <w:fldChar w:fldCharType="end"/>
      </w:r>
      <w:r w:rsidRPr="00C15C14">
        <w:fldChar w:fldCharType="end"/>
      </w:r>
    </w:p>
    <w:p w14:paraId="16F58D9E" w14:textId="77777777" w:rsidR="00C15C14" w:rsidRDefault="00C15C14" w:rsidP="00C15C14">
      <w:pPr>
        <w:rPr>
          <w:b/>
        </w:rPr>
      </w:pPr>
      <w:r w:rsidRPr="00C15C14">
        <w:rPr>
          <w:b/>
        </w:rPr>
        <w:t>Proceedings of Meetings</w:t>
      </w:r>
    </w:p>
    <w:p w14:paraId="5CC69339" w14:textId="77777777" w:rsidR="0004610C" w:rsidRPr="00C15C14" w:rsidRDefault="0004610C" w:rsidP="00C15C14"/>
    <w:p w14:paraId="4D80ED42" w14:textId="77777777" w:rsidR="0004610C" w:rsidRDefault="00C15C14" w:rsidP="0004610C">
      <w:pPr>
        <w:numPr>
          <w:ilvl w:val="0"/>
          <w:numId w:val="16"/>
        </w:numPr>
        <w:tabs>
          <w:tab w:val="clear" w:pos="720"/>
        </w:tabs>
        <w:ind w:left="360"/>
      </w:pPr>
      <w:r w:rsidRPr="00C15C14">
        <w:rPr>
          <w:b/>
        </w:rPr>
        <w:t>Mucci LA</w:t>
      </w:r>
      <w:r w:rsidRPr="00C15C14">
        <w:t>, Adami HO. The Role of Epidemiology in Understanding the Relationship Between Dietary Acrylamide and Cancer Risk in Humans. In: Friedman M, Mottram DS. Chemistry and Safety of Acrylamide in Food; 2004; Anaheim, CA. New</w:t>
      </w:r>
      <w:r w:rsidR="0004610C">
        <w:t xml:space="preserve"> York: Springer;2005. p. 39-48.</w:t>
      </w:r>
    </w:p>
    <w:p w14:paraId="64BD07AD" w14:textId="661ADB62" w:rsidR="00C15C14" w:rsidRPr="00C15C14" w:rsidRDefault="00C15C14" w:rsidP="0004610C">
      <w:pPr>
        <w:numPr>
          <w:ilvl w:val="0"/>
          <w:numId w:val="16"/>
        </w:numPr>
        <w:tabs>
          <w:tab w:val="clear" w:pos="720"/>
        </w:tabs>
        <w:ind w:left="360"/>
      </w:pPr>
      <w:r w:rsidRPr="0004610C">
        <w:rPr>
          <w:lang w:val="it-IT"/>
        </w:rPr>
        <w:t xml:space="preserve">Kakizoe T, </w:t>
      </w:r>
      <w:r w:rsidRPr="0004610C">
        <w:rPr>
          <w:b/>
          <w:lang w:val="it-IT"/>
        </w:rPr>
        <w:t>Mucci LA</w:t>
      </w:r>
      <w:r w:rsidRPr="0004610C">
        <w:rPr>
          <w:lang w:val="it-IT"/>
        </w:rPr>
        <w:t>, Albertsen PC, Droller MJ.</w:t>
      </w:r>
      <w:r w:rsidRPr="0004610C">
        <w:rPr>
          <w:bCs/>
          <w:lang w:val="it-IT"/>
        </w:rPr>
        <w:t xml:space="preserve"> </w:t>
      </w:r>
      <w:r w:rsidRPr="0004610C">
        <w:rPr>
          <w:bCs/>
        </w:rPr>
        <w:t>Screening for bladder cancer: theoretical and practical issues in considering the treated and untreated natural history of the various forms of the disease. Scand J Urology Nephrology 2008;42(s218):191-212.</w:t>
      </w:r>
    </w:p>
    <w:p w14:paraId="42DC70DB" w14:textId="77777777" w:rsidR="00C15C14" w:rsidRPr="00C15C14" w:rsidRDefault="00C15C14" w:rsidP="00C15C14"/>
    <w:p w14:paraId="1DE268D0" w14:textId="77777777" w:rsidR="00C15C14" w:rsidRDefault="00C15C14" w:rsidP="00C15C14">
      <w:pPr>
        <w:rPr>
          <w:b/>
        </w:rPr>
      </w:pPr>
      <w:r w:rsidRPr="00C15C14">
        <w:rPr>
          <w:b/>
        </w:rPr>
        <w:t>Reviews/Editorials</w:t>
      </w:r>
    </w:p>
    <w:p w14:paraId="2F5F39B6" w14:textId="77777777" w:rsidR="0004610C" w:rsidRPr="00C15C14" w:rsidRDefault="0004610C" w:rsidP="00C15C14"/>
    <w:p w14:paraId="11DBB295" w14:textId="77777777" w:rsidR="00C15C14" w:rsidRPr="00C15C14" w:rsidRDefault="00C15C14" w:rsidP="00C15C14">
      <w:pPr>
        <w:ind w:left="360" w:hanging="360"/>
        <w:rPr>
          <w:noProof/>
        </w:rPr>
      </w:pPr>
      <w:r w:rsidRPr="00C15C14">
        <w:rPr>
          <w:noProof/>
        </w:rPr>
        <w:t>1.</w:t>
      </w:r>
      <w:r w:rsidRPr="00C15C14">
        <w:rPr>
          <w:noProof/>
        </w:rPr>
        <w:tab/>
        <w:t xml:space="preserve">Kuper HE, </w:t>
      </w:r>
      <w:r w:rsidRPr="00C15C14">
        <w:rPr>
          <w:b/>
          <w:noProof/>
        </w:rPr>
        <w:t>Mucci LA</w:t>
      </w:r>
      <w:r w:rsidRPr="00C15C14">
        <w:rPr>
          <w:noProof/>
        </w:rPr>
        <w:t xml:space="preserve"> and Trichopoulos D. Coffee, pancreatic cancer and the question of causation. J Epidemiol Community Health 2000;54(9):650-1. PubMed Central PMCID: PMC1731751.</w:t>
      </w:r>
    </w:p>
    <w:p w14:paraId="2E6EC8E4" w14:textId="77777777" w:rsidR="00C15C14" w:rsidRPr="00C15C14" w:rsidRDefault="00C15C14" w:rsidP="00C15C14">
      <w:pPr>
        <w:ind w:left="360" w:hanging="360"/>
        <w:rPr>
          <w:noProof/>
        </w:rPr>
      </w:pPr>
      <w:r w:rsidRPr="00C15C14">
        <w:rPr>
          <w:noProof/>
        </w:rPr>
        <w:t>2.</w:t>
      </w:r>
      <w:r w:rsidRPr="00C15C14">
        <w:rPr>
          <w:noProof/>
        </w:rPr>
        <w:tab/>
      </w:r>
      <w:r w:rsidRPr="00C15C14">
        <w:rPr>
          <w:b/>
          <w:noProof/>
        </w:rPr>
        <w:t>Mucci LA</w:t>
      </w:r>
      <w:r w:rsidRPr="00C15C14">
        <w:rPr>
          <w:noProof/>
        </w:rPr>
        <w:t xml:space="preserve">, Wedren S, Tamimi RM, Trichopoulos D and Adami HO. The role of gene-environment interaction in the aetiology of human cancer: examples from cancers of the large bowel, lung and breast. J Intern Med 2001;249(6):477-93. </w:t>
      </w:r>
    </w:p>
    <w:p w14:paraId="67DE42AF" w14:textId="77777777" w:rsidR="00C15C14" w:rsidRPr="00C15C14" w:rsidRDefault="00C15C14" w:rsidP="00C15C14">
      <w:pPr>
        <w:ind w:left="360" w:hanging="360"/>
        <w:rPr>
          <w:noProof/>
        </w:rPr>
      </w:pPr>
      <w:r w:rsidRPr="00C15C14">
        <w:rPr>
          <w:noProof/>
        </w:rPr>
        <w:t>3.</w:t>
      </w:r>
      <w:r w:rsidRPr="00C15C14">
        <w:rPr>
          <w:noProof/>
        </w:rPr>
        <w:tab/>
      </w:r>
      <w:r w:rsidRPr="00C15C14">
        <w:rPr>
          <w:b/>
          <w:noProof/>
        </w:rPr>
        <w:t>Mucci LA</w:t>
      </w:r>
      <w:r w:rsidRPr="00C15C14">
        <w:rPr>
          <w:noProof/>
        </w:rPr>
        <w:t xml:space="preserve"> and Adami HO. The role of epidemiology in understanding the relationship between dietary acrylamide and cancer risk in humans. Adv Exp Med Biol 2005;561:39-47. </w:t>
      </w:r>
    </w:p>
    <w:p w14:paraId="2CAEEFE1" w14:textId="77777777" w:rsidR="00C15C14" w:rsidRPr="00161610" w:rsidRDefault="00C15C14" w:rsidP="00C15C14">
      <w:pPr>
        <w:ind w:left="360" w:hanging="360"/>
        <w:rPr>
          <w:noProof/>
        </w:rPr>
      </w:pPr>
      <w:r w:rsidRPr="00C15C14">
        <w:rPr>
          <w:noProof/>
        </w:rPr>
        <w:t>4.</w:t>
      </w:r>
      <w:r w:rsidRPr="00C15C14">
        <w:rPr>
          <w:noProof/>
        </w:rPr>
        <w:tab/>
        <w:t xml:space="preserve">Wilson KM, Rimm EB, Thompson KM and </w:t>
      </w:r>
      <w:r w:rsidRPr="00C15C14">
        <w:rPr>
          <w:b/>
          <w:noProof/>
        </w:rPr>
        <w:t>Mucci L</w:t>
      </w:r>
      <w:r w:rsidRPr="00C15C14">
        <w:rPr>
          <w:noProof/>
        </w:rPr>
        <w:t>. Dietary acrylamide and cancer risk in humans: a review. J Verbrauch Lebensm 2006;1</w:t>
      </w:r>
      <w:r w:rsidRPr="00161610">
        <w:rPr>
          <w:noProof/>
        </w:rPr>
        <w:t xml:space="preserve">(1):19-27. </w:t>
      </w:r>
    </w:p>
    <w:p w14:paraId="71C7CEC7" w14:textId="77777777" w:rsidR="00C15C14" w:rsidRPr="00161610" w:rsidRDefault="00C15C14" w:rsidP="00C15C14">
      <w:pPr>
        <w:ind w:left="360" w:hanging="360"/>
        <w:rPr>
          <w:noProof/>
        </w:rPr>
      </w:pPr>
      <w:r w:rsidRPr="00161610">
        <w:rPr>
          <w:noProof/>
        </w:rPr>
        <w:t>5.</w:t>
      </w:r>
      <w:r w:rsidRPr="00161610">
        <w:rPr>
          <w:noProof/>
        </w:rPr>
        <w:tab/>
      </w:r>
      <w:r w:rsidRPr="00161610">
        <w:rPr>
          <w:b/>
          <w:noProof/>
        </w:rPr>
        <w:t>Mucci LA</w:t>
      </w:r>
      <w:r w:rsidRPr="00161610">
        <w:rPr>
          <w:noProof/>
        </w:rPr>
        <w:t xml:space="preserve"> and Spiegelman D. Vitamin D and prostate cancer risk--a less sunny outlook? J Natl Cancer Inst 2008;100(11):759-61. </w:t>
      </w:r>
    </w:p>
    <w:p w14:paraId="608319DD" w14:textId="77777777" w:rsidR="00C15C14" w:rsidRPr="00161610" w:rsidRDefault="00C15C14" w:rsidP="00C15C14">
      <w:pPr>
        <w:ind w:left="360" w:hanging="360"/>
        <w:rPr>
          <w:noProof/>
        </w:rPr>
      </w:pPr>
      <w:r w:rsidRPr="00161610">
        <w:rPr>
          <w:noProof/>
        </w:rPr>
        <w:t>6.</w:t>
      </w:r>
      <w:r w:rsidRPr="00161610">
        <w:rPr>
          <w:noProof/>
        </w:rPr>
        <w:tab/>
        <w:t xml:space="preserve">Kakizoe T, </w:t>
      </w:r>
      <w:r w:rsidRPr="00161610">
        <w:rPr>
          <w:b/>
          <w:noProof/>
        </w:rPr>
        <w:t>Mucci LA</w:t>
      </w:r>
      <w:r w:rsidRPr="00161610">
        <w:rPr>
          <w:noProof/>
        </w:rPr>
        <w:t xml:space="preserve">, Albertsen PC and Droller MJ. Screening for bladder cancer: theoretical and practical issues in considering the treated and untreated natural history of the various forms of the disease. Scand J Urol Nephrol Suppl 2008;218:191-212. </w:t>
      </w:r>
    </w:p>
    <w:p w14:paraId="07E6948C" w14:textId="77777777" w:rsidR="00C15C14" w:rsidRPr="00161610" w:rsidRDefault="00C15C14" w:rsidP="00C15C14">
      <w:pPr>
        <w:ind w:left="360" w:hanging="360"/>
        <w:rPr>
          <w:noProof/>
        </w:rPr>
      </w:pPr>
      <w:r w:rsidRPr="00161610">
        <w:rPr>
          <w:noProof/>
        </w:rPr>
        <w:t>7.</w:t>
      </w:r>
      <w:r w:rsidRPr="00161610">
        <w:rPr>
          <w:noProof/>
        </w:rPr>
        <w:tab/>
        <w:t xml:space="preserve">Stark JR, </w:t>
      </w:r>
      <w:r w:rsidRPr="00161610">
        <w:rPr>
          <w:b/>
          <w:noProof/>
        </w:rPr>
        <w:t>Mucci L</w:t>
      </w:r>
      <w:r w:rsidRPr="00161610">
        <w:rPr>
          <w:noProof/>
        </w:rPr>
        <w:t xml:space="preserve">, Rothman KJ and Adami HO. Screening for prostate cancer remains controversial. BMJ 2009;339:b3601. </w:t>
      </w:r>
    </w:p>
    <w:p w14:paraId="51304225" w14:textId="77777777" w:rsidR="00C15C14" w:rsidRPr="00161610" w:rsidRDefault="00C15C14" w:rsidP="00C15C14">
      <w:pPr>
        <w:ind w:left="360" w:hanging="360"/>
        <w:rPr>
          <w:noProof/>
        </w:rPr>
      </w:pPr>
      <w:r w:rsidRPr="00161610">
        <w:rPr>
          <w:noProof/>
        </w:rPr>
        <w:t>8.</w:t>
      </w:r>
      <w:r w:rsidRPr="00161610">
        <w:rPr>
          <w:noProof/>
        </w:rPr>
        <w:tab/>
        <w:t xml:space="preserve">Szymanski KM, Wheeler DC and </w:t>
      </w:r>
      <w:r w:rsidRPr="00161610">
        <w:rPr>
          <w:b/>
          <w:noProof/>
        </w:rPr>
        <w:t>Mucci LA</w:t>
      </w:r>
      <w:r w:rsidRPr="00161610">
        <w:rPr>
          <w:noProof/>
        </w:rPr>
        <w:t xml:space="preserve">. Fish consumption and prostate cancer risk: a review and meta-analysis. Am J Clin Nutr 2010;92(5):1223-33. </w:t>
      </w:r>
    </w:p>
    <w:p w14:paraId="4D41D236" w14:textId="77777777" w:rsidR="00C15C14" w:rsidRPr="00161610" w:rsidRDefault="00C15C14" w:rsidP="00C15C14">
      <w:pPr>
        <w:ind w:left="360" w:hanging="360"/>
        <w:rPr>
          <w:noProof/>
        </w:rPr>
      </w:pPr>
      <w:r w:rsidRPr="00161610">
        <w:rPr>
          <w:noProof/>
        </w:rPr>
        <w:t>9.</w:t>
      </w:r>
      <w:r w:rsidRPr="00161610">
        <w:rPr>
          <w:noProof/>
        </w:rPr>
        <w:tab/>
        <w:t xml:space="preserve">Martin NE, </w:t>
      </w:r>
      <w:r w:rsidRPr="00161610">
        <w:rPr>
          <w:b/>
          <w:noProof/>
        </w:rPr>
        <w:t>Mucci LA</w:t>
      </w:r>
      <w:r w:rsidRPr="00161610">
        <w:rPr>
          <w:noProof/>
        </w:rPr>
        <w:t>, Loda M and Depinho RA. Prognostic determinants in prostate cancer. Cancer J 2011;17(6):429-37. PubMed Central PMCID: PMC3240856.</w:t>
      </w:r>
    </w:p>
    <w:p w14:paraId="7BCD6DF5" w14:textId="77777777" w:rsidR="00C15C14" w:rsidRPr="00161610" w:rsidRDefault="00C15C14" w:rsidP="00C15C14">
      <w:pPr>
        <w:ind w:left="360" w:hanging="360"/>
        <w:rPr>
          <w:noProof/>
        </w:rPr>
      </w:pPr>
      <w:r w:rsidRPr="00161610">
        <w:rPr>
          <w:noProof/>
        </w:rPr>
        <w:t>10.</w:t>
      </w:r>
      <w:r w:rsidRPr="00161610">
        <w:rPr>
          <w:noProof/>
        </w:rPr>
        <w:tab/>
        <w:t xml:space="preserve">Sigurdardottir LG, Valdimarsdottir UA, Fall K, Rider JR, Lockley SW, Schernhammer E and </w:t>
      </w:r>
      <w:r w:rsidRPr="00161610">
        <w:rPr>
          <w:b/>
          <w:noProof/>
        </w:rPr>
        <w:t>Mucci LA</w:t>
      </w:r>
      <w:r w:rsidRPr="00161610">
        <w:rPr>
          <w:noProof/>
        </w:rPr>
        <w:t>. Circadian disruption, sleep loss, and prostate cancer risk: a systematic review of epidemiologic studies. Cancer Epidemiol Biomarkers Prev 2012;21(7):1002-11. PubMed Central PMCID: PMC3392423.</w:t>
      </w:r>
    </w:p>
    <w:p w14:paraId="0DDE1555" w14:textId="77777777" w:rsidR="00C15C14" w:rsidRPr="00C15C14" w:rsidRDefault="00C15C14" w:rsidP="00C15C14">
      <w:pPr>
        <w:ind w:left="360" w:hanging="360"/>
        <w:rPr>
          <w:noProof/>
        </w:rPr>
      </w:pPr>
      <w:r w:rsidRPr="00161610">
        <w:rPr>
          <w:noProof/>
        </w:rPr>
        <w:t>11.</w:t>
      </w:r>
      <w:r w:rsidRPr="00161610">
        <w:rPr>
          <w:noProof/>
        </w:rPr>
        <w:tab/>
        <w:t xml:space="preserve">Wilson KM, Giovannucci EL and </w:t>
      </w:r>
      <w:r w:rsidRPr="00161610">
        <w:rPr>
          <w:b/>
          <w:noProof/>
        </w:rPr>
        <w:t>Mucci LA</w:t>
      </w:r>
      <w:r w:rsidRPr="00161610">
        <w:rPr>
          <w:noProof/>
        </w:rPr>
        <w:t>. Lifestyle and dietary factors in the prevention of lethal prostate cancer. Asian J Androl 2012;14(3):365-74.</w:t>
      </w:r>
      <w:r w:rsidRPr="00C15C14">
        <w:rPr>
          <w:noProof/>
        </w:rPr>
        <w:t xml:space="preserve"> </w:t>
      </w:r>
    </w:p>
    <w:p w14:paraId="455D01FF" w14:textId="77777777" w:rsidR="0004610C" w:rsidRDefault="0004610C" w:rsidP="00C15C14">
      <w:pPr>
        <w:rPr>
          <w:b/>
        </w:rPr>
      </w:pPr>
    </w:p>
    <w:p w14:paraId="1BE51554" w14:textId="77777777" w:rsidR="00C15C14" w:rsidRDefault="00C15C14" w:rsidP="00C15C14">
      <w:pPr>
        <w:rPr>
          <w:b/>
        </w:rPr>
      </w:pPr>
      <w:r w:rsidRPr="00C15C14">
        <w:rPr>
          <w:b/>
        </w:rPr>
        <w:t>Book Chapters</w:t>
      </w:r>
    </w:p>
    <w:p w14:paraId="1C225FFE" w14:textId="77777777" w:rsidR="0004610C" w:rsidRPr="00C15C14" w:rsidRDefault="0004610C" w:rsidP="00C15C14"/>
    <w:p w14:paraId="3E6FFAE0" w14:textId="77777777" w:rsidR="00C15C14" w:rsidRPr="00C15C14" w:rsidRDefault="00C15C14" w:rsidP="00C15C14">
      <w:pPr>
        <w:ind w:left="360" w:hanging="360"/>
        <w:rPr>
          <w:noProof/>
        </w:rPr>
      </w:pPr>
      <w:r w:rsidRPr="00C15C14">
        <w:rPr>
          <w:noProof/>
        </w:rPr>
        <w:t>1.</w:t>
      </w:r>
      <w:r w:rsidRPr="00C15C14">
        <w:rPr>
          <w:noProof/>
        </w:rPr>
        <w:tab/>
      </w:r>
      <w:r w:rsidRPr="00C15C14">
        <w:rPr>
          <w:b/>
          <w:noProof/>
        </w:rPr>
        <w:t>Mucci L</w:t>
      </w:r>
      <w:r w:rsidRPr="00C15C14">
        <w:rPr>
          <w:noProof/>
        </w:rPr>
        <w:t xml:space="preserve"> and Adami HO. Oral and pharyngeal cancer. In: HO Adami, D Hunter and D Trichopoulos, editors. Textbook of Cancer Epidemiology, 1 ed. New York: Oxford University Press; 2002. p. 115-36.</w:t>
      </w:r>
    </w:p>
    <w:p w14:paraId="18034520" w14:textId="77777777" w:rsidR="00C15C14" w:rsidRPr="00C15C14" w:rsidRDefault="00C15C14" w:rsidP="00C15C14">
      <w:pPr>
        <w:ind w:left="360" w:hanging="360"/>
        <w:rPr>
          <w:noProof/>
        </w:rPr>
      </w:pPr>
      <w:r w:rsidRPr="00C15C14">
        <w:rPr>
          <w:noProof/>
        </w:rPr>
        <w:t>2.</w:t>
      </w:r>
      <w:r w:rsidRPr="00C15C14">
        <w:rPr>
          <w:noProof/>
        </w:rPr>
        <w:tab/>
        <w:t xml:space="preserve">Brennan P, </w:t>
      </w:r>
      <w:r w:rsidRPr="00C15C14">
        <w:rPr>
          <w:b/>
          <w:noProof/>
        </w:rPr>
        <w:t>Mucci L</w:t>
      </w:r>
      <w:r w:rsidRPr="00C15C14">
        <w:rPr>
          <w:noProof/>
        </w:rPr>
        <w:t xml:space="preserve"> and Adami HO. Oral and pharyngeal cancer. In: HO Adami, D Hunter and D Trichopoulos, editors. Textbook of Cancer Epidemiology, 2 ed. New York: Oxford University Press; 2008. p. 155-74.</w:t>
      </w:r>
    </w:p>
    <w:p w14:paraId="4D31B44B" w14:textId="77777777" w:rsidR="00C15C14" w:rsidRPr="00C15C14" w:rsidRDefault="00C15C14" w:rsidP="00C15C14">
      <w:pPr>
        <w:ind w:left="360" w:hanging="360"/>
        <w:rPr>
          <w:noProof/>
        </w:rPr>
      </w:pPr>
      <w:r w:rsidRPr="00C15C14">
        <w:rPr>
          <w:noProof/>
        </w:rPr>
        <w:t>3.</w:t>
      </w:r>
      <w:r w:rsidRPr="00C15C14">
        <w:rPr>
          <w:noProof/>
        </w:rPr>
        <w:tab/>
      </w:r>
      <w:r w:rsidRPr="00C15C14">
        <w:rPr>
          <w:b/>
          <w:noProof/>
        </w:rPr>
        <w:t>Mucci L</w:t>
      </w:r>
      <w:r w:rsidRPr="00C15C14">
        <w:rPr>
          <w:noProof/>
        </w:rPr>
        <w:t>, Signorello LB and Adami HO. Prostate Cancer. In: HO Adami, D Hunter and D Trichopoulos, editors. Textbook of Cancer Epidemiology, 2 ed. New York: Oxford University Press; 2008. p. 517-54.</w:t>
      </w:r>
    </w:p>
    <w:p w14:paraId="1ED47BCC" w14:textId="77777777" w:rsidR="00C15C14" w:rsidRPr="00C15C14" w:rsidRDefault="00C15C14" w:rsidP="00C15C14">
      <w:pPr>
        <w:ind w:left="360" w:hanging="360"/>
        <w:rPr>
          <w:noProof/>
        </w:rPr>
      </w:pPr>
      <w:r w:rsidRPr="00C15C14">
        <w:rPr>
          <w:noProof/>
        </w:rPr>
        <w:t>4.</w:t>
      </w:r>
      <w:r w:rsidRPr="00C15C14">
        <w:rPr>
          <w:noProof/>
        </w:rPr>
        <w:tab/>
      </w:r>
      <w:r w:rsidRPr="00C15C14">
        <w:rPr>
          <w:b/>
          <w:noProof/>
        </w:rPr>
        <w:t>Mucci L</w:t>
      </w:r>
      <w:r w:rsidRPr="00C15C14">
        <w:rPr>
          <w:noProof/>
        </w:rPr>
        <w:t xml:space="preserve"> and Giovannucci E. The role of nutrition and diet in prostate cancer. In: A Bendich and RJ Deckelbaum, editors. Preventive Nutrition: The Comprehensive Guide for Health Professionals, 4 ed. Humana Press; 2009. p. 195-218.</w:t>
      </w:r>
    </w:p>
    <w:p w14:paraId="41F02B4E" w14:textId="77777777" w:rsidR="00C15C14" w:rsidRPr="00C15C14" w:rsidRDefault="00C15C14" w:rsidP="00C15C14">
      <w:pPr>
        <w:ind w:left="360" w:hanging="360"/>
        <w:rPr>
          <w:noProof/>
        </w:rPr>
      </w:pPr>
      <w:r w:rsidRPr="00C15C14">
        <w:rPr>
          <w:noProof/>
        </w:rPr>
        <w:t>5.</w:t>
      </w:r>
      <w:r w:rsidRPr="00C15C14">
        <w:rPr>
          <w:noProof/>
        </w:rPr>
        <w:tab/>
        <w:t xml:space="preserve">Giovannucci E, Platz EA and </w:t>
      </w:r>
      <w:r w:rsidRPr="00C15C14">
        <w:rPr>
          <w:b/>
          <w:noProof/>
        </w:rPr>
        <w:t>Mucci L</w:t>
      </w:r>
      <w:r w:rsidRPr="00C15C14">
        <w:rPr>
          <w:noProof/>
        </w:rPr>
        <w:t xml:space="preserve">. Epidemiology of prostate cancer. In: PT Scardino, WM Linehan, MJ Zelefsky, NJ Vogelzang, BI Rini, BH Bochner and J Sheinfeld, editors. Comprehensive Textbook of Genitourinary Oncology, 4 ed. Baltimore, MD: Lippincott Williams &amp; Filkins; 2011. </w:t>
      </w:r>
    </w:p>
    <w:p w14:paraId="1AEC45AF" w14:textId="77777777" w:rsidR="0004610C" w:rsidRDefault="0004610C" w:rsidP="00C15C14">
      <w:pPr>
        <w:rPr>
          <w:b/>
        </w:rPr>
      </w:pPr>
    </w:p>
    <w:p w14:paraId="35BA377D" w14:textId="77777777" w:rsidR="00C15C14" w:rsidRDefault="00C15C14" w:rsidP="00C15C14">
      <w:pPr>
        <w:rPr>
          <w:b/>
        </w:rPr>
      </w:pPr>
      <w:r w:rsidRPr="00C15C14">
        <w:rPr>
          <w:b/>
        </w:rPr>
        <w:t>Letters to the Editor</w:t>
      </w:r>
    </w:p>
    <w:p w14:paraId="753A0D8F" w14:textId="77777777" w:rsidR="0004610C" w:rsidRPr="00C15C14" w:rsidRDefault="0004610C" w:rsidP="00C15C14"/>
    <w:p w14:paraId="43EF7C51" w14:textId="77777777" w:rsidR="00C15C14" w:rsidRPr="00C15C14" w:rsidRDefault="00C15C14" w:rsidP="00C15C14">
      <w:pPr>
        <w:ind w:left="360" w:hanging="360"/>
        <w:rPr>
          <w:noProof/>
        </w:rPr>
      </w:pPr>
      <w:r w:rsidRPr="00C15C14">
        <w:rPr>
          <w:noProof/>
        </w:rPr>
        <w:t>1.</w:t>
      </w:r>
      <w:r w:rsidRPr="00C15C14">
        <w:rPr>
          <w:noProof/>
        </w:rPr>
        <w:tab/>
        <w:t xml:space="preserve">Tamimi R, Trichopoulos D, Lagiou A, </w:t>
      </w:r>
      <w:r w:rsidRPr="00C15C14">
        <w:rPr>
          <w:b/>
          <w:noProof/>
        </w:rPr>
        <w:t>Mucci L</w:t>
      </w:r>
      <w:r w:rsidRPr="00C15C14">
        <w:rPr>
          <w:noProof/>
        </w:rPr>
        <w:t xml:space="preserve">, Adami HO and Hsieh C. Authors' reply: Energy intake in pregnant women carrying boys or girls. BMJ 2003;327(7415):622. PubMed Central PMCID: </w:t>
      </w:r>
      <w:r w:rsidRPr="00C15C14">
        <w:t>PMC161555.</w:t>
      </w:r>
    </w:p>
    <w:p w14:paraId="55020835" w14:textId="77777777" w:rsidR="00C15C14" w:rsidRPr="00072D31" w:rsidRDefault="00C15C14" w:rsidP="00072D31">
      <w:pPr>
        <w:ind w:left="360" w:hanging="360"/>
        <w:rPr>
          <w:noProof/>
        </w:rPr>
      </w:pPr>
      <w:r w:rsidRPr="00C15C14">
        <w:rPr>
          <w:noProof/>
        </w:rPr>
        <w:t>2.</w:t>
      </w:r>
      <w:r w:rsidRPr="00C15C14">
        <w:rPr>
          <w:noProof/>
        </w:rPr>
        <w:tab/>
      </w:r>
      <w:r w:rsidRPr="00C15C14">
        <w:rPr>
          <w:b/>
          <w:noProof/>
        </w:rPr>
        <w:t>Mucci L</w:t>
      </w:r>
      <w:r w:rsidRPr="00C15C14">
        <w:rPr>
          <w:noProof/>
        </w:rPr>
        <w:t>, Rimm EB and Thompson KM. Re: Potential Regulatory Action Exempting from the Proposition 65 Warning Requirements, Exposures from Chemicals that form from natural Constituents in Food During cooking or heath Processing. Pesponse to the Office of Environmental Healt</w:t>
      </w:r>
      <w:r w:rsidRPr="00072D31">
        <w:rPr>
          <w:noProof/>
        </w:rPr>
        <w:t>h Hazard Assessment, State of California. 2005.</w:t>
      </w:r>
    </w:p>
    <w:p w14:paraId="51370F68" w14:textId="05B3667F" w:rsidR="00072D31" w:rsidRPr="00072D31" w:rsidRDefault="00072D31" w:rsidP="00582D2B">
      <w:pPr>
        <w:pStyle w:val="Title"/>
        <w:shd w:val="clear" w:color="auto" w:fill="FFFFFF"/>
        <w:spacing w:line="240" w:lineRule="auto"/>
        <w:ind w:left="360" w:hanging="360"/>
        <w:jc w:val="left"/>
        <w:rPr>
          <w:rFonts w:ascii="Arial" w:hAnsi="Arial" w:cs="Arial"/>
          <w:color w:val="000000"/>
          <w:sz w:val="22"/>
          <w:szCs w:val="22"/>
        </w:rPr>
      </w:pPr>
      <w:r w:rsidRPr="00072D31">
        <w:rPr>
          <w:b w:val="0"/>
          <w:noProof/>
        </w:rPr>
        <w:t xml:space="preserve">3. </w:t>
      </w:r>
      <w:r w:rsidR="00582D2B">
        <w:rPr>
          <w:b w:val="0"/>
          <w:noProof/>
        </w:rPr>
        <w:tab/>
      </w:r>
      <w:r w:rsidRPr="00072D31">
        <w:rPr>
          <w:b w:val="0"/>
        </w:rPr>
        <w:t xml:space="preserve">Gershman B, Shui IM, </w:t>
      </w:r>
      <w:r w:rsidRPr="00582D2B">
        <w:t>Mucci LA</w:t>
      </w:r>
      <w:r w:rsidRPr="00072D31">
        <w:rPr>
          <w:b w:val="0"/>
        </w:rPr>
        <w:t>.</w:t>
      </w:r>
      <w:r w:rsidR="00582D2B">
        <w:rPr>
          <w:b w:val="0"/>
        </w:rPr>
        <w:t xml:space="preserve"> </w:t>
      </w:r>
      <w:hyperlink r:id="rId11" w:history="1">
        <w:r w:rsidRPr="00072D31">
          <w:rPr>
            <w:rStyle w:val="Hyperlink"/>
            <w:b w:val="0"/>
            <w:color w:val="auto"/>
            <w:u w:val="none"/>
          </w:rPr>
          <w:t>Reply from Authors re: Andrea Salonia. Androgens and Prostate Cancer: We Are Still (Almost) Completely Ignorant. Eur Urol. In press. http://dx.doi.org/10.1016/j.eururo.2013.02.041: Androgens and Prostate Cancer: Clinical Implications and Future Directions.</w:t>
        </w:r>
      </w:hyperlink>
      <w:r w:rsidRPr="00582D2B">
        <w:rPr>
          <w:rStyle w:val="Hyperlink"/>
          <w:b w:val="0"/>
          <w:color w:val="auto"/>
          <w:u w:val="none"/>
        </w:rPr>
        <w:t xml:space="preserve"> Eur Urol. 2013 Mar 19. doi:pii: S0302-2838(13)00252-2.</w:t>
      </w:r>
      <w:r>
        <w:rPr>
          <w:rStyle w:val="apple-converted-space"/>
          <w:rFonts w:ascii="Arial" w:hAnsi="Arial" w:cs="Arial"/>
          <w:color w:val="000000"/>
          <w:sz w:val="18"/>
          <w:szCs w:val="18"/>
        </w:rPr>
        <w:t> </w:t>
      </w:r>
    </w:p>
    <w:p w14:paraId="4F270FA0" w14:textId="1A3813B3" w:rsidR="0004610C" w:rsidRDefault="0004610C" w:rsidP="00C15C14">
      <w:pPr>
        <w:rPr>
          <w:b/>
        </w:rPr>
      </w:pPr>
    </w:p>
    <w:p w14:paraId="4A01B6EA" w14:textId="288F3D86" w:rsidR="00C15C14" w:rsidRPr="00C15C14" w:rsidRDefault="00C15C14" w:rsidP="00C15C14">
      <w:pPr>
        <w:rPr>
          <w:b/>
        </w:rPr>
      </w:pPr>
      <w:r w:rsidRPr="00C15C14">
        <w:rPr>
          <w:b/>
        </w:rPr>
        <w:t>Thesis</w:t>
      </w:r>
    </w:p>
    <w:p w14:paraId="74588195" w14:textId="77777777" w:rsidR="0004610C" w:rsidRDefault="0004610C" w:rsidP="00C15C14">
      <w:pPr>
        <w:ind w:left="360" w:hanging="360"/>
        <w:rPr>
          <w:noProof/>
        </w:rPr>
      </w:pPr>
    </w:p>
    <w:p w14:paraId="3ED30ACC" w14:textId="77777777" w:rsidR="00C15C14" w:rsidRPr="00C15C14" w:rsidRDefault="00C15C14" w:rsidP="00C15C14">
      <w:pPr>
        <w:ind w:left="360" w:hanging="360"/>
      </w:pPr>
      <w:r w:rsidRPr="00C15C14">
        <w:rPr>
          <w:noProof/>
        </w:rPr>
        <w:t>1.</w:t>
      </w:r>
      <w:r w:rsidRPr="00C15C14">
        <w:rPr>
          <w:noProof/>
        </w:rPr>
        <w:tab/>
      </w:r>
      <w:r w:rsidRPr="00C15C14">
        <w:rPr>
          <w:b/>
          <w:noProof/>
        </w:rPr>
        <w:t>Mucci L</w:t>
      </w:r>
      <w:r w:rsidRPr="00C15C14">
        <w:rPr>
          <w:noProof/>
        </w:rPr>
        <w:t>. The Epidemiology of Periodontal Disease: Evidence from the Swedish Twin Registry. Boston, MA: Harvard School of Public Health; 2002.</w:t>
      </w:r>
    </w:p>
    <w:p w14:paraId="4151FB24" w14:textId="77777777" w:rsidR="00C15C14" w:rsidRDefault="00C15C14" w:rsidP="00CE0796">
      <w:pPr>
        <w:outlineLvl w:val="0"/>
        <w:rPr>
          <w:b/>
          <w:lang w:val="fr-FR"/>
        </w:rPr>
      </w:pPr>
    </w:p>
    <w:p w14:paraId="1BE2D7E1" w14:textId="72AB1D76" w:rsidR="00DB210A" w:rsidRPr="009661C4" w:rsidRDefault="00DB210A" w:rsidP="002C6A06">
      <w:pPr>
        <w:ind w:left="1080" w:hanging="720"/>
      </w:pPr>
    </w:p>
    <w:sectPr w:rsidR="00DB210A" w:rsidRPr="009661C4" w:rsidSect="007E0E33">
      <w:footerReference w:type="even" r:id="rId12"/>
      <w:footerReference w:type="default" r:id="rId13"/>
      <w:pgSz w:w="12240" w:h="15840"/>
      <w:pgMar w:top="1440" w:right="1296" w:bottom="1440" w:left="122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1A89FC" w14:textId="77777777" w:rsidR="00161610" w:rsidRDefault="00161610" w:rsidP="00AF643E">
      <w:pPr>
        <w:pStyle w:val="Footer"/>
      </w:pPr>
      <w:r>
        <w:separator/>
      </w:r>
    </w:p>
  </w:endnote>
  <w:endnote w:type="continuationSeparator" w:id="0">
    <w:p w14:paraId="444C29BA" w14:textId="77777777" w:rsidR="00161610" w:rsidRDefault="00161610" w:rsidP="00AF643E">
      <w:pPr>
        <w:pStyle w:val="Foot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0C765" w14:textId="77777777" w:rsidR="00161610" w:rsidRDefault="00161610" w:rsidP="00AF64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CE66B3" w14:textId="77777777" w:rsidR="00161610" w:rsidRDefault="00161610" w:rsidP="00387B8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1110C" w14:textId="77777777" w:rsidR="00161610" w:rsidRDefault="00161610" w:rsidP="00AF643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1513">
      <w:rPr>
        <w:rStyle w:val="PageNumber"/>
        <w:noProof/>
      </w:rPr>
      <w:t>1</w:t>
    </w:r>
    <w:r>
      <w:rPr>
        <w:rStyle w:val="PageNumber"/>
      </w:rPr>
      <w:fldChar w:fldCharType="end"/>
    </w:r>
  </w:p>
  <w:p w14:paraId="4F779F7F" w14:textId="77777777" w:rsidR="00161610" w:rsidRDefault="00161610" w:rsidP="00387B8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EA0FE" w14:textId="77777777" w:rsidR="00161610" w:rsidRDefault="00161610" w:rsidP="00AF643E">
      <w:pPr>
        <w:pStyle w:val="Footer"/>
      </w:pPr>
      <w:r>
        <w:separator/>
      </w:r>
    </w:p>
  </w:footnote>
  <w:footnote w:type="continuationSeparator" w:id="0">
    <w:p w14:paraId="71983E2E" w14:textId="77777777" w:rsidR="00161610" w:rsidRDefault="00161610" w:rsidP="00AF643E">
      <w:pPr>
        <w:pStyle w:val="Footer"/>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
    <w:nsid w:val="13710998"/>
    <w:multiLevelType w:val="hybridMultilevel"/>
    <w:tmpl w:val="72942610"/>
    <w:lvl w:ilvl="0" w:tplc="9548514A">
      <w:start w:val="45"/>
      <w:numFmt w:val="decimal"/>
      <w:pStyle w:val="Heading1"/>
      <w:lvlText w:val="%1."/>
      <w:lvlJc w:val="left"/>
      <w:pPr>
        <w:tabs>
          <w:tab w:val="num" w:pos="720"/>
        </w:tabs>
        <w:ind w:left="720" w:hanging="360"/>
      </w:pPr>
      <w:rPr>
        <w:rFonts w:ascii="Times New Roman" w:hAnsi="Times New Roman" w:hint="default"/>
        <w:b w:val="0"/>
        <w:i w:val="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8453365"/>
    <w:multiLevelType w:val="hybridMultilevel"/>
    <w:tmpl w:val="AB3A4886"/>
    <w:lvl w:ilvl="0" w:tplc="4B0A31B2">
      <w:start w:val="46"/>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8AD4AFB"/>
    <w:multiLevelType w:val="multilevel"/>
    <w:tmpl w:val="F1503F24"/>
    <w:lvl w:ilvl="0">
      <w:start w:val="45"/>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1C6D490E"/>
    <w:multiLevelType w:val="hybridMultilevel"/>
    <w:tmpl w:val="E15E5B9C"/>
    <w:lvl w:ilvl="0" w:tplc="7FBCC1A8">
      <w:start w:val="2007"/>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24CC546F"/>
    <w:multiLevelType w:val="multilevel"/>
    <w:tmpl w:val="C03E8718"/>
    <w:lvl w:ilvl="0">
      <w:start w:val="2006"/>
      <w:numFmt w:val="decimal"/>
      <w:lvlText w:val="%1"/>
      <w:lvlJc w:val="left"/>
      <w:pPr>
        <w:ind w:left="1035" w:hanging="1035"/>
      </w:pPr>
      <w:rPr>
        <w:rFonts w:hint="default"/>
      </w:rPr>
    </w:lvl>
    <w:lvl w:ilvl="1">
      <w:start w:val="2008"/>
      <w:numFmt w:val="decimalZero"/>
      <w:lvlText w:val="%1-%2"/>
      <w:lvlJc w:val="left"/>
      <w:pPr>
        <w:ind w:left="1755" w:hanging="1035"/>
      </w:pPr>
      <w:rPr>
        <w:rFonts w:hint="default"/>
      </w:rPr>
    </w:lvl>
    <w:lvl w:ilvl="2">
      <w:start w:val="1"/>
      <w:numFmt w:val="decimal"/>
      <w:lvlText w:val="%1-%2.%3"/>
      <w:lvlJc w:val="left"/>
      <w:pPr>
        <w:ind w:left="2475" w:hanging="1035"/>
      </w:pPr>
      <w:rPr>
        <w:rFonts w:hint="default"/>
      </w:rPr>
    </w:lvl>
    <w:lvl w:ilvl="3">
      <w:start w:val="1"/>
      <w:numFmt w:val="decimal"/>
      <w:lvlText w:val="%1-%2.%3.%4"/>
      <w:lvlJc w:val="left"/>
      <w:pPr>
        <w:ind w:left="3195" w:hanging="1035"/>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3629037C"/>
    <w:multiLevelType w:val="multilevel"/>
    <w:tmpl w:val="CFA8E89E"/>
    <w:lvl w:ilvl="0">
      <w:start w:val="2006"/>
      <w:numFmt w:val="decimal"/>
      <w:lvlText w:val="%1"/>
      <w:lvlJc w:val="left"/>
      <w:pPr>
        <w:tabs>
          <w:tab w:val="num" w:pos="1035"/>
        </w:tabs>
        <w:ind w:left="1035" w:hanging="1035"/>
      </w:pPr>
      <w:rPr>
        <w:rFonts w:hint="default"/>
      </w:rPr>
    </w:lvl>
    <w:lvl w:ilvl="1">
      <w:start w:val="2008"/>
      <w:numFmt w:val="decimalZero"/>
      <w:lvlText w:val="%1-%2"/>
      <w:lvlJc w:val="left"/>
      <w:pPr>
        <w:tabs>
          <w:tab w:val="num" w:pos="1755"/>
        </w:tabs>
        <w:ind w:left="1755" w:hanging="1035"/>
      </w:pPr>
      <w:rPr>
        <w:rFonts w:hint="default"/>
      </w:rPr>
    </w:lvl>
    <w:lvl w:ilvl="2">
      <w:start w:val="1"/>
      <w:numFmt w:val="decimal"/>
      <w:lvlText w:val="%1-%2.%3"/>
      <w:lvlJc w:val="left"/>
      <w:pPr>
        <w:tabs>
          <w:tab w:val="num" w:pos="2475"/>
        </w:tabs>
        <w:ind w:left="2475" w:hanging="1035"/>
      </w:pPr>
      <w:rPr>
        <w:rFonts w:hint="default"/>
      </w:rPr>
    </w:lvl>
    <w:lvl w:ilvl="3">
      <w:start w:val="1"/>
      <w:numFmt w:val="decimal"/>
      <w:lvlText w:val="%1-%2.%3.%4"/>
      <w:lvlJc w:val="left"/>
      <w:pPr>
        <w:tabs>
          <w:tab w:val="num" w:pos="3195"/>
        </w:tabs>
        <w:ind w:left="3195" w:hanging="1035"/>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7">
    <w:nsid w:val="368E2812"/>
    <w:multiLevelType w:val="hybridMultilevel"/>
    <w:tmpl w:val="82EE5426"/>
    <w:lvl w:ilvl="0" w:tplc="352AFCC4">
      <w:start w:val="2007"/>
      <w:numFmt w:val="decimal"/>
      <w:lvlText w:val="%1"/>
      <w:lvlJc w:val="left"/>
      <w:pPr>
        <w:tabs>
          <w:tab w:val="num" w:pos="2160"/>
        </w:tabs>
        <w:ind w:left="2160" w:hanging="144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nsid w:val="3C1943E6"/>
    <w:multiLevelType w:val="hybridMultilevel"/>
    <w:tmpl w:val="5622C46A"/>
    <w:lvl w:ilvl="0" w:tplc="69AA1D70">
      <w:start w:val="2007"/>
      <w:numFmt w:val="decimal"/>
      <w:lvlText w:val="%1"/>
      <w:lvlJc w:val="left"/>
      <w:pPr>
        <w:tabs>
          <w:tab w:val="num" w:pos="2160"/>
        </w:tabs>
        <w:ind w:left="2160" w:hanging="1440"/>
      </w:pPr>
      <w:rPr>
        <w:rFonts w:hint="default"/>
      </w:rPr>
    </w:lvl>
    <w:lvl w:ilvl="1" w:tplc="BC22D7CA">
      <w:start w:val="1"/>
      <w:numFmt w:val="decimal"/>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498E0E47"/>
    <w:multiLevelType w:val="hybridMultilevel"/>
    <w:tmpl w:val="8286BA32"/>
    <w:lvl w:ilvl="0" w:tplc="DB501016">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99D3DBD"/>
    <w:multiLevelType w:val="hybridMultilevel"/>
    <w:tmpl w:val="26D40E1A"/>
    <w:lvl w:ilvl="0" w:tplc="978A25EE">
      <w:start w:val="2006"/>
      <w:numFmt w:val="decimal"/>
      <w:lvlText w:val="%1-"/>
      <w:lvlJc w:val="left"/>
      <w:pPr>
        <w:tabs>
          <w:tab w:val="num" w:pos="2160"/>
        </w:tabs>
        <w:ind w:left="2160" w:hanging="1440"/>
      </w:pPr>
      <w:rPr>
        <w:rFonts w:hint="default"/>
      </w:rPr>
    </w:lvl>
    <w:lvl w:ilvl="1" w:tplc="5B80D3E8">
      <w:start w:val="2007"/>
      <w:numFmt w:val="decimal"/>
      <w:lvlText w:val="%2"/>
      <w:lvlJc w:val="left"/>
      <w:pPr>
        <w:tabs>
          <w:tab w:val="num" w:pos="1920"/>
        </w:tabs>
        <w:ind w:left="1920" w:hanging="480"/>
      </w:pPr>
      <w:rPr>
        <w:rFonts w:hint="default"/>
      </w:r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nsid w:val="4C371A4E"/>
    <w:multiLevelType w:val="hybridMultilevel"/>
    <w:tmpl w:val="CCB847A4"/>
    <w:lvl w:ilvl="0" w:tplc="0AB2CABA">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260786F"/>
    <w:multiLevelType w:val="multilevel"/>
    <w:tmpl w:val="1826B278"/>
    <w:lvl w:ilvl="0">
      <w:start w:val="2007"/>
      <w:numFmt w:val="decimal"/>
      <w:lvlText w:val="%1"/>
      <w:lvlJc w:val="left"/>
      <w:pPr>
        <w:tabs>
          <w:tab w:val="num" w:pos="795"/>
        </w:tabs>
        <w:ind w:left="795" w:hanging="795"/>
      </w:pPr>
      <w:rPr>
        <w:rFonts w:eastAsia="MS Mincho" w:hint="default"/>
      </w:rPr>
    </w:lvl>
    <w:lvl w:ilvl="1">
      <w:start w:val="8"/>
      <w:numFmt w:val="decimalZero"/>
      <w:lvlText w:val="%1-%2"/>
      <w:lvlJc w:val="left"/>
      <w:pPr>
        <w:tabs>
          <w:tab w:val="num" w:pos="1515"/>
        </w:tabs>
        <w:ind w:left="1515" w:hanging="795"/>
      </w:pPr>
      <w:rPr>
        <w:rFonts w:eastAsia="MS Mincho" w:hint="default"/>
      </w:rPr>
    </w:lvl>
    <w:lvl w:ilvl="2">
      <w:start w:val="1"/>
      <w:numFmt w:val="decimal"/>
      <w:lvlText w:val="%1-%2.%3"/>
      <w:lvlJc w:val="left"/>
      <w:pPr>
        <w:tabs>
          <w:tab w:val="num" w:pos="2235"/>
        </w:tabs>
        <w:ind w:left="2235" w:hanging="795"/>
      </w:pPr>
      <w:rPr>
        <w:rFonts w:eastAsia="MS Mincho" w:hint="default"/>
      </w:rPr>
    </w:lvl>
    <w:lvl w:ilvl="3">
      <w:start w:val="1"/>
      <w:numFmt w:val="decimal"/>
      <w:lvlText w:val="%1-%2.%3.%4"/>
      <w:lvlJc w:val="left"/>
      <w:pPr>
        <w:tabs>
          <w:tab w:val="num" w:pos="2955"/>
        </w:tabs>
        <w:ind w:left="2955" w:hanging="795"/>
      </w:pPr>
      <w:rPr>
        <w:rFonts w:eastAsia="MS Mincho" w:hint="default"/>
      </w:rPr>
    </w:lvl>
    <w:lvl w:ilvl="4">
      <w:start w:val="1"/>
      <w:numFmt w:val="decimal"/>
      <w:lvlText w:val="%1-%2.%3.%4.%5"/>
      <w:lvlJc w:val="left"/>
      <w:pPr>
        <w:tabs>
          <w:tab w:val="num" w:pos="3960"/>
        </w:tabs>
        <w:ind w:left="3960" w:hanging="1080"/>
      </w:pPr>
      <w:rPr>
        <w:rFonts w:eastAsia="MS Mincho" w:hint="default"/>
      </w:rPr>
    </w:lvl>
    <w:lvl w:ilvl="5">
      <w:start w:val="1"/>
      <w:numFmt w:val="decimal"/>
      <w:lvlText w:val="%1-%2.%3.%4.%5.%6"/>
      <w:lvlJc w:val="left"/>
      <w:pPr>
        <w:tabs>
          <w:tab w:val="num" w:pos="4680"/>
        </w:tabs>
        <w:ind w:left="4680" w:hanging="1080"/>
      </w:pPr>
      <w:rPr>
        <w:rFonts w:eastAsia="MS Mincho" w:hint="default"/>
      </w:rPr>
    </w:lvl>
    <w:lvl w:ilvl="6">
      <w:start w:val="1"/>
      <w:numFmt w:val="decimal"/>
      <w:lvlText w:val="%1-%2.%3.%4.%5.%6.%7"/>
      <w:lvlJc w:val="left"/>
      <w:pPr>
        <w:tabs>
          <w:tab w:val="num" w:pos="5760"/>
        </w:tabs>
        <w:ind w:left="5760" w:hanging="1440"/>
      </w:pPr>
      <w:rPr>
        <w:rFonts w:eastAsia="MS Mincho" w:hint="default"/>
      </w:rPr>
    </w:lvl>
    <w:lvl w:ilvl="7">
      <w:start w:val="1"/>
      <w:numFmt w:val="decimal"/>
      <w:lvlText w:val="%1-%2.%3.%4.%5.%6.%7.%8"/>
      <w:lvlJc w:val="left"/>
      <w:pPr>
        <w:tabs>
          <w:tab w:val="num" w:pos="6480"/>
        </w:tabs>
        <w:ind w:left="6480" w:hanging="1440"/>
      </w:pPr>
      <w:rPr>
        <w:rFonts w:eastAsia="MS Mincho" w:hint="default"/>
      </w:rPr>
    </w:lvl>
    <w:lvl w:ilvl="8">
      <w:start w:val="1"/>
      <w:numFmt w:val="decimal"/>
      <w:lvlText w:val="%1-%2.%3.%4.%5.%6.%7.%8.%9"/>
      <w:lvlJc w:val="left"/>
      <w:pPr>
        <w:tabs>
          <w:tab w:val="num" w:pos="7560"/>
        </w:tabs>
        <w:ind w:left="7560" w:hanging="1800"/>
      </w:pPr>
      <w:rPr>
        <w:rFonts w:eastAsia="MS Mincho" w:hint="default"/>
      </w:rPr>
    </w:lvl>
  </w:abstractNum>
  <w:abstractNum w:abstractNumId="13">
    <w:nsid w:val="56513A25"/>
    <w:multiLevelType w:val="hybridMultilevel"/>
    <w:tmpl w:val="0652E740"/>
    <w:lvl w:ilvl="0" w:tplc="F48647E8">
      <w:start w:val="2007"/>
      <w:numFmt w:val="decimal"/>
      <w:lvlText w:val="%1"/>
      <w:lvlJc w:val="left"/>
      <w:pPr>
        <w:tabs>
          <w:tab w:val="num" w:pos="2160"/>
        </w:tabs>
        <w:ind w:left="2160" w:hanging="144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4">
    <w:nsid w:val="5DC50BAD"/>
    <w:multiLevelType w:val="multilevel"/>
    <w:tmpl w:val="23B88CB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nsid w:val="63EC3042"/>
    <w:multiLevelType w:val="multilevel"/>
    <w:tmpl w:val="6FC8C540"/>
    <w:lvl w:ilvl="0">
      <w:start w:val="45"/>
      <w:numFmt w:val="decimal"/>
      <w:lvlText w:val="%1."/>
      <w:lvlJc w:val="left"/>
      <w:pPr>
        <w:tabs>
          <w:tab w:val="num" w:pos="720"/>
        </w:tabs>
        <w:ind w:left="720" w:hanging="360"/>
      </w:pPr>
      <w:rPr>
        <w:rFonts w:hint="default"/>
        <w:b w:val="0"/>
        <w:i w:val="0"/>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66D24124"/>
    <w:multiLevelType w:val="hybridMultilevel"/>
    <w:tmpl w:val="B704AF4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C04255F"/>
    <w:multiLevelType w:val="hybridMultilevel"/>
    <w:tmpl w:val="F4F29BFC"/>
    <w:lvl w:ilvl="0" w:tplc="D324B1DC">
      <w:start w:val="2006"/>
      <w:numFmt w:val="decimal"/>
      <w:lvlText w:val="%1-"/>
      <w:lvlJc w:val="left"/>
      <w:pPr>
        <w:tabs>
          <w:tab w:val="num" w:pos="2160"/>
        </w:tabs>
        <w:ind w:left="2160" w:hanging="144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nsid w:val="6C427989"/>
    <w:multiLevelType w:val="multilevel"/>
    <w:tmpl w:val="7BA870A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nsid w:val="70536BE6"/>
    <w:multiLevelType w:val="multilevel"/>
    <w:tmpl w:val="0F86D680"/>
    <w:lvl w:ilvl="0">
      <w:start w:val="45"/>
      <w:numFmt w:val="decimal"/>
      <w:lvlText w:val="%1."/>
      <w:lvlJc w:val="left"/>
      <w:pPr>
        <w:tabs>
          <w:tab w:val="num" w:pos="720"/>
        </w:tabs>
        <w:ind w:left="720" w:hanging="360"/>
      </w:pPr>
      <w:rPr>
        <w:rFonts w:hint="default"/>
        <w:b w:val="0"/>
        <w:i w:val="0"/>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713669D5"/>
    <w:multiLevelType w:val="hybridMultilevel"/>
    <w:tmpl w:val="97260344"/>
    <w:lvl w:ilvl="0" w:tplc="0FD02422">
      <w:start w:val="2006"/>
      <w:numFmt w:val="decimal"/>
      <w:lvlText w:val="%1-"/>
      <w:lvlJc w:val="left"/>
      <w:pPr>
        <w:tabs>
          <w:tab w:val="num" w:pos="2160"/>
        </w:tabs>
        <w:ind w:left="2160" w:hanging="1440"/>
      </w:pPr>
      <w:rPr>
        <w:rFonts w:hint="default"/>
      </w:rPr>
    </w:lvl>
    <w:lvl w:ilvl="1" w:tplc="C56EBFE2">
      <w:start w:val="2000"/>
      <w:numFmt w:val="decimal"/>
      <w:lvlText w:val="%2"/>
      <w:lvlJc w:val="left"/>
      <w:pPr>
        <w:tabs>
          <w:tab w:val="num" w:pos="1920"/>
        </w:tabs>
        <w:ind w:left="1920" w:hanging="48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1">
    <w:nsid w:val="79533E3E"/>
    <w:multiLevelType w:val="multilevel"/>
    <w:tmpl w:val="401001EC"/>
    <w:lvl w:ilvl="0">
      <w:start w:val="2008"/>
      <w:numFmt w:val="decimal"/>
      <w:lvlText w:val="%1"/>
      <w:lvlJc w:val="left"/>
      <w:pPr>
        <w:ind w:left="800" w:hanging="800"/>
      </w:pPr>
      <w:rPr>
        <w:rFonts w:hint="default"/>
      </w:rPr>
    </w:lvl>
    <w:lvl w:ilvl="1">
      <w:start w:val="11"/>
      <w:numFmt w:val="decimalZero"/>
      <w:lvlText w:val="%1-%2"/>
      <w:lvlJc w:val="left"/>
      <w:pPr>
        <w:ind w:left="1520" w:hanging="800"/>
      </w:pPr>
      <w:rPr>
        <w:rFonts w:hint="default"/>
      </w:rPr>
    </w:lvl>
    <w:lvl w:ilvl="2">
      <w:start w:val="1"/>
      <w:numFmt w:val="decimal"/>
      <w:lvlText w:val="%1-%2.%3"/>
      <w:lvlJc w:val="left"/>
      <w:pPr>
        <w:ind w:left="2240" w:hanging="800"/>
      </w:pPr>
      <w:rPr>
        <w:rFonts w:hint="default"/>
      </w:rPr>
    </w:lvl>
    <w:lvl w:ilvl="3">
      <w:start w:val="1"/>
      <w:numFmt w:val="decimal"/>
      <w:lvlText w:val="%1-%2.%3.%4"/>
      <w:lvlJc w:val="left"/>
      <w:pPr>
        <w:ind w:left="2960" w:hanging="80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nsid w:val="7A381152"/>
    <w:multiLevelType w:val="hybridMultilevel"/>
    <w:tmpl w:val="6DE45296"/>
    <w:lvl w:ilvl="0" w:tplc="4B0A31B2">
      <w:start w:val="46"/>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18"/>
  </w:num>
  <w:num w:numId="3">
    <w:abstractNumId w:val="22"/>
  </w:num>
  <w:num w:numId="4">
    <w:abstractNumId w:val="11"/>
  </w:num>
  <w:num w:numId="5">
    <w:abstractNumId w:val="2"/>
  </w:num>
  <w:num w:numId="6">
    <w:abstractNumId w:val="9"/>
  </w:num>
  <w:num w:numId="7">
    <w:abstractNumId w:val="10"/>
  </w:num>
  <w:num w:numId="8">
    <w:abstractNumId w:val="8"/>
  </w:num>
  <w:num w:numId="9">
    <w:abstractNumId w:val="17"/>
  </w:num>
  <w:num w:numId="10">
    <w:abstractNumId w:val="3"/>
  </w:num>
  <w:num w:numId="11">
    <w:abstractNumId w:val="15"/>
  </w:num>
  <w:num w:numId="12">
    <w:abstractNumId w:val="19"/>
  </w:num>
  <w:num w:numId="13">
    <w:abstractNumId w:val="20"/>
  </w:num>
  <w:num w:numId="14">
    <w:abstractNumId w:val="13"/>
  </w:num>
  <w:num w:numId="15">
    <w:abstractNumId w:val="4"/>
  </w:num>
  <w:num w:numId="16">
    <w:abstractNumId w:val="16"/>
  </w:num>
  <w:num w:numId="17">
    <w:abstractNumId w:val="7"/>
  </w:num>
  <w:num w:numId="18">
    <w:abstractNumId w:val="12"/>
  </w:num>
  <w:num w:numId="19">
    <w:abstractNumId w:val="0"/>
  </w:num>
  <w:num w:numId="20">
    <w:abstractNumId w:val="6"/>
  </w:num>
  <w:num w:numId="21">
    <w:abstractNumId w:val="5"/>
  </w:num>
  <w:num w:numId="22">
    <w:abstractNumId w:val="21"/>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210A"/>
    <w:rsid w:val="000020C2"/>
    <w:rsid w:val="00011FF9"/>
    <w:rsid w:val="00012D81"/>
    <w:rsid w:val="00015032"/>
    <w:rsid w:val="0001531F"/>
    <w:rsid w:val="00020ED6"/>
    <w:rsid w:val="0002124E"/>
    <w:rsid w:val="00021F33"/>
    <w:rsid w:val="00023980"/>
    <w:rsid w:val="0002529E"/>
    <w:rsid w:val="000274F5"/>
    <w:rsid w:val="00031CB7"/>
    <w:rsid w:val="000321DD"/>
    <w:rsid w:val="00037F15"/>
    <w:rsid w:val="00042013"/>
    <w:rsid w:val="00045A02"/>
    <w:rsid w:val="0004610C"/>
    <w:rsid w:val="000474A1"/>
    <w:rsid w:val="0005231A"/>
    <w:rsid w:val="000553D2"/>
    <w:rsid w:val="000566FA"/>
    <w:rsid w:val="00062E11"/>
    <w:rsid w:val="0006479A"/>
    <w:rsid w:val="00067EDF"/>
    <w:rsid w:val="0007085D"/>
    <w:rsid w:val="00070EF1"/>
    <w:rsid w:val="00072B73"/>
    <w:rsid w:val="00072D31"/>
    <w:rsid w:val="000744CF"/>
    <w:rsid w:val="00076B10"/>
    <w:rsid w:val="0008414C"/>
    <w:rsid w:val="00090CDE"/>
    <w:rsid w:val="00091218"/>
    <w:rsid w:val="00093494"/>
    <w:rsid w:val="00093C80"/>
    <w:rsid w:val="00093D08"/>
    <w:rsid w:val="00095C9F"/>
    <w:rsid w:val="000A4289"/>
    <w:rsid w:val="000B353F"/>
    <w:rsid w:val="000C2BF8"/>
    <w:rsid w:val="000C3045"/>
    <w:rsid w:val="000D1B93"/>
    <w:rsid w:val="000D1C01"/>
    <w:rsid w:val="000D3607"/>
    <w:rsid w:val="000E1801"/>
    <w:rsid w:val="000E47C5"/>
    <w:rsid w:val="000E7381"/>
    <w:rsid w:val="000F0F00"/>
    <w:rsid w:val="000F1F60"/>
    <w:rsid w:val="000F25CD"/>
    <w:rsid w:val="000F688D"/>
    <w:rsid w:val="000F7BA1"/>
    <w:rsid w:val="00100540"/>
    <w:rsid w:val="00105559"/>
    <w:rsid w:val="00115550"/>
    <w:rsid w:val="001222A3"/>
    <w:rsid w:val="00124F14"/>
    <w:rsid w:val="001315F5"/>
    <w:rsid w:val="00131E76"/>
    <w:rsid w:val="00133A67"/>
    <w:rsid w:val="00133B1D"/>
    <w:rsid w:val="0013518F"/>
    <w:rsid w:val="00137B47"/>
    <w:rsid w:val="00140BC3"/>
    <w:rsid w:val="0014378C"/>
    <w:rsid w:val="00144B03"/>
    <w:rsid w:val="00146C23"/>
    <w:rsid w:val="001473C6"/>
    <w:rsid w:val="00147A07"/>
    <w:rsid w:val="001509DF"/>
    <w:rsid w:val="0015122E"/>
    <w:rsid w:val="00153F70"/>
    <w:rsid w:val="00154D1E"/>
    <w:rsid w:val="00154F61"/>
    <w:rsid w:val="00160630"/>
    <w:rsid w:val="00161610"/>
    <w:rsid w:val="0016475D"/>
    <w:rsid w:val="00166407"/>
    <w:rsid w:val="00167111"/>
    <w:rsid w:val="00170E41"/>
    <w:rsid w:val="0017385D"/>
    <w:rsid w:val="00173B8B"/>
    <w:rsid w:val="00174B9E"/>
    <w:rsid w:val="00180526"/>
    <w:rsid w:val="0018644B"/>
    <w:rsid w:val="00190378"/>
    <w:rsid w:val="001910B3"/>
    <w:rsid w:val="0019296F"/>
    <w:rsid w:val="00194360"/>
    <w:rsid w:val="00195F66"/>
    <w:rsid w:val="001A5D77"/>
    <w:rsid w:val="001A7170"/>
    <w:rsid w:val="001B3B20"/>
    <w:rsid w:val="001B62E8"/>
    <w:rsid w:val="001B674A"/>
    <w:rsid w:val="001C325F"/>
    <w:rsid w:val="001D3060"/>
    <w:rsid w:val="001E4869"/>
    <w:rsid w:val="001E4C6A"/>
    <w:rsid w:val="001F0733"/>
    <w:rsid w:val="001F40DA"/>
    <w:rsid w:val="001F44EF"/>
    <w:rsid w:val="001F61B0"/>
    <w:rsid w:val="00202647"/>
    <w:rsid w:val="0020362C"/>
    <w:rsid w:val="002060D9"/>
    <w:rsid w:val="002143B1"/>
    <w:rsid w:val="00215B03"/>
    <w:rsid w:val="00221034"/>
    <w:rsid w:val="002271ED"/>
    <w:rsid w:val="00230CBA"/>
    <w:rsid w:val="00233447"/>
    <w:rsid w:val="00234D16"/>
    <w:rsid w:val="00243C0F"/>
    <w:rsid w:val="00244673"/>
    <w:rsid w:val="00244EF4"/>
    <w:rsid w:val="00245552"/>
    <w:rsid w:val="00245A50"/>
    <w:rsid w:val="002515EA"/>
    <w:rsid w:val="00253BA2"/>
    <w:rsid w:val="00254316"/>
    <w:rsid w:val="0025729B"/>
    <w:rsid w:val="00257DD2"/>
    <w:rsid w:val="00257EFB"/>
    <w:rsid w:val="002611F8"/>
    <w:rsid w:val="0026475D"/>
    <w:rsid w:val="00267671"/>
    <w:rsid w:val="00271A47"/>
    <w:rsid w:val="00274F00"/>
    <w:rsid w:val="00276771"/>
    <w:rsid w:val="002776B4"/>
    <w:rsid w:val="0028221B"/>
    <w:rsid w:val="00285412"/>
    <w:rsid w:val="00285E49"/>
    <w:rsid w:val="00290A1E"/>
    <w:rsid w:val="0029462B"/>
    <w:rsid w:val="002A3C93"/>
    <w:rsid w:val="002A64BC"/>
    <w:rsid w:val="002B50E9"/>
    <w:rsid w:val="002B5A1C"/>
    <w:rsid w:val="002B6196"/>
    <w:rsid w:val="002C1D4F"/>
    <w:rsid w:val="002C6077"/>
    <w:rsid w:val="002C6A06"/>
    <w:rsid w:val="002D6C09"/>
    <w:rsid w:val="002D7F85"/>
    <w:rsid w:val="002E1572"/>
    <w:rsid w:val="002E3154"/>
    <w:rsid w:val="002E4AA6"/>
    <w:rsid w:val="002E70FD"/>
    <w:rsid w:val="002E78BC"/>
    <w:rsid w:val="002F171F"/>
    <w:rsid w:val="002F35F7"/>
    <w:rsid w:val="002F4EA3"/>
    <w:rsid w:val="002F5E99"/>
    <w:rsid w:val="002F7799"/>
    <w:rsid w:val="003016AB"/>
    <w:rsid w:val="00301AD1"/>
    <w:rsid w:val="00302586"/>
    <w:rsid w:val="00315F90"/>
    <w:rsid w:val="003161AC"/>
    <w:rsid w:val="00325ED8"/>
    <w:rsid w:val="00330A57"/>
    <w:rsid w:val="00331B32"/>
    <w:rsid w:val="00340332"/>
    <w:rsid w:val="00340896"/>
    <w:rsid w:val="00340B28"/>
    <w:rsid w:val="0034240A"/>
    <w:rsid w:val="00343E19"/>
    <w:rsid w:val="00346D9E"/>
    <w:rsid w:val="0035127B"/>
    <w:rsid w:val="00353660"/>
    <w:rsid w:val="00354F34"/>
    <w:rsid w:val="00355012"/>
    <w:rsid w:val="003552BE"/>
    <w:rsid w:val="003745AF"/>
    <w:rsid w:val="003778A7"/>
    <w:rsid w:val="003779B5"/>
    <w:rsid w:val="00381486"/>
    <w:rsid w:val="003827A4"/>
    <w:rsid w:val="00382CD0"/>
    <w:rsid w:val="0038569E"/>
    <w:rsid w:val="00386056"/>
    <w:rsid w:val="00387B8C"/>
    <w:rsid w:val="00393B08"/>
    <w:rsid w:val="003A072D"/>
    <w:rsid w:val="003A3112"/>
    <w:rsid w:val="003A5214"/>
    <w:rsid w:val="003B0590"/>
    <w:rsid w:val="003B24D0"/>
    <w:rsid w:val="003C220D"/>
    <w:rsid w:val="003C3102"/>
    <w:rsid w:val="003C4AB5"/>
    <w:rsid w:val="003C5BBB"/>
    <w:rsid w:val="003D112E"/>
    <w:rsid w:val="003D1268"/>
    <w:rsid w:val="003D3318"/>
    <w:rsid w:val="003E34AB"/>
    <w:rsid w:val="003E6F60"/>
    <w:rsid w:val="00401240"/>
    <w:rsid w:val="00401726"/>
    <w:rsid w:val="0040373B"/>
    <w:rsid w:val="004039A7"/>
    <w:rsid w:val="004047F4"/>
    <w:rsid w:val="004052FD"/>
    <w:rsid w:val="00411EF0"/>
    <w:rsid w:val="0041550F"/>
    <w:rsid w:val="00415534"/>
    <w:rsid w:val="00416529"/>
    <w:rsid w:val="0042585B"/>
    <w:rsid w:val="0043149D"/>
    <w:rsid w:val="0043191F"/>
    <w:rsid w:val="00434A70"/>
    <w:rsid w:val="004374FA"/>
    <w:rsid w:val="00446B89"/>
    <w:rsid w:val="00450450"/>
    <w:rsid w:val="004567AD"/>
    <w:rsid w:val="00457817"/>
    <w:rsid w:val="00457AFF"/>
    <w:rsid w:val="00457CDD"/>
    <w:rsid w:val="004627CF"/>
    <w:rsid w:val="00463906"/>
    <w:rsid w:val="00463FA3"/>
    <w:rsid w:val="0047094C"/>
    <w:rsid w:val="004712A8"/>
    <w:rsid w:val="004719AA"/>
    <w:rsid w:val="004755DC"/>
    <w:rsid w:val="00476925"/>
    <w:rsid w:val="004775F5"/>
    <w:rsid w:val="00477641"/>
    <w:rsid w:val="00483A36"/>
    <w:rsid w:val="004A518B"/>
    <w:rsid w:val="004B0E81"/>
    <w:rsid w:val="004B5A9F"/>
    <w:rsid w:val="004B65C6"/>
    <w:rsid w:val="004B7F0D"/>
    <w:rsid w:val="004C2F7A"/>
    <w:rsid w:val="004C3C2C"/>
    <w:rsid w:val="004C5121"/>
    <w:rsid w:val="004C577E"/>
    <w:rsid w:val="004C6771"/>
    <w:rsid w:val="004C7E69"/>
    <w:rsid w:val="004D4C67"/>
    <w:rsid w:val="004E31B9"/>
    <w:rsid w:val="004E3E08"/>
    <w:rsid w:val="004F030F"/>
    <w:rsid w:val="004F0449"/>
    <w:rsid w:val="004F18F7"/>
    <w:rsid w:val="004F1AEB"/>
    <w:rsid w:val="004F37DD"/>
    <w:rsid w:val="005122E4"/>
    <w:rsid w:val="00516BD8"/>
    <w:rsid w:val="00516EF7"/>
    <w:rsid w:val="00517D6C"/>
    <w:rsid w:val="00523F8C"/>
    <w:rsid w:val="00527A57"/>
    <w:rsid w:val="00530F3E"/>
    <w:rsid w:val="00531A75"/>
    <w:rsid w:val="005334F8"/>
    <w:rsid w:val="005407A0"/>
    <w:rsid w:val="00547A57"/>
    <w:rsid w:val="00552523"/>
    <w:rsid w:val="00554B58"/>
    <w:rsid w:val="00555681"/>
    <w:rsid w:val="00556268"/>
    <w:rsid w:val="00557F7B"/>
    <w:rsid w:val="005603E7"/>
    <w:rsid w:val="00562A3A"/>
    <w:rsid w:val="00565D1A"/>
    <w:rsid w:val="00566C69"/>
    <w:rsid w:val="0057030C"/>
    <w:rsid w:val="00581E39"/>
    <w:rsid w:val="00581E8E"/>
    <w:rsid w:val="00582D2B"/>
    <w:rsid w:val="00583142"/>
    <w:rsid w:val="00586100"/>
    <w:rsid w:val="00592E58"/>
    <w:rsid w:val="005937BE"/>
    <w:rsid w:val="005A00C8"/>
    <w:rsid w:val="005A2D23"/>
    <w:rsid w:val="005A3768"/>
    <w:rsid w:val="005A6328"/>
    <w:rsid w:val="005B18D0"/>
    <w:rsid w:val="005B28EA"/>
    <w:rsid w:val="005B398B"/>
    <w:rsid w:val="005C2CF1"/>
    <w:rsid w:val="005C4B6D"/>
    <w:rsid w:val="005D08F1"/>
    <w:rsid w:val="005D5204"/>
    <w:rsid w:val="005D53F4"/>
    <w:rsid w:val="005E4FC8"/>
    <w:rsid w:val="005F43BB"/>
    <w:rsid w:val="005F4611"/>
    <w:rsid w:val="00603347"/>
    <w:rsid w:val="0060372B"/>
    <w:rsid w:val="006059C9"/>
    <w:rsid w:val="0060710F"/>
    <w:rsid w:val="00612C56"/>
    <w:rsid w:val="00613A8A"/>
    <w:rsid w:val="006170EA"/>
    <w:rsid w:val="00620892"/>
    <w:rsid w:val="00622331"/>
    <w:rsid w:val="006232E1"/>
    <w:rsid w:val="0062341D"/>
    <w:rsid w:val="00625911"/>
    <w:rsid w:val="006404B8"/>
    <w:rsid w:val="0064782C"/>
    <w:rsid w:val="006518F9"/>
    <w:rsid w:val="006544B4"/>
    <w:rsid w:val="00654CDB"/>
    <w:rsid w:val="00657B70"/>
    <w:rsid w:val="00657F1F"/>
    <w:rsid w:val="00662A0E"/>
    <w:rsid w:val="0066492D"/>
    <w:rsid w:val="00665B18"/>
    <w:rsid w:val="00665E2B"/>
    <w:rsid w:val="00667A5B"/>
    <w:rsid w:val="00671C78"/>
    <w:rsid w:val="00674A48"/>
    <w:rsid w:val="0067549A"/>
    <w:rsid w:val="00676454"/>
    <w:rsid w:val="00680034"/>
    <w:rsid w:val="00682D99"/>
    <w:rsid w:val="006847C9"/>
    <w:rsid w:val="00686AA0"/>
    <w:rsid w:val="00686FE3"/>
    <w:rsid w:val="00687AC2"/>
    <w:rsid w:val="00693A34"/>
    <w:rsid w:val="00695FAA"/>
    <w:rsid w:val="00696B79"/>
    <w:rsid w:val="00696E80"/>
    <w:rsid w:val="00696F5A"/>
    <w:rsid w:val="006A0F28"/>
    <w:rsid w:val="006B49A0"/>
    <w:rsid w:val="006D1D7D"/>
    <w:rsid w:val="006D2AE9"/>
    <w:rsid w:val="006D3A76"/>
    <w:rsid w:val="006D72FE"/>
    <w:rsid w:val="006E52D4"/>
    <w:rsid w:val="006F102A"/>
    <w:rsid w:val="006F1AB2"/>
    <w:rsid w:val="006F1AF1"/>
    <w:rsid w:val="006F236E"/>
    <w:rsid w:val="006F23AD"/>
    <w:rsid w:val="007042E6"/>
    <w:rsid w:val="00704630"/>
    <w:rsid w:val="00704E59"/>
    <w:rsid w:val="00705AC8"/>
    <w:rsid w:val="00712472"/>
    <w:rsid w:val="007128EF"/>
    <w:rsid w:val="00713AF5"/>
    <w:rsid w:val="007307DA"/>
    <w:rsid w:val="007376D8"/>
    <w:rsid w:val="00740404"/>
    <w:rsid w:val="007412CC"/>
    <w:rsid w:val="007426F7"/>
    <w:rsid w:val="00746884"/>
    <w:rsid w:val="007506FC"/>
    <w:rsid w:val="007508F3"/>
    <w:rsid w:val="0075118A"/>
    <w:rsid w:val="007527CA"/>
    <w:rsid w:val="00752887"/>
    <w:rsid w:val="007544FA"/>
    <w:rsid w:val="0075479B"/>
    <w:rsid w:val="00756B23"/>
    <w:rsid w:val="007579FF"/>
    <w:rsid w:val="00761528"/>
    <w:rsid w:val="00762C79"/>
    <w:rsid w:val="007717C2"/>
    <w:rsid w:val="00773C3F"/>
    <w:rsid w:val="0077518C"/>
    <w:rsid w:val="00776EDD"/>
    <w:rsid w:val="00777C3D"/>
    <w:rsid w:val="0078248C"/>
    <w:rsid w:val="00785A83"/>
    <w:rsid w:val="0078610F"/>
    <w:rsid w:val="00787F75"/>
    <w:rsid w:val="00790528"/>
    <w:rsid w:val="007A0220"/>
    <w:rsid w:val="007A1A8F"/>
    <w:rsid w:val="007A2358"/>
    <w:rsid w:val="007A2E02"/>
    <w:rsid w:val="007B0617"/>
    <w:rsid w:val="007B1070"/>
    <w:rsid w:val="007B1796"/>
    <w:rsid w:val="007B2193"/>
    <w:rsid w:val="007B24B8"/>
    <w:rsid w:val="007B4843"/>
    <w:rsid w:val="007B4F10"/>
    <w:rsid w:val="007B4F97"/>
    <w:rsid w:val="007B77AB"/>
    <w:rsid w:val="007C0693"/>
    <w:rsid w:val="007D3CEC"/>
    <w:rsid w:val="007D4D61"/>
    <w:rsid w:val="007E0E33"/>
    <w:rsid w:val="007E5112"/>
    <w:rsid w:val="007F1B97"/>
    <w:rsid w:val="00804E77"/>
    <w:rsid w:val="00806066"/>
    <w:rsid w:val="00807FCA"/>
    <w:rsid w:val="008106FF"/>
    <w:rsid w:val="00810C2D"/>
    <w:rsid w:val="008114B4"/>
    <w:rsid w:val="008120CB"/>
    <w:rsid w:val="0081448B"/>
    <w:rsid w:val="0081509F"/>
    <w:rsid w:val="0081614D"/>
    <w:rsid w:val="00816CA4"/>
    <w:rsid w:val="00820279"/>
    <w:rsid w:val="00822828"/>
    <w:rsid w:val="00822DA5"/>
    <w:rsid w:val="008236A2"/>
    <w:rsid w:val="00825047"/>
    <w:rsid w:val="008251B2"/>
    <w:rsid w:val="00826FEF"/>
    <w:rsid w:val="008308C6"/>
    <w:rsid w:val="00832562"/>
    <w:rsid w:val="00835253"/>
    <w:rsid w:val="0083663C"/>
    <w:rsid w:val="00836D05"/>
    <w:rsid w:val="008378F3"/>
    <w:rsid w:val="00844569"/>
    <w:rsid w:val="0084545D"/>
    <w:rsid w:val="0085080F"/>
    <w:rsid w:val="008514DC"/>
    <w:rsid w:val="00852BB2"/>
    <w:rsid w:val="0085475A"/>
    <w:rsid w:val="00856732"/>
    <w:rsid w:val="00866C89"/>
    <w:rsid w:val="00872DF2"/>
    <w:rsid w:val="008751BD"/>
    <w:rsid w:val="0087706E"/>
    <w:rsid w:val="00881513"/>
    <w:rsid w:val="00885891"/>
    <w:rsid w:val="00887E3B"/>
    <w:rsid w:val="00891935"/>
    <w:rsid w:val="00895004"/>
    <w:rsid w:val="008968BE"/>
    <w:rsid w:val="00896A60"/>
    <w:rsid w:val="00897CA2"/>
    <w:rsid w:val="008A0C20"/>
    <w:rsid w:val="008A161E"/>
    <w:rsid w:val="008A26E7"/>
    <w:rsid w:val="008A341D"/>
    <w:rsid w:val="008A5FAE"/>
    <w:rsid w:val="008A67D7"/>
    <w:rsid w:val="008B0100"/>
    <w:rsid w:val="008B1613"/>
    <w:rsid w:val="008B21EE"/>
    <w:rsid w:val="008B2E93"/>
    <w:rsid w:val="008B3ABA"/>
    <w:rsid w:val="008B4DD9"/>
    <w:rsid w:val="008B590C"/>
    <w:rsid w:val="008B6B99"/>
    <w:rsid w:val="008C02DE"/>
    <w:rsid w:val="008C761B"/>
    <w:rsid w:val="008D0458"/>
    <w:rsid w:val="008D1AFB"/>
    <w:rsid w:val="008D27CB"/>
    <w:rsid w:val="008E0072"/>
    <w:rsid w:val="008E7CB4"/>
    <w:rsid w:val="00903779"/>
    <w:rsid w:val="009039DD"/>
    <w:rsid w:val="009043FC"/>
    <w:rsid w:val="009062D7"/>
    <w:rsid w:val="00906B75"/>
    <w:rsid w:val="00911D63"/>
    <w:rsid w:val="0091253D"/>
    <w:rsid w:val="00912A91"/>
    <w:rsid w:val="00913556"/>
    <w:rsid w:val="00913D5B"/>
    <w:rsid w:val="00914403"/>
    <w:rsid w:val="0091547A"/>
    <w:rsid w:val="00916C00"/>
    <w:rsid w:val="009205A7"/>
    <w:rsid w:val="00923038"/>
    <w:rsid w:val="00924626"/>
    <w:rsid w:val="009271C3"/>
    <w:rsid w:val="00931617"/>
    <w:rsid w:val="00932199"/>
    <w:rsid w:val="00940758"/>
    <w:rsid w:val="0094137F"/>
    <w:rsid w:val="009440F3"/>
    <w:rsid w:val="0094478A"/>
    <w:rsid w:val="00947989"/>
    <w:rsid w:val="00950F9C"/>
    <w:rsid w:val="00951A04"/>
    <w:rsid w:val="009524EF"/>
    <w:rsid w:val="009541A2"/>
    <w:rsid w:val="0096040C"/>
    <w:rsid w:val="009604C8"/>
    <w:rsid w:val="0096093E"/>
    <w:rsid w:val="00962308"/>
    <w:rsid w:val="009661C4"/>
    <w:rsid w:val="00967026"/>
    <w:rsid w:val="009675D5"/>
    <w:rsid w:val="0097035E"/>
    <w:rsid w:val="009726A4"/>
    <w:rsid w:val="009748D4"/>
    <w:rsid w:val="00975629"/>
    <w:rsid w:val="009767C7"/>
    <w:rsid w:val="00976B46"/>
    <w:rsid w:val="009819AB"/>
    <w:rsid w:val="0099212C"/>
    <w:rsid w:val="00992694"/>
    <w:rsid w:val="009939AC"/>
    <w:rsid w:val="00993D30"/>
    <w:rsid w:val="00995352"/>
    <w:rsid w:val="009969FC"/>
    <w:rsid w:val="009A19AC"/>
    <w:rsid w:val="009A46F6"/>
    <w:rsid w:val="009A602B"/>
    <w:rsid w:val="009B4A21"/>
    <w:rsid w:val="009B6C2E"/>
    <w:rsid w:val="009B763A"/>
    <w:rsid w:val="009C4CAF"/>
    <w:rsid w:val="009C73C3"/>
    <w:rsid w:val="009D0092"/>
    <w:rsid w:val="009D3EB1"/>
    <w:rsid w:val="009D42D7"/>
    <w:rsid w:val="009D73DB"/>
    <w:rsid w:val="009E1975"/>
    <w:rsid w:val="009E219B"/>
    <w:rsid w:val="009E6E31"/>
    <w:rsid w:val="009E6E98"/>
    <w:rsid w:val="009F05FD"/>
    <w:rsid w:val="009F33FA"/>
    <w:rsid w:val="009F3FDF"/>
    <w:rsid w:val="009F4986"/>
    <w:rsid w:val="00A02A09"/>
    <w:rsid w:val="00A0467D"/>
    <w:rsid w:val="00A04F94"/>
    <w:rsid w:val="00A07ED8"/>
    <w:rsid w:val="00A14235"/>
    <w:rsid w:val="00A1545A"/>
    <w:rsid w:val="00A16BFF"/>
    <w:rsid w:val="00A17A6D"/>
    <w:rsid w:val="00A21AEA"/>
    <w:rsid w:val="00A21C09"/>
    <w:rsid w:val="00A30D85"/>
    <w:rsid w:val="00A30E44"/>
    <w:rsid w:val="00A32363"/>
    <w:rsid w:val="00A35DF2"/>
    <w:rsid w:val="00A37955"/>
    <w:rsid w:val="00A37CB8"/>
    <w:rsid w:val="00A428E6"/>
    <w:rsid w:val="00A42F94"/>
    <w:rsid w:val="00A44C5A"/>
    <w:rsid w:val="00A4516E"/>
    <w:rsid w:val="00A46A30"/>
    <w:rsid w:val="00A553DE"/>
    <w:rsid w:val="00A5737C"/>
    <w:rsid w:val="00A6041A"/>
    <w:rsid w:val="00A607B4"/>
    <w:rsid w:val="00A64341"/>
    <w:rsid w:val="00A656F4"/>
    <w:rsid w:val="00A70E1C"/>
    <w:rsid w:val="00A72B03"/>
    <w:rsid w:val="00A73B45"/>
    <w:rsid w:val="00A742C3"/>
    <w:rsid w:val="00A77782"/>
    <w:rsid w:val="00A77C95"/>
    <w:rsid w:val="00A77D91"/>
    <w:rsid w:val="00A81100"/>
    <w:rsid w:val="00A8536C"/>
    <w:rsid w:val="00A870ED"/>
    <w:rsid w:val="00A92C07"/>
    <w:rsid w:val="00A958BD"/>
    <w:rsid w:val="00A961F5"/>
    <w:rsid w:val="00A965A8"/>
    <w:rsid w:val="00A9711F"/>
    <w:rsid w:val="00AA2140"/>
    <w:rsid w:val="00AA452D"/>
    <w:rsid w:val="00AA4EB8"/>
    <w:rsid w:val="00AB66FE"/>
    <w:rsid w:val="00AC144F"/>
    <w:rsid w:val="00AC4B2A"/>
    <w:rsid w:val="00AC4C6C"/>
    <w:rsid w:val="00AD0E26"/>
    <w:rsid w:val="00AD3E46"/>
    <w:rsid w:val="00AD4054"/>
    <w:rsid w:val="00AD6271"/>
    <w:rsid w:val="00AD6C3D"/>
    <w:rsid w:val="00AE03AB"/>
    <w:rsid w:val="00AE3DB4"/>
    <w:rsid w:val="00AE446C"/>
    <w:rsid w:val="00AE64D2"/>
    <w:rsid w:val="00AE7DAC"/>
    <w:rsid w:val="00AF643E"/>
    <w:rsid w:val="00B02C5F"/>
    <w:rsid w:val="00B02F98"/>
    <w:rsid w:val="00B0729B"/>
    <w:rsid w:val="00B1041D"/>
    <w:rsid w:val="00B1157C"/>
    <w:rsid w:val="00B1186A"/>
    <w:rsid w:val="00B12802"/>
    <w:rsid w:val="00B13B65"/>
    <w:rsid w:val="00B14665"/>
    <w:rsid w:val="00B14B48"/>
    <w:rsid w:val="00B15EE4"/>
    <w:rsid w:val="00B16B4D"/>
    <w:rsid w:val="00B24116"/>
    <w:rsid w:val="00B2590A"/>
    <w:rsid w:val="00B26A36"/>
    <w:rsid w:val="00B27F97"/>
    <w:rsid w:val="00B31118"/>
    <w:rsid w:val="00B312E3"/>
    <w:rsid w:val="00B32403"/>
    <w:rsid w:val="00B32A67"/>
    <w:rsid w:val="00B36B6C"/>
    <w:rsid w:val="00B4190F"/>
    <w:rsid w:val="00B43395"/>
    <w:rsid w:val="00B436A8"/>
    <w:rsid w:val="00B458D7"/>
    <w:rsid w:val="00B479EA"/>
    <w:rsid w:val="00B47B7E"/>
    <w:rsid w:val="00B52079"/>
    <w:rsid w:val="00B52CD3"/>
    <w:rsid w:val="00B5794D"/>
    <w:rsid w:val="00B62B43"/>
    <w:rsid w:val="00B6523B"/>
    <w:rsid w:val="00B7194D"/>
    <w:rsid w:val="00B741E8"/>
    <w:rsid w:val="00B7797D"/>
    <w:rsid w:val="00B83C4E"/>
    <w:rsid w:val="00B87BF9"/>
    <w:rsid w:val="00B933B1"/>
    <w:rsid w:val="00B93FCB"/>
    <w:rsid w:val="00B95671"/>
    <w:rsid w:val="00B9790C"/>
    <w:rsid w:val="00BA5BF3"/>
    <w:rsid w:val="00BA78BD"/>
    <w:rsid w:val="00BB0C8C"/>
    <w:rsid w:val="00BB4F68"/>
    <w:rsid w:val="00BB584A"/>
    <w:rsid w:val="00BB6C32"/>
    <w:rsid w:val="00BC16FC"/>
    <w:rsid w:val="00BC3542"/>
    <w:rsid w:val="00BC356E"/>
    <w:rsid w:val="00BD3442"/>
    <w:rsid w:val="00BD5805"/>
    <w:rsid w:val="00BE2E84"/>
    <w:rsid w:val="00BE3FD4"/>
    <w:rsid w:val="00BE4F23"/>
    <w:rsid w:val="00BE6B75"/>
    <w:rsid w:val="00BF2638"/>
    <w:rsid w:val="00BF6A4F"/>
    <w:rsid w:val="00BF6F3A"/>
    <w:rsid w:val="00C02A67"/>
    <w:rsid w:val="00C03C75"/>
    <w:rsid w:val="00C07957"/>
    <w:rsid w:val="00C10A72"/>
    <w:rsid w:val="00C1294B"/>
    <w:rsid w:val="00C15C14"/>
    <w:rsid w:val="00C175A9"/>
    <w:rsid w:val="00C22667"/>
    <w:rsid w:val="00C242A4"/>
    <w:rsid w:val="00C25DA0"/>
    <w:rsid w:val="00C27771"/>
    <w:rsid w:val="00C27A2C"/>
    <w:rsid w:val="00C42E4A"/>
    <w:rsid w:val="00C468B8"/>
    <w:rsid w:val="00C46D25"/>
    <w:rsid w:val="00C46FD5"/>
    <w:rsid w:val="00C47F4D"/>
    <w:rsid w:val="00C51816"/>
    <w:rsid w:val="00C53891"/>
    <w:rsid w:val="00C57454"/>
    <w:rsid w:val="00C6272C"/>
    <w:rsid w:val="00C62AD8"/>
    <w:rsid w:val="00C709AA"/>
    <w:rsid w:val="00C76B25"/>
    <w:rsid w:val="00C772BE"/>
    <w:rsid w:val="00C83E9E"/>
    <w:rsid w:val="00C92F16"/>
    <w:rsid w:val="00C93212"/>
    <w:rsid w:val="00C96BF7"/>
    <w:rsid w:val="00CA2298"/>
    <w:rsid w:val="00CA360A"/>
    <w:rsid w:val="00CA5A71"/>
    <w:rsid w:val="00CA705A"/>
    <w:rsid w:val="00CB1106"/>
    <w:rsid w:val="00CB17D0"/>
    <w:rsid w:val="00CB1D03"/>
    <w:rsid w:val="00CB32D1"/>
    <w:rsid w:val="00CB3898"/>
    <w:rsid w:val="00CB42CD"/>
    <w:rsid w:val="00CB4C24"/>
    <w:rsid w:val="00CB550F"/>
    <w:rsid w:val="00CB5E4B"/>
    <w:rsid w:val="00CC0447"/>
    <w:rsid w:val="00CC2E90"/>
    <w:rsid w:val="00CC6558"/>
    <w:rsid w:val="00CD1CB9"/>
    <w:rsid w:val="00CD585F"/>
    <w:rsid w:val="00CE0796"/>
    <w:rsid w:val="00CE0DCA"/>
    <w:rsid w:val="00CE11F0"/>
    <w:rsid w:val="00CE3EE2"/>
    <w:rsid w:val="00CE6AB1"/>
    <w:rsid w:val="00CE7383"/>
    <w:rsid w:val="00CF0BC5"/>
    <w:rsid w:val="00CF3C72"/>
    <w:rsid w:val="00CF3FEE"/>
    <w:rsid w:val="00CF6D47"/>
    <w:rsid w:val="00D00B8B"/>
    <w:rsid w:val="00D05E88"/>
    <w:rsid w:val="00D06962"/>
    <w:rsid w:val="00D10FE7"/>
    <w:rsid w:val="00D12D23"/>
    <w:rsid w:val="00D16196"/>
    <w:rsid w:val="00D17069"/>
    <w:rsid w:val="00D171BC"/>
    <w:rsid w:val="00D1757D"/>
    <w:rsid w:val="00D20DAB"/>
    <w:rsid w:val="00D21535"/>
    <w:rsid w:val="00D27486"/>
    <w:rsid w:val="00D311A3"/>
    <w:rsid w:val="00D35269"/>
    <w:rsid w:val="00D35F20"/>
    <w:rsid w:val="00D378C4"/>
    <w:rsid w:val="00D43586"/>
    <w:rsid w:val="00D447AD"/>
    <w:rsid w:val="00D5318D"/>
    <w:rsid w:val="00D53EDA"/>
    <w:rsid w:val="00D56F3F"/>
    <w:rsid w:val="00D60F55"/>
    <w:rsid w:val="00D660BF"/>
    <w:rsid w:val="00D66262"/>
    <w:rsid w:val="00D66CE1"/>
    <w:rsid w:val="00D72CA6"/>
    <w:rsid w:val="00D80417"/>
    <w:rsid w:val="00D82A72"/>
    <w:rsid w:val="00D87819"/>
    <w:rsid w:val="00DA2DC4"/>
    <w:rsid w:val="00DA32C0"/>
    <w:rsid w:val="00DA3C13"/>
    <w:rsid w:val="00DA60F0"/>
    <w:rsid w:val="00DA6450"/>
    <w:rsid w:val="00DA6981"/>
    <w:rsid w:val="00DB05FE"/>
    <w:rsid w:val="00DB0D6B"/>
    <w:rsid w:val="00DB210A"/>
    <w:rsid w:val="00DB7C08"/>
    <w:rsid w:val="00DC2822"/>
    <w:rsid w:val="00DC30AF"/>
    <w:rsid w:val="00DC5436"/>
    <w:rsid w:val="00DD24F5"/>
    <w:rsid w:val="00DE07E8"/>
    <w:rsid w:val="00DE1D8A"/>
    <w:rsid w:val="00DE240C"/>
    <w:rsid w:val="00DE2ADF"/>
    <w:rsid w:val="00DE662F"/>
    <w:rsid w:val="00DE7194"/>
    <w:rsid w:val="00DE78A5"/>
    <w:rsid w:val="00DF2A13"/>
    <w:rsid w:val="00E00977"/>
    <w:rsid w:val="00E05474"/>
    <w:rsid w:val="00E061F5"/>
    <w:rsid w:val="00E102B5"/>
    <w:rsid w:val="00E10F99"/>
    <w:rsid w:val="00E1364D"/>
    <w:rsid w:val="00E15C0B"/>
    <w:rsid w:val="00E2329F"/>
    <w:rsid w:val="00E242FA"/>
    <w:rsid w:val="00E276B8"/>
    <w:rsid w:val="00E27730"/>
    <w:rsid w:val="00E30A19"/>
    <w:rsid w:val="00E31A82"/>
    <w:rsid w:val="00E3347F"/>
    <w:rsid w:val="00E4134F"/>
    <w:rsid w:val="00E44622"/>
    <w:rsid w:val="00E47B27"/>
    <w:rsid w:val="00E50929"/>
    <w:rsid w:val="00E53C1B"/>
    <w:rsid w:val="00E54CF4"/>
    <w:rsid w:val="00E55286"/>
    <w:rsid w:val="00E61F10"/>
    <w:rsid w:val="00E657EA"/>
    <w:rsid w:val="00E65FBD"/>
    <w:rsid w:val="00E71BA3"/>
    <w:rsid w:val="00E722EC"/>
    <w:rsid w:val="00E72DAD"/>
    <w:rsid w:val="00E757E1"/>
    <w:rsid w:val="00E75DE8"/>
    <w:rsid w:val="00E80B1E"/>
    <w:rsid w:val="00E85B61"/>
    <w:rsid w:val="00E86721"/>
    <w:rsid w:val="00E91598"/>
    <w:rsid w:val="00E92A80"/>
    <w:rsid w:val="00E94323"/>
    <w:rsid w:val="00E94C80"/>
    <w:rsid w:val="00E9623F"/>
    <w:rsid w:val="00EA30F3"/>
    <w:rsid w:val="00EA5E2A"/>
    <w:rsid w:val="00EA6C61"/>
    <w:rsid w:val="00EB0B1C"/>
    <w:rsid w:val="00EB2382"/>
    <w:rsid w:val="00EB4172"/>
    <w:rsid w:val="00EC1D90"/>
    <w:rsid w:val="00EC20D5"/>
    <w:rsid w:val="00EC4B31"/>
    <w:rsid w:val="00EC7DDE"/>
    <w:rsid w:val="00ED02FD"/>
    <w:rsid w:val="00ED3C09"/>
    <w:rsid w:val="00ED7937"/>
    <w:rsid w:val="00ED7A43"/>
    <w:rsid w:val="00EE0723"/>
    <w:rsid w:val="00EE0DB1"/>
    <w:rsid w:val="00EE2A27"/>
    <w:rsid w:val="00EE3E4B"/>
    <w:rsid w:val="00EE5F0A"/>
    <w:rsid w:val="00EF05C8"/>
    <w:rsid w:val="00EF26F0"/>
    <w:rsid w:val="00EF3419"/>
    <w:rsid w:val="00F268B8"/>
    <w:rsid w:val="00F3430F"/>
    <w:rsid w:val="00F366E3"/>
    <w:rsid w:val="00F37CD4"/>
    <w:rsid w:val="00F446B1"/>
    <w:rsid w:val="00F465CA"/>
    <w:rsid w:val="00F52454"/>
    <w:rsid w:val="00F5375A"/>
    <w:rsid w:val="00F559FB"/>
    <w:rsid w:val="00F601F9"/>
    <w:rsid w:val="00F62430"/>
    <w:rsid w:val="00F6649B"/>
    <w:rsid w:val="00F672E7"/>
    <w:rsid w:val="00F711E2"/>
    <w:rsid w:val="00F728AC"/>
    <w:rsid w:val="00F73029"/>
    <w:rsid w:val="00F744CF"/>
    <w:rsid w:val="00F74702"/>
    <w:rsid w:val="00F77EE1"/>
    <w:rsid w:val="00F95BC7"/>
    <w:rsid w:val="00FA0EE6"/>
    <w:rsid w:val="00FA2EA3"/>
    <w:rsid w:val="00FB2223"/>
    <w:rsid w:val="00FB5310"/>
    <w:rsid w:val="00FC2957"/>
    <w:rsid w:val="00FC3FC2"/>
    <w:rsid w:val="00FD0B66"/>
    <w:rsid w:val="00FD37B9"/>
    <w:rsid w:val="00FD3F64"/>
    <w:rsid w:val="00FD5F41"/>
    <w:rsid w:val="00FE1F76"/>
    <w:rsid w:val="00FE495A"/>
    <w:rsid w:val="00FE559F"/>
    <w:rsid w:val="00FF222E"/>
    <w:rsid w:val="00FF6A98"/>
    <w:rsid w:val="00FF75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9920D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uiPriority="10" w:qFormat="1"/>
    <w:lsdException w:name="Subtitle"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BodyText"/>
    <w:qFormat/>
    <w:rsid w:val="00686AA0"/>
    <w:pPr>
      <w:keepNext/>
      <w:widowControl w:val="0"/>
      <w:numPr>
        <w:numId w:val="1"/>
      </w:numPr>
      <w:suppressAutoHyphens/>
      <w:spacing w:before="240" w:after="120"/>
      <w:ind w:left="0" w:firstLine="0"/>
      <w:outlineLvl w:val="0"/>
    </w:pPr>
    <w:rPr>
      <w:rFonts w:eastAsia="Arial" w:cs="Tahoma"/>
      <w:b/>
      <w:bCs/>
      <w:kern w:val="1"/>
      <w:sz w:val="32"/>
      <w:szCs w:val="32"/>
      <w:lang w:eastAsia="ar-SA"/>
    </w:rPr>
  </w:style>
  <w:style w:type="paragraph" w:styleId="Heading3">
    <w:name w:val="heading 3"/>
    <w:basedOn w:val="Normal"/>
    <w:next w:val="Normal"/>
    <w:link w:val="Heading3Char"/>
    <w:qFormat/>
    <w:rsid w:val="002B5A1C"/>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387B8C"/>
    <w:pPr>
      <w:tabs>
        <w:tab w:val="center" w:pos="4320"/>
        <w:tab w:val="right" w:pos="8640"/>
      </w:tabs>
    </w:pPr>
  </w:style>
  <w:style w:type="character" w:styleId="PageNumber">
    <w:name w:val="page number"/>
    <w:basedOn w:val="DefaultParagraphFont"/>
    <w:rsid w:val="00387B8C"/>
  </w:style>
  <w:style w:type="character" w:styleId="Hyperlink">
    <w:name w:val="Hyperlink"/>
    <w:uiPriority w:val="99"/>
    <w:rsid w:val="00EF26F0"/>
    <w:rPr>
      <w:color w:val="0000FF"/>
      <w:u w:val="single"/>
    </w:rPr>
  </w:style>
  <w:style w:type="character" w:styleId="Strong">
    <w:name w:val="Strong"/>
    <w:uiPriority w:val="22"/>
    <w:qFormat/>
    <w:rsid w:val="00746884"/>
    <w:rPr>
      <w:b/>
      <w:bCs/>
    </w:rPr>
  </w:style>
  <w:style w:type="paragraph" w:customStyle="1" w:styleId="Normal1">
    <w:name w:val="Normal+1"/>
    <w:basedOn w:val="Normal"/>
    <w:next w:val="Normal"/>
    <w:rsid w:val="000566FA"/>
    <w:pPr>
      <w:autoSpaceDE w:val="0"/>
      <w:autoSpaceDN w:val="0"/>
      <w:adjustRightInd w:val="0"/>
    </w:pPr>
    <w:rPr>
      <w:rFonts w:eastAsia="MS Mincho"/>
      <w:lang w:eastAsia="ja-JP"/>
    </w:rPr>
  </w:style>
  <w:style w:type="character" w:customStyle="1" w:styleId="volume">
    <w:name w:val="volume"/>
    <w:basedOn w:val="DefaultParagraphFont"/>
    <w:rsid w:val="000566FA"/>
  </w:style>
  <w:style w:type="character" w:customStyle="1" w:styleId="issue">
    <w:name w:val="issue"/>
    <w:basedOn w:val="DefaultParagraphFont"/>
    <w:rsid w:val="000566FA"/>
  </w:style>
  <w:style w:type="character" w:customStyle="1" w:styleId="pages">
    <w:name w:val="pages"/>
    <w:basedOn w:val="DefaultParagraphFont"/>
    <w:rsid w:val="000566FA"/>
  </w:style>
  <w:style w:type="paragraph" w:styleId="Title">
    <w:name w:val="Title"/>
    <w:aliases w:val="title"/>
    <w:basedOn w:val="Normal"/>
    <w:link w:val="TitleChar"/>
    <w:uiPriority w:val="10"/>
    <w:qFormat/>
    <w:rsid w:val="001B62E8"/>
    <w:pPr>
      <w:spacing w:line="480" w:lineRule="auto"/>
      <w:jc w:val="center"/>
    </w:pPr>
    <w:rPr>
      <w:b/>
      <w:bCs/>
    </w:rPr>
  </w:style>
  <w:style w:type="paragraph" w:styleId="Subtitle">
    <w:name w:val="Subtitle"/>
    <w:basedOn w:val="Normal"/>
    <w:qFormat/>
    <w:rsid w:val="001B62E8"/>
    <w:pPr>
      <w:spacing w:line="480" w:lineRule="auto"/>
      <w:jc w:val="center"/>
    </w:pPr>
    <w:rPr>
      <w:b/>
      <w:bCs/>
      <w:noProof/>
    </w:rPr>
  </w:style>
  <w:style w:type="character" w:customStyle="1" w:styleId="journalname">
    <w:name w:val="journalname"/>
    <w:basedOn w:val="DefaultParagraphFont"/>
    <w:rsid w:val="00951A04"/>
  </w:style>
  <w:style w:type="paragraph" w:styleId="BodyText">
    <w:name w:val="Body Text"/>
    <w:basedOn w:val="Normal"/>
    <w:rsid w:val="002271ED"/>
    <w:pPr>
      <w:jc w:val="center"/>
    </w:pPr>
    <w:rPr>
      <w:b/>
      <w:bCs/>
    </w:rPr>
  </w:style>
  <w:style w:type="paragraph" w:styleId="FootnoteText">
    <w:name w:val="footnote text"/>
    <w:basedOn w:val="Normal"/>
    <w:semiHidden/>
    <w:rsid w:val="00B13B65"/>
    <w:rPr>
      <w:sz w:val="20"/>
      <w:szCs w:val="20"/>
    </w:rPr>
  </w:style>
  <w:style w:type="character" w:styleId="FootnoteReference">
    <w:name w:val="footnote reference"/>
    <w:semiHidden/>
    <w:rsid w:val="00B13B65"/>
    <w:rPr>
      <w:vertAlign w:val="superscript"/>
    </w:rPr>
  </w:style>
  <w:style w:type="paragraph" w:customStyle="1" w:styleId="Title1">
    <w:name w:val="Title1"/>
    <w:basedOn w:val="Normal"/>
    <w:rsid w:val="00E44622"/>
    <w:pPr>
      <w:spacing w:before="100" w:beforeAutospacing="1" w:after="100" w:afterAutospacing="1"/>
    </w:pPr>
    <w:rPr>
      <w:rFonts w:eastAsia="MS Mincho"/>
      <w:lang w:eastAsia="ja-JP"/>
    </w:rPr>
  </w:style>
  <w:style w:type="paragraph" w:customStyle="1" w:styleId="authors">
    <w:name w:val="authors"/>
    <w:basedOn w:val="Normal"/>
    <w:rsid w:val="00E44622"/>
    <w:pPr>
      <w:spacing w:before="100" w:beforeAutospacing="1" w:after="100" w:afterAutospacing="1"/>
    </w:pPr>
    <w:rPr>
      <w:rFonts w:eastAsia="MS Mincho"/>
      <w:lang w:eastAsia="ja-JP"/>
    </w:rPr>
  </w:style>
  <w:style w:type="paragraph" w:customStyle="1" w:styleId="source">
    <w:name w:val="source"/>
    <w:basedOn w:val="Normal"/>
    <w:rsid w:val="00E44622"/>
    <w:pPr>
      <w:spacing w:before="100" w:beforeAutospacing="1" w:after="100" w:afterAutospacing="1"/>
    </w:pPr>
    <w:rPr>
      <w:rFonts w:eastAsia="MS Mincho"/>
      <w:lang w:eastAsia="ja-JP"/>
    </w:rPr>
  </w:style>
  <w:style w:type="character" w:customStyle="1" w:styleId="src">
    <w:name w:val="src"/>
    <w:basedOn w:val="DefaultParagraphFont"/>
    <w:rsid w:val="000D3607"/>
  </w:style>
  <w:style w:type="paragraph" w:styleId="ListParagraph">
    <w:name w:val="List Paragraph"/>
    <w:basedOn w:val="Normal"/>
    <w:uiPriority w:val="34"/>
    <w:qFormat/>
    <w:rsid w:val="00665B18"/>
    <w:pPr>
      <w:ind w:left="720"/>
    </w:pPr>
  </w:style>
  <w:style w:type="character" w:customStyle="1" w:styleId="rprtid">
    <w:name w:val="rprtid"/>
    <w:basedOn w:val="DefaultParagraphFont"/>
    <w:rsid w:val="007C0693"/>
  </w:style>
  <w:style w:type="paragraph" w:customStyle="1" w:styleId="rprtbody">
    <w:name w:val="rprtbody"/>
    <w:basedOn w:val="Normal"/>
    <w:rsid w:val="004712A8"/>
    <w:pPr>
      <w:spacing w:before="100" w:beforeAutospacing="1" w:after="100" w:afterAutospacing="1"/>
    </w:pPr>
  </w:style>
  <w:style w:type="paragraph" w:customStyle="1" w:styleId="aux">
    <w:name w:val="aux"/>
    <w:basedOn w:val="Normal"/>
    <w:rsid w:val="004712A8"/>
    <w:pPr>
      <w:spacing w:before="100" w:beforeAutospacing="1" w:after="100" w:afterAutospacing="1"/>
    </w:pPr>
  </w:style>
  <w:style w:type="character" w:customStyle="1" w:styleId="jrnl">
    <w:name w:val="jrnl"/>
    <w:basedOn w:val="DefaultParagraphFont"/>
    <w:rsid w:val="004712A8"/>
  </w:style>
  <w:style w:type="character" w:customStyle="1" w:styleId="Heading3Char">
    <w:name w:val="Heading 3 Char"/>
    <w:link w:val="Heading3"/>
    <w:semiHidden/>
    <w:rsid w:val="002B5A1C"/>
    <w:rPr>
      <w:rFonts w:ascii="Cambria" w:eastAsia="Times New Roman" w:hAnsi="Cambria" w:cs="Times New Roman"/>
      <w:b/>
      <w:bCs/>
      <w:sz w:val="26"/>
      <w:szCs w:val="26"/>
    </w:rPr>
  </w:style>
  <w:style w:type="paragraph" w:customStyle="1" w:styleId="citation">
    <w:name w:val="citation"/>
    <w:basedOn w:val="Normal"/>
    <w:rsid w:val="002B5A1C"/>
    <w:pPr>
      <w:spacing w:before="100" w:beforeAutospacing="1" w:after="100" w:afterAutospacing="1"/>
    </w:pPr>
  </w:style>
  <w:style w:type="paragraph" w:customStyle="1" w:styleId="authlist">
    <w:name w:val="auth_list"/>
    <w:basedOn w:val="Normal"/>
    <w:rsid w:val="002B5A1C"/>
    <w:pPr>
      <w:spacing w:before="100" w:beforeAutospacing="1" w:after="100" w:afterAutospacing="1"/>
    </w:pPr>
  </w:style>
  <w:style w:type="paragraph" w:customStyle="1" w:styleId="aff">
    <w:name w:val="aff"/>
    <w:basedOn w:val="Normal"/>
    <w:rsid w:val="002B5A1C"/>
    <w:pPr>
      <w:spacing w:before="100" w:beforeAutospacing="1" w:after="100" w:afterAutospacing="1"/>
    </w:pPr>
  </w:style>
  <w:style w:type="paragraph" w:styleId="NormalWeb">
    <w:name w:val="Normal (Web)"/>
    <w:basedOn w:val="Normal"/>
    <w:uiPriority w:val="99"/>
    <w:unhideWhenUsed/>
    <w:rsid w:val="002B5A1C"/>
    <w:pPr>
      <w:spacing w:before="100" w:beforeAutospacing="1" w:after="100" w:afterAutospacing="1"/>
    </w:pPr>
  </w:style>
  <w:style w:type="character" w:customStyle="1" w:styleId="TitleChar">
    <w:name w:val="Title Char"/>
    <w:aliases w:val="title Char"/>
    <w:link w:val="Title"/>
    <w:uiPriority w:val="10"/>
    <w:rsid w:val="008B590C"/>
    <w:rPr>
      <w:b/>
      <w:bCs/>
      <w:sz w:val="24"/>
      <w:szCs w:val="24"/>
    </w:rPr>
  </w:style>
  <w:style w:type="paragraph" w:customStyle="1" w:styleId="desc">
    <w:name w:val="desc"/>
    <w:basedOn w:val="Normal"/>
    <w:rsid w:val="008B590C"/>
    <w:pPr>
      <w:spacing w:before="100" w:beforeAutospacing="1" w:after="100" w:afterAutospacing="1"/>
    </w:pPr>
    <w:rPr>
      <w:rFonts w:ascii="Times" w:hAnsi="Times"/>
      <w:sz w:val="20"/>
      <w:szCs w:val="20"/>
    </w:rPr>
  </w:style>
  <w:style w:type="paragraph" w:customStyle="1" w:styleId="details">
    <w:name w:val="details"/>
    <w:basedOn w:val="Normal"/>
    <w:rsid w:val="008B590C"/>
    <w:pPr>
      <w:spacing w:before="100" w:beforeAutospacing="1" w:after="100" w:afterAutospacing="1"/>
    </w:pPr>
    <w:rPr>
      <w:rFonts w:ascii="Times" w:hAnsi="Times"/>
      <w:sz w:val="20"/>
      <w:szCs w:val="20"/>
    </w:rPr>
  </w:style>
  <w:style w:type="character" w:customStyle="1" w:styleId="apple-converted-space">
    <w:name w:val="apple-converted-space"/>
    <w:rsid w:val="000F7BA1"/>
  </w:style>
  <w:style w:type="paragraph" w:customStyle="1" w:styleId="links">
    <w:name w:val="links"/>
    <w:basedOn w:val="Normal"/>
    <w:rsid w:val="000F7BA1"/>
    <w:pPr>
      <w:spacing w:before="100" w:beforeAutospacing="1" w:after="100" w:afterAutospacing="1"/>
    </w:pPr>
    <w:rPr>
      <w:rFonts w:ascii="Times" w:hAnsi="Times"/>
      <w:sz w:val="20"/>
      <w:szCs w:val="20"/>
    </w:rPr>
  </w:style>
  <w:style w:type="character" w:customStyle="1" w:styleId="apple-style-span">
    <w:name w:val="apple-style-span"/>
    <w:rsid w:val="004D4C67"/>
  </w:style>
  <w:style w:type="character" w:styleId="Emphasis">
    <w:name w:val="Emphasis"/>
    <w:basedOn w:val="DefaultParagraphFont"/>
    <w:uiPriority w:val="20"/>
    <w:qFormat/>
    <w:rsid w:val="009661C4"/>
    <w:rPr>
      <w:i/>
      <w:iCs/>
    </w:rPr>
  </w:style>
  <w:style w:type="character" w:styleId="FollowedHyperlink">
    <w:name w:val="FollowedHyperlink"/>
    <w:basedOn w:val="DefaultParagraphFont"/>
    <w:rsid w:val="00D82A72"/>
    <w:rPr>
      <w:color w:val="800080" w:themeColor="followedHyperlink"/>
      <w:u w:val="single"/>
    </w:rPr>
  </w:style>
  <w:style w:type="paragraph" w:styleId="BalloonText">
    <w:name w:val="Balloon Text"/>
    <w:basedOn w:val="Normal"/>
    <w:link w:val="BalloonTextChar"/>
    <w:rsid w:val="00021F33"/>
    <w:rPr>
      <w:rFonts w:ascii="Lucida Grande" w:hAnsi="Lucida Grande" w:cs="Lucida Grande"/>
      <w:sz w:val="18"/>
      <w:szCs w:val="18"/>
    </w:rPr>
  </w:style>
  <w:style w:type="character" w:customStyle="1" w:styleId="BalloonTextChar">
    <w:name w:val="Balloon Text Char"/>
    <w:basedOn w:val="DefaultParagraphFont"/>
    <w:link w:val="BalloonText"/>
    <w:rsid w:val="00021F33"/>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uiPriority="10" w:qFormat="1"/>
    <w:lsdException w:name="Subtitle"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BodyText"/>
    <w:qFormat/>
    <w:rsid w:val="00686AA0"/>
    <w:pPr>
      <w:keepNext/>
      <w:widowControl w:val="0"/>
      <w:numPr>
        <w:numId w:val="1"/>
      </w:numPr>
      <w:suppressAutoHyphens/>
      <w:spacing w:before="240" w:after="120"/>
      <w:ind w:left="0" w:firstLine="0"/>
      <w:outlineLvl w:val="0"/>
    </w:pPr>
    <w:rPr>
      <w:rFonts w:eastAsia="Arial" w:cs="Tahoma"/>
      <w:b/>
      <w:bCs/>
      <w:kern w:val="1"/>
      <w:sz w:val="32"/>
      <w:szCs w:val="32"/>
      <w:lang w:eastAsia="ar-SA"/>
    </w:rPr>
  </w:style>
  <w:style w:type="paragraph" w:styleId="Heading3">
    <w:name w:val="heading 3"/>
    <w:basedOn w:val="Normal"/>
    <w:next w:val="Normal"/>
    <w:link w:val="Heading3Char"/>
    <w:qFormat/>
    <w:rsid w:val="002B5A1C"/>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387B8C"/>
    <w:pPr>
      <w:tabs>
        <w:tab w:val="center" w:pos="4320"/>
        <w:tab w:val="right" w:pos="8640"/>
      </w:tabs>
    </w:pPr>
  </w:style>
  <w:style w:type="character" w:styleId="PageNumber">
    <w:name w:val="page number"/>
    <w:basedOn w:val="DefaultParagraphFont"/>
    <w:rsid w:val="00387B8C"/>
  </w:style>
  <w:style w:type="character" w:styleId="Hyperlink">
    <w:name w:val="Hyperlink"/>
    <w:uiPriority w:val="99"/>
    <w:rsid w:val="00EF26F0"/>
    <w:rPr>
      <w:color w:val="0000FF"/>
      <w:u w:val="single"/>
    </w:rPr>
  </w:style>
  <w:style w:type="character" w:styleId="Strong">
    <w:name w:val="Strong"/>
    <w:uiPriority w:val="22"/>
    <w:qFormat/>
    <w:rsid w:val="00746884"/>
    <w:rPr>
      <w:b/>
      <w:bCs/>
    </w:rPr>
  </w:style>
  <w:style w:type="paragraph" w:customStyle="1" w:styleId="Normal1">
    <w:name w:val="Normal+1"/>
    <w:basedOn w:val="Normal"/>
    <w:next w:val="Normal"/>
    <w:rsid w:val="000566FA"/>
    <w:pPr>
      <w:autoSpaceDE w:val="0"/>
      <w:autoSpaceDN w:val="0"/>
      <w:adjustRightInd w:val="0"/>
    </w:pPr>
    <w:rPr>
      <w:rFonts w:eastAsia="MS Mincho"/>
      <w:lang w:eastAsia="ja-JP"/>
    </w:rPr>
  </w:style>
  <w:style w:type="character" w:customStyle="1" w:styleId="volume">
    <w:name w:val="volume"/>
    <w:basedOn w:val="DefaultParagraphFont"/>
    <w:rsid w:val="000566FA"/>
  </w:style>
  <w:style w:type="character" w:customStyle="1" w:styleId="issue">
    <w:name w:val="issue"/>
    <w:basedOn w:val="DefaultParagraphFont"/>
    <w:rsid w:val="000566FA"/>
  </w:style>
  <w:style w:type="character" w:customStyle="1" w:styleId="pages">
    <w:name w:val="pages"/>
    <w:basedOn w:val="DefaultParagraphFont"/>
    <w:rsid w:val="000566FA"/>
  </w:style>
  <w:style w:type="paragraph" w:styleId="Title">
    <w:name w:val="Title"/>
    <w:aliases w:val="title"/>
    <w:basedOn w:val="Normal"/>
    <w:link w:val="TitleChar"/>
    <w:uiPriority w:val="10"/>
    <w:qFormat/>
    <w:rsid w:val="001B62E8"/>
    <w:pPr>
      <w:spacing w:line="480" w:lineRule="auto"/>
      <w:jc w:val="center"/>
    </w:pPr>
    <w:rPr>
      <w:b/>
      <w:bCs/>
    </w:rPr>
  </w:style>
  <w:style w:type="paragraph" w:styleId="Subtitle">
    <w:name w:val="Subtitle"/>
    <w:basedOn w:val="Normal"/>
    <w:qFormat/>
    <w:rsid w:val="001B62E8"/>
    <w:pPr>
      <w:spacing w:line="480" w:lineRule="auto"/>
      <w:jc w:val="center"/>
    </w:pPr>
    <w:rPr>
      <w:b/>
      <w:bCs/>
      <w:noProof/>
    </w:rPr>
  </w:style>
  <w:style w:type="character" w:customStyle="1" w:styleId="journalname">
    <w:name w:val="journalname"/>
    <w:basedOn w:val="DefaultParagraphFont"/>
    <w:rsid w:val="00951A04"/>
  </w:style>
  <w:style w:type="paragraph" w:styleId="BodyText">
    <w:name w:val="Body Text"/>
    <w:basedOn w:val="Normal"/>
    <w:rsid w:val="002271ED"/>
    <w:pPr>
      <w:jc w:val="center"/>
    </w:pPr>
    <w:rPr>
      <w:b/>
      <w:bCs/>
    </w:rPr>
  </w:style>
  <w:style w:type="paragraph" w:styleId="FootnoteText">
    <w:name w:val="footnote text"/>
    <w:basedOn w:val="Normal"/>
    <w:semiHidden/>
    <w:rsid w:val="00B13B65"/>
    <w:rPr>
      <w:sz w:val="20"/>
      <w:szCs w:val="20"/>
    </w:rPr>
  </w:style>
  <w:style w:type="character" w:styleId="FootnoteReference">
    <w:name w:val="footnote reference"/>
    <w:semiHidden/>
    <w:rsid w:val="00B13B65"/>
    <w:rPr>
      <w:vertAlign w:val="superscript"/>
    </w:rPr>
  </w:style>
  <w:style w:type="paragraph" w:customStyle="1" w:styleId="Title1">
    <w:name w:val="Title1"/>
    <w:basedOn w:val="Normal"/>
    <w:rsid w:val="00E44622"/>
    <w:pPr>
      <w:spacing w:before="100" w:beforeAutospacing="1" w:after="100" w:afterAutospacing="1"/>
    </w:pPr>
    <w:rPr>
      <w:rFonts w:eastAsia="MS Mincho"/>
      <w:lang w:eastAsia="ja-JP"/>
    </w:rPr>
  </w:style>
  <w:style w:type="paragraph" w:customStyle="1" w:styleId="authors">
    <w:name w:val="authors"/>
    <w:basedOn w:val="Normal"/>
    <w:rsid w:val="00E44622"/>
    <w:pPr>
      <w:spacing w:before="100" w:beforeAutospacing="1" w:after="100" w:afterAutospacing="1"/>
    </w:pPr>
    <w:rPr>
      <w:rFonts w:eastAsia="MS Mincho"/>
      <w:lang w:eastAsia="ja-JP"/>
    </w:rPr>
  </w:style>
  <w:style w:type="paragraph" w:customStyle="1" w:styleId="source">
    <w:name w:val="source"/>
    <w:basedOn w:val="Normal"/>
    <w:rsid w:val="00E44622"/>
    <w:pPr>
      <w:spacing w:before="100" w:beforeAutospacing="1" w:after="100" w:afterAutospacing="1"/>
    </w:pPr>
    <w:rPr>
      <w:rFonts w:eastAsia="MS Mincho"/>
      <w:lang w:eastAsia="ja-JP"/>
    </w:rPr>
  </w:style>
  <w:style w:type="character" w:customStyle="1" w:styleId="src">
    <w:name w:val="src"/>
    <w:basedOn w:val="DefaultParagraphFont"/>
    <w:rsid w:val="000D3607"/>
  </w:style>
  <w:style w:type="paragraph" w:styleId="ListParagraph">
    <w:name w:val="List Paragraph"/>
    <w:basedOn w:val="Normal"/>
    <w:uiPriority w:val="34"/>
    <w:qFormat/>
    <w:rsid w:val="00665B18"/>
    <w:pPr>
      <w:ind w:left="720"/>
    </w:pPr>
  </w:style>
  <w:style w:type="character" w:customStyle="1" w:styleId="rprtid">
    <w:name w:val="rprtid"/>
    <w:basedOn w:val="DefaultParagraphFont"/>
    <w:rsid w:val="007C0693"/>
  </w:style>
  <w:style w:type="paragraph" w:customStyle="1" w:styleId="rprtbody">
    <w:name w:val="rprtbody"/>
    <w:basedOn w:val="Normal"/>
    <w:rsid w:val="004712A8"/>
    <w:pPr>
      <w:spacing w:before="100" w:beforeAutospacing="1" w:after="100" w:afterAutospacing="1"/>
    </w:pPr>
  </w:style>
  <w:style w:type="paragraph" w:customStyle="1" w:styleId="aux">
    <w:name w:val="aux"/>
    <w:basedOn w:val="Normal"/>
    <w:rsid w:val="004712A8"/>
    <w:pPr>
      <w:spacing w:before="100" w:beforeAutospacing="1" w:after="100" w:afterAutospacing="1"/>
    </w:pPr>
  </w:style>
  <w:style w:type="character" w:customStyle="1" w:styleId="jrnl">
    <w:name w:val="jrnl"/>
    <w:basedOn w:val="DefaultParagraphFont"/>
    <w:rsid w:val="004712A8"/>
  </w:style>
  <w:style w:type="character" w:customStyle="1" w:styleId="Heading3Char">
    <w:name w:val="Heading 3 Char"/>
    <w:link w:val="Heading3"/>
    <w:semiHidden/>
    <w:rsid w:val="002B5A1C"/>
    <w:rPr>
      <w:rFonts w:ascii="Cambria" w:eastAsia="Times New Roman" w:hAnsi="Cambria" w:cs="Times New Roman"/>
      <w:b/>
      <w:bCs/>
      <w:sz w:val="26"/>
      <w:szCs w:val="26"/>
    </w:rPr>
  </w:style>
  <w:style w:type="paragraph" w:customStyle="1" w:styleId="citation">
    <w:name w:val="citation"/>
    <w:basedOn w:val="Normal"/>
    <w:rsid w:val="002B5A1C"/>
    <w:pPr>
      <w:spacing w:before="100" w:beforeAutospacing="1" w:after="100" w:afterAutospacing="1"/>
    </w:pPr>
  </w:style>
  <w:style w:type="paragraph" w:customStyle="1" w:styleId="authlist">
    <w:name w:val="auth_list"/>
    <w:basedOn w:val="Normal"/>
    <w:rsid w:val="002B5A1C"/>
    <w:pPr>
      <w:spacing w:before="100" w:beforeAutospacing="1" w:after="100" w:afterAutospacing="1"/>
    </w:pPr>
  </w:style>
  <w:style w:type="paragraph" w:customStyle="1" w:styleId="aff">
    <w:name w:val="aff"/>
    <w:basedOn w:val="Normal"/>
    <w:rsid w:val="002B5A1C"/>
    <w:pPr>
      <w:spacing w:before="100" w:beforeAutospacing="1" w:after="100" w:afterAutospacing="1"/>
    </w:pPr>
  </w:style>
  <w:style w:type="paragraph" w:styleId="NormalWeb">
    <w:name w:val="Normal (Web)"/>
    <w:basedOn w:val="Normal"/>
    <w:uiPriority w:val="99"/>
    <w:unhideWhenUsed/>
    <w:rsid w:val="002B5A1C"/>
    <w:pPr>
      <w:spacing w:before="100" w:beforeAutospacing="1" w:after="100" w:afterAutospacing="1"/>
    </w:pPr>
  </w:style>
  <w:style w:type="character" w:customStyle="1" w:styleId="TitleChar">
    <w:name w:val="Title Char"/>
    <w:aliases w:val="title Char"/>
    <w:link w:val="Title"/>
    <w:uiPriority w:val="10"/>
    <w:rsid w:val="008B590C"/>
    <w:rPr>
      <w:b/>
      <w:bCs/>
      <w:sz w:val="24"/>
      <w:szCs w:val="24"/>
    </w:rPr>
  </w:style>
  <w:style w:type="paragraph" w:customStyle="1" w:styleId="desc">
    <w:name w:val="desc"/>
    <w:basedOn w:val="Normal"/>
    <w:rsid w:val="008B590C"/>
    <w:pPr>
      <w:spacing w:before="100" w:beforeAutospacing="1" w:after="100" w:afterAutospacing="1"/>
    </w:pPr>
    <w:rPr>
      <w:rFonts w:ascii="Times" w:hAnsi="Times"/>
      <w:sz w:val="20"/>
      <w:szCs w:val="20"/>
    </w:rPr>
  </w:style>
  <w:style w:type="paragraph" w:customStyle="1" w:styleId="details">
    <w:name w:val="details"/>
    <w:basedOn w:val="Normal"/>
    <w:rsid w:val="008B590C"/>
    <w:pPr>
      <w:spacing w:before="100" w:beforeAutospacing="1" w:after="100" w:afterAutospacing="1"/>
    </w:pPr>
    <w:rPr>
      <w:rFonts w:ascii="Times" w:hAnsi="Times"/>
      <w:sz w:val="20"/>
      <w:szCs w:val="20"/>
    </w:rPr>
  </w:style>
  <w:style w:type="character" w:customStyle="1" w:styleId="apple-converted-space">
    <w:name w:val="apple-converted-space"/>
    <w:rsid w:val="000F7BA1"/>
  </w:style>
  <w:style w:type="paragraph" w:customStyle="1" w:styleId="links">
    <w:name w:val="links"/>
    <w:basedOn w:val="Normal"/>
    <w:rsid w:val="000F7BA1"/>
    <w:pPr>
      <w:spacing w:before="100" w:beforeAutospacing="1" w:after="100" w:afterAutospacing="1"/>
    </w:pPr>
    <w:rPr>
      <w:rFonts w:ascii="Times" w:hAnsi="Times"/>
      <w:sz w:val="20"/>
      <w:szCs w:val="20"/>
    </w:rPr>
  </w:style>
  <w:style w:type="character" w:customStyle="1" w:styleId="apple-style-span">
    <w:name w:val="apple-style-span"/>
    <w:rsid w:val="004D4C67"/>
  </w:style>
  <w:style w:type="character" w:styleId="Emphasis">
    <w:name w:val="Emphasis"/>
    <w:basedOn w:val="DefaultParagraphFont"/>
    <w:uiPriority w:val="20"/>
    <w:qFormat/>
    <w:rsid w:val="009661C4"/>
    <w:rPr>
      <w:i/>
      <w:iCs/>
    </w:rPr>
  </w:style>
  <w:style w:type="character" w:styleId="FollowedHyperlink">
    <w:name w:val="FollowedHyperlink"/>
    <w:basedOn w:val="DefaultParagraphFont"/>
    <w:rsid w:val="00D82A72"/>
    <w:rPr>
      <w:color w:val="800080" w:themeColor="followedHyperlink"/>
      <w:u w:val="single"/>
    </w:rPr>
  </w:style>
  <w:style w:type="paragraph" w:styleId="BalloonText">
    <w:name w:val="Balloon Text"/>
    <w:basedOn w:val="Normal"/>
    <w:link w:val="BalloonTextChar"/>
    <w:rsid w:val="00021F33"/>
    <w:rPr>
      <w:rFonts w:ascii="Lucida Grande" w:hAnsi="Lucida Grande" w:cs="Lucida Grande"/>
      <w:sz w:val="18"/>
      <w:szCs w:val="18"/>
    </w:rPr>
  </w:style>
  <w:style w:type="character" w:customStyle="1" w:styleId="BalloonTextChar">
    <w:name w:val="Balloon Text Char"/>
    <w:basedOn w:val="DefaultParagraphFont"/>
    <w:link w:val="BalloonText"/>
    <w:rsid w:val="00021F33"/>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3415">
      <w:bodyDiv w:val="1"/>
      <w:marLeft w:val="0"/>
      <w:marRight w:val="0"/>
      <w:marTop w:val="0"/>
      <w:marBottom w:val="0"/>
      <w:divBdr>
        <w:top w:val="none" w:sz="0" w:space="0" w:color="auto"/>
        <w:left w:val="none" w:sz="0" w:space="0" w:color="auto"/>
        <w:bottom w:val="none" w:sz="0" w:space="0" w:color="auto"/>
        <w:right w:val="none" w:sz="0" w:space="0" w:color="auto"/>
      </w:divBdr>
      <w:divsChild>
        <w:div w:id="531722715">
          <w:marLeft w:val="0"/>
          <w:marRight w:val="0"/>
          <w:marTop w:val="34"/>
          <w:marBottom w:val="34"/>
          <w:divBdr>
            <w:top w:val="none" w:sz="0" w:space="0" w:color="auto"/>
            <w:left w:val="none" w:sz="0" w:space="0" w:color="auto"/>
            <w:bottom w:val="none" w:sz="0" w:space="0" w:color="auto"/>
            <w:right w:val="none" w:sz="0" w:space="0" w:color="auto"/>
          </w:divBdr>
        </w:div>
      </w:divsChild>
    </w:div>
    <w:div w:id="36052795">
      <w:bodyDiv w:val="1"/>
      <w:marLeft w:val="0"/>
      <w:marRight w:val="0"/>
      <w:marTop w:val="0"/>
      <w:marBottom w:val="0"/>
      <w:divBdr>
        <w:top w:val="none" w:sz="0" w:space="0" w:color="auto"/>
        <w:left w:val="none" w:sz="0" w:space="0" w:color="auto"/>
        <w:bottom w:val="none" w:sz="0" w:space="0" w:color="auto"/>
        <w:right w:val="none" w:sz="0" w:space="0" w:color="auto"/>
      </w:divBdr>
    </w:div>
    <w:div w:id="70197201">
      <w:bodyDiv w:val="1"/>
      <w:marLeft w:val="0"/>
      <w:marRight w:val="0"/>
      <w:marTop w:val="0"/>
      <w:marBottom w:val="0"/>
      <w:divBdr>
        <w:top w:val="none" w:sz="0" w:space="0" w:color="auto"/>
        <w:left w:val="none" w:sz="0" w:space="0" w:color="auto"/>
        <w:bottom w:val="none" w:sz="0" w:space="0" w:color="auto"/>
        <w:right w:val="none" w:sz="0" w:space="0" w:color="auto"/>
      </w:divBdr>
    </w:div>
    <w:div w:id="98378075">
      <w:bodyDiv w:val="1"/>
      <w:marLeft w:val="0"/>
      <w:marRight w:val="0"/>
      <w:marTop w:val="0"/>
      <w:marBottom w:val="0"/>
      <w:divBdr>
        <w:top w:val="none" w:sz="0" w:space="0" w:color="auto"/>
        <w:left w:val="none" w:sz="0" w:space="0" w:color="auto"/>
        <w:bottom w:val="none" w:sz="0" w:space="0" w:color="auto"/>
        <w:right w:val="none" w:sz="0" w:space="0" w:color="auto"/>
      </w:divBdr>
      <w:divsChild>
        <w:div w:id="804742640">
          <w:marLeft w:val="0"/>
          <w:marRight w:val="0"/>
          <w:marTop w:val="0"/>
          <w:marBottom w:val="0"/>
          <w:divBdr>
            <w:top w:val="none" w:sz="0" w:space="0" w:color="auto"/>
            <w:left w:val="none" w:sz="0" w:space="0" w:color="auto"/>
            <w:bottom w:val="none" w:sz="0" w:space="0" w:color="auto"/>
            <w:right w:val="none" w:sz="0" w:space="0" w:color="auto"/>
          </w:divBdr>
        </w:div>
        <w:div w:id="1228540378">
          <w:marLeft w:val="0"/>
          <w:marRight w:val="0"/>
          <w:marTop w:val="0"/>
          <w:marBottom w:val="0"/>
          <w:divBdr>
            <w:top w:val="none" w:sz="0" w:space="0" w:color="auto"/>
            <w:left w:val="none" w:sz="0" w:space="0" w:color="auto"/>
            <w:bottom w:val="none" w:sz="0" w:space="0" w:color="auto"/>
            <w:right w:val="none" w:sz="0" w:space="0" w:color="auto"/>
          </w:divBdr>
        </w:div>
      </w:divsChild>
    </w:div>
    <w:div w:id="121509796">
      <w:bodyDiv w:val="1"/>
      <w:marLeft w:val="0"/>
      <w:marRight w:val="0"/>
      <w:marTop w:val="0"/>
      <w:marBottom w:val="0"/>
      <w:divBdr>
        <w:top w:val="none" w:sz="0" w:space="0" w:color="auto"/>
        <w:left w:val="none" w:sz="0" w:space="0" w:color="auto"/>
        <w:bottom w:val="none" w:sz="0" w:space="0" w:color="auto"/>
        <w:right w:val="none" w:sz="0" w:space="0" w:color="auto"/>
      </w:divBdr>
    </w:div>
    <w:div w:id="139156414">
      <w:bodyDiv w:val="1"/>
      <w:marLeft w:val="0"/>
      <w:marRight w:val="0"/>
      <w:marTop w:val="0"/>
      <w:marBottom w:val="0"/>
      <w:divBdr>
        <w:top w:val="none" w:sz="0" w:space="0" w:color="auto"/>
        <w:left w:val="none" w:sz="0" w:space="0" w:color="auto"/>
        <w:bottom w:val="none" w:sz="0" w:space="0" w:color="auto"/>
        <w:right w:val="none" w:sz="0" w:space="0" w:color="auto"/>
      </w:divBdr>
      <w:divsChild>
        <w:div w:id="527527313">
          <w:marLeft w:val="0"/>
          <w:marRight w:val="0"/>
          <w:marTop w:val="34"/>
          <w:marBottom w:val="34"/>
          <w:divBdr>
            <w:top w:val="none" w:sz="0" w:space="0" w:color="auto"/>
            <w:left w:val="none" w:sz="0" w:space="0" w:color="auto"/>
            <w:bottom w:val="none" w:sz="0" w:space="0" w:color="auto"/>
            <w:right w:val="none" w:sz="0" w:space="0" w:color="auto"/>
          </w:divBdr>
        </w:div>
      </w:divsChild>
    </w:div>
    <w:div w:id="161704622">
      <w:bodyDiv w:val="1"/>
      <w:marLeft w:val="0"/>
      <w:marRight w:val="0"/>
      <w:marTop w:val="0"/>
      <w:marBottom w:val="0"/>
      <w:divBdr>
        <w:top w:val="none" w:sz="0" w:space="0" w:color="auto"/>
        <w:left w:val="none" w:sz="0" w:space="0" w:color="auto"/>
        <w:bottom w:val="none" w:sz="0" w:space="0" w:color="auto"/>
        <w:right w:val="none" w:sz="0" w:space="0" w:color="auto"/>
      </w:divBdr>
      <w:divsChild>
        <w:div w:id="1729644419">
          <w:marLeft w:val="0"/>
          <w:marRight w:val="0"/>
          <w:marTop w:val="34"/>
          <w:marBottom w:val="34"/>
          <w:divBdr>
            <w:top w:val="none" w:sz="0" w:space="0" w:color="auto"/>
            <w:left w:val="none" w:sz="0" w:space="0" w:color="auto"/>
            <w:bottom w:val="none" w:sz="0" w:space="0" w:color="auto"/>
            <w:right w:val="none" w:sz="0" w:space="0" w:color="auto"/>
          </w:divBdr>
        </w:div>
      </w:divsChild>
    </w:div>
    <w:div w:id="222450287">
      <w:bodyDiv w:val="1"/>
      <w:marLeft w:val="0"/>
      <w:marRight w:val="0"/>
      <w:marTop w:val="0"/>
      <w:marBottom w:val="0"/>
      <w:divBdr>
        <w:top w:val="none" w:sz="0" w:space="0" w:color="auto"/>
        <w:left w:val="none" w:sz="0" w:space="0" w:color="auto"/>
        <w:bottom w:val="none" w:sz="0" w:space="0" w:color="auto"/>
        <w:right w:val="none" w:sz="0" w:space="0" w:color="auto"/>
      </w:divBdr>
    </w:div>
    <w:div w:id="241646384">
      <w:bodyDiv w:val="1"/>
      <w:marLeft w:val="0"/>
      <w:marRight w:val="0"/>
      <w:marTop w:val="0"/>
      <w:marBottom w:val="0"/>
      <w:divBdr>
        <w:top w:val="none" w:sz="0" w:space="0" w:color="auto"/>
        <w:left w:val="none" w:sz="0" w:space="0" w:color="auto"/>
        <w:bottom w:val="none" w:sz="0" w:space="0" w:color="auto"/>
        <w:right w:val="none" w:sz="0" w:space="0" w:color="auto"/>
      </w:divBdr>
      <w:divsChild>
        <w:div w:id="1369068003">
          <w:marLeft w:val="0"/>
          <w:marRight w:val="0"/>
          <w:marTop w:val="34"/>
          <w:marBottom w:val="34"/>
          <w:divBdr>
            <w:top w:val="none" w:sz="0" w:space="0" w:color="auto"/>
            <w:left w:val="none" w:sz="0" w:space="0" w:color="auto"/>
            <w:bottom w:val="none" w:sz="0" w:space="0" w:color="auto"/>
            <w:right w:val="none" w:sz="0" w:space="0" w:color="auto"/>
          </w:divBdr>
        </w:div>
      </w:divsChild>
    </w:div>
    <w:div w:id="325865376">
      <w:bodyDiv w:val="1"/>
      <w:marLeft w:val="0"/>
      <w:marRight w:val="0"/>
      <w:marTop w:val="0"/>
      <w:marBottom w:val="0"/>
      <w:divBdr>
        <w:top w:val="none" w:sz="0" w:space="0" w:color="auto"/>
        <w:left w:val="none" w:sz="0" w:space="0" w:color="auto"/>
        <w:bottom w:val="none" w:sz="0" w:space="0" w:color="auto"/>
        <w:right w:val="none" w:sz="0" w:space="0" w:color="auto"/>
      </w:divBdr>
      <w:divsChild>
        <w:div w:id="2084142339">
          <w:marLeft w:val="0"/>
          <w:marRight w:val="0"/>
          <w:marTop w:val="34"/>
          <w:marBottom w:val="34"/>
          <w:divBdr>
            <w:top w:val="none" w:sz="0" w:space="0" w:color="auto"/>
            <w:left w:val="none" w:sz="0" w:space="0" w:color="auto"/>
            <w:bottom w:val="none" w:sz="0" w:space="0" w:color="auto"/>
            <w:right w:val="none" w:sz="0" w:space="0" w:color="auto"/>
          </w:divBdr>
        </w:div>
      </w:divsChild>
    </w:div>
    <w:div w:id="362366169">
      <w:bodyDiv w:val="1"/>
      <w:marLeft w:val="0"/>
      <w:marRight w:val="0"/>
      <w:marTop w:val="0"/>
      <w:marBottom w:val="0"/>
      <w:divBdr>
        <w:top w:val="none" w:sz="0" w:space="0" w:color="auto"/>
        <w:left w:val="none" w:sz="0" w:space="0" w:color="auto"/>
        <w:bottom w:val="none" w:sz="0" w:space="0" w:color="auto"/>
        <w:right w:val="none" w:sz="0" w:space="0" w:color="auto"/>
      </w:divBdr>
      <w:divsChild>
        <w:div w:id="1186476356">
          <w:marLeft w:val="0"/>
          <w:marRight w:val="0"/>
          <w:marTop w:val="34"/>
          <w:marBottom w:val="34"/>
          <w:divBdr>
            <w:top w:val="none" w:sz="0" w:space="0" w:color="auto"/>
            <w:left w:val="none" w:sz="0" w:space="0" w:color="auto"/>
            <w:bottom w:val="none" w:sz="0" w:space="0" w:color="auto"/>
            <w:right w:val="none" w:sz="0" w:space="0" w:color="auto"/>
          </w:divBdr>
        </w:div>
      </w:divsChild>
    </w:div>
    <w:div w:id="385178428">
      <w:bodyDiv w:val="1"/>
      <w:marLeft w:val="0"/>
      <w:marRight w:val="0"/>
      <w:marTop w:val="0"/>
      <w:marBottom w:val="0"/>
      <w:divBdr>
        <w:top w:val="none" w:sz="0" w:space="0" w:color="auto"/>
        <w:left w:val="none" w:sz="0" w:space="0" w:color="auto"/>
        <w:bottom w:val="none" w:sz="0" w:space="0" w:color="auto"/>
        <w:right w:val="none" w:sz="0" w:space="0" w:color="auto"/>
      </w:divBdr>
    </w:div>
    <w:div w:id="387607828">
      <w:bodyDiv w:val="1"/>
      <w:marLeft w:val="0"/>
      <w:marRight w:val="0"/>
      <w:marTop w:val="0"/>
      <w:marBottom w:val="0"/>
      <w:divBdr>
        <w:top w:val="none" w:sz="0" w:space="0" w:color="auto"/>
        <w:left w:val="none" w:sz="0" w:space="0" w:color="auto"/>
        <w:bottom w:val="none" w:sz="0" w:space="0" w:color="auto"/>
        <w:right w:val="none" w:sz="0" w:space="0" w:color="auto"/>
      </w:divBdr>
      <w:divsChild>
        <w:div w:id="1197234940">
          <w:marLeft w:val="0"/>
          <w:marRight w:val="0"/>
          <w:marTop w:val="34"/>
          <w:marBottom w:val="34"/>
          <w:divBdr>
            <w:top w:val="none" w:sz="0" w:space="0" w:color="auto"/>
            <w:left w:val="none" w:sz="0" w:space="0" w:color="auto"/>
            <w:bottom w:val="none" w:sz="0" w:space="0" w:color="auto"/>
            <w:right w:val="none" w:sz="0" w:space="0" w:color="auto"/>
          </w:divBdr>
        </w:div>
      </w:divsChild>
    </w:div>
    <w:div w:id="397292875">
      <w:bodyDiv w:val="1"/>
      <w:marLeft w:val="0"/>
      <w:marRight w:val="0"/>
      <w:marTop w:val="0"/>
      <w:marBottom w:val="0"/>
      <w:divBdr>
        <w:top w:val="none" w:sz="0" w:space="0" w:color="auto"/>
        <w:left w:val="none" w:sz="0" w:space="0" w:color="auto"/>
        <w:bottom w:val="none" w:sz="0" w:space="0" w:color="auto"/>
        <w:right w:val="none" w:sz="0" w:space="0" w:color="auto"/>
      </w:divBdr>
      <w:divsChild>
        <w:div w:id="880895350">
          <w:marLeft w:val="0"/>
          <w:marRight w:val="0"/>
          <w:marTop w:val="0"/>
          <w:marBottom w:val="0"/>
          <w:divBdr>
            <w:top w:val="none" w:sz="0" w:space="0" w:color="auto"/>
            <w:left w:val="none" w:sz="0" w:space="0" w:color="auto"/>
            <w:bottom w:val="none" w:sz="0" w:space="0" w:color="auto"/>
            <w:right w:val="none" w:sz="0" w:space="0" w:color="auto"/>
          </w:divBdr>
        </w:div>
      </w:divsChild>
    </w:div>
    <w:div w:id="419373826">
      <w:bodyDiv w:val="1"/>
      <w:marLeft w:val="0"/>
      <w:marRight w:val="0"/>
      <w:marTop w:val="0"/>
      <w:marBottom w:val="0"/>
      <w:divBdr>
        <w:top w:val="none" w:sz="0" w:space="0" w:color="auto"/>
        <w:left w:val="none" w:sz="0" w:space="0" w:color="auto"/>
        <w:bottom w:val="none" w:sz="0" w:space="0" w:color="auto"/>
        <w:right w:val="none" w:sz="0" w:space="0" w:color="auto"/>
      </w:divBdr>
      <w:divsChild>
        <w:div w:id="1530681000">
          <w:marLeft w:val="0"/>
          <w:marRight w:val="0"/>
          <w:marTop w:val="34"/>
          <w:marBottom w:val="34"/>
          <w:divBdr>
            <w:top w:val="none" w:sz="0" w:space="0" w:color="auto"/>
            <w:left w:val="none" w:sz="0" w:space="0" w:color="auto"/>
            <w:bottom w:val="none" w:sz="0" w:space="0" w:color="auto"/>
            <w:right w:val="none" w:sz="0" w:space="0" w:color="auto"/>
          </w:divBdr>
        </w:div>
      </w:divsChild>
    </w:div>
    <w:div w:id="429205642">
      <w:bodyDiv w:val="1"/>
      <w:marLeft w:val="0"/>
      <w:marRight w:val="0"/>
      <w:marTop w:val="0"/>
      <w:marBottom w:val="0"/>
      <w:divBdr>
        <w:top w:val="none" w:sz="0" w:space="0" w:color="auto"/>
        <w:left w:val="none" w:sz="0" w:space="0" w:color="auto"/>
        <w:bottom w:val="none" w:sz="0" w:space="0" w:color="auto"/>
        <w:right w:val="none" w:sz="0" w:space="0" w:color="auto"/>
      </w:divBdr>
      <w:divsChild>
        <w:div w:id="1531071941">
          <w:marLeft w:val="0"/>
          <w:marRight w:val="0"/>
          <w:marTop w:val="34"/>
          <w:marBottom w:val="34"/>
          <w:divBdr>
            <w:top w:val="none" w:sz="0" w:space="0" w:color="auto"/>
            <w:left w:val="none" w:sz="0" w:space="0" w:color="auto"/>
            <w:bottom w:val="none" w:sz="0" w:space="0" w:color="auto"/>
            <w:right w:val="none" w:sz="0" w:space="0" w:color="auto"/>
          </w:divBdr>
        </w:div>
      </w:divsChild>
    </w:div>
    <w:div w:id="454062567">
      <w:bodyDiv w:val="1"/>
      <w:marLeft w:val="0"/>
      <w:marRight w:val="0"/>
      <w:marTop w:val="0"/>
      <w:marBottom w:val="0"/>
      <w:divBdr>
        <w:top w:val="none" w:sz="0" w:space="0" w:color="auto"/>
        <w:left w:val="none" w:sz="0" w:space="0" w:color="auto"/>
        <w:bottom w:val="none" w:sz="0" w:space="0" w:color="auto"/>
        <w:right w:val="none" w:sz="0" w:space="0" w:color="auto"/>
      </w:divBdr>
    </w:div>
    <w:div w:id="463429629">
      <w:bodyDiv w:val="1"/>
      <w:marLeft w:val="0"/>
      <w:marRight w:val="0"/>
      <w:marTop w:val="0"/>
      <w:marBottom w:val="0"/>
      <w:divBdr>
        <w:top w:val="none" w:sz="0" w:space="0" w:color="auto"/>
        <w:left w:val="none" w:sz="0" w:space="0" w:color="auto"/>
        <w:bottom w:val="none" w:sz="0" w:space="0" w:color="auto"/>
        <w:right w:val="none" w:sz="0" w:space="0" w:color="auto"/>
      </w:divBdr>
    </w:div>
    <w:div w:id="467474688">
      <w:bodyDiv w:val="1"/>
      <w:marLeft w:val="0"/>
      <w:marRight w:val="0"/>
      <w:marTop w:val="0"/>
      <w:marBottom w:val="0"/>
      <w:divBdr>
        <w:top w:val="none" w:sz="0" w:space="0" w:color="auto"/>
        <w:left w:val="none" w:sz="0" w:space="0" w:color="auto"/>
        <w:bottom w:val="none" w:sz="0" w:space="0" w:color="auto"/>
        <w:right w:val="none" w:sz="0" w:space="0" w:color="auto"/>
      </w:divBdr>
      <w:divsChild>
        <w:div w:id="656036760">
          <w:marLeft w:val="0"/>
          <w:marRight w:val="0"/>
          <w:marTop w:val="0"/>
          <w:marBottom w:val="0"/>
          <w:divBdr>
            <w:top w:val="none" w:sz="0" w:space="0" w:color="auto"/>
            <w:left w:val="none" w:sz="0" w:space="0" w:color="auto"/>
            <w:bottom w:val="none" w:sz="0" w:space="0" w:color="auto"/>
            <w:right w:val="none" w:sz="0" w:space="0" w:color="auto"/>
          </w:divBdr>
        </w:div>
      </w:divsChild>
    </w:div>
    <w:div w:id="510726213">
      <w:bodyDiv w:val="1"/>
      <w:marLeft w:val="0"/>
      <w:marRight w:val="0"/>
      <w:marTop w:val="0"/>
      <w:marBottom w:val="0"/>
      <w:divBdr>
        <w:top w:val="none" w:sz="0" w:space="0" w:color="auto"/>
        <w:left w:val="none" w:sz="0" w:space="0" w:color="auto"/>
        <w:bottom w:val="none" w:sz="0" w:space="0" w:color="auto"/>
        <w:right w:val="none" w:sz="0" w:space="0" w:color="auto"/>
      </w:divBdr>
    </w:div>
    <w:div w:id="511526811">
      <w:bodyDiv w:val="1"/>
      <w:marLeft w:val="60"/>
      <w:marRight w:val="60"/>
      <w:marTop w:val="60"/>
      <w:marBottom w:val="15"/>
      <w:divBdr>
        <w:top w:val="none" w:sz="0" w:space="0" w:color="auto"/>
        <w:left w:val="none" w:sz="0" w:space="0" w:color="auto"/>
        <w:bottom w:val="none" w:sz="0" w:space="0" w:color="auto"/>
        <w:right w:val="none" w:sz="0" w:space="0" w:color="auto"/>
      </w:divBdr>
      <w:divsChild>
        <w:div w:id="1538401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528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194591">
      <w:bodyDiv w:val="1"/>
      <w:marLeft w:val="0"/>
      <w:marRight w:val="0"/>
      <w:marTop w:val="0"/>
      <w:marBottom w:val="0"/>
      <w:divBdr>
        <w:top w:val="none" w:sz="0" w:space="0" w:color="auto"/>
        <w:left w:val="none" w:sz="0" w:space="0" w:color="auto"/>
        <w:bottom w:val="none" w:sz="0" w:space="0" w:color="auto"/>
        <w:right w:val="none" w:sz="0" w:space="0" w:color="auto"/>
      </w:divBdr>
    </w:div>
    <w:div w:id="531497787">
      <w:bodyDiv w:val="1"/>
      <w:marLeft w:val="0"/>
      <w:marRight w:val="0"/>
      <w:marTop w:val="0"/>
      <w:marBottom w:val="0"/>
      <w:divBdr>
        <w:top w:val="none" w:sz="0" w:space="0" w:color="auto"/>
        <w:left w:val="none" w:sz="0" w:space="0" w:color="auto"/>
        <w:bottom w:val="none" w:sz="0" w:space="0" w:color="auto"/>
        <w:right w:val="none" w:sz="0" w:space="0" w:color="auto"/>
      </w:divBdr>
    </w:div>
    <w:div w:id="537862995">
      <w:bodyDiv w:val="1"/>
      <w:marLeft w:val="60"/>
      <w:marRight w:val="60"/>
      <w:marTop w:val="60"/>
      <w:marBottom w:val="15"/>
      <w:divBdr>
        <w:top w:val="none" w:sz="0" w:space="0" w:color="auto"/>
        <w:left w:val="none" w:sz="0" w:space="0" w:color="auto"/>
        <w:bottom w:val="none" w:sz="0" w:space="0" w:color="auto"/>
        <w:right w:val="none" w:sz="0" w:space="0" w:color="auto"/>
      </w:divBdr>
    </w:div>
    <w:div w:id="538785317">
      <w:bodyDiv w:val="1"/>
      <w:marLeft w:val="0"/>
      <w:marRight w:val="0"/>
      <w:marTop w:val="0"/>
      <w:marBottom w:val="0"/>
      <w:divBdr>
        <w:top w:val="none" w:sz="0" w:space="0" w:color="auto"/>
        <w:left w:val="none" w:sz="0" w:space="0" w:color="auto"/>
        <w:bottom w:val="none" w:sz="0" w:space="0" w:color="auto"/>
        <w:right w:val="none" w:sz="0" w:space="0" w:color="auto"/>
      </w:divBdr>
      <w:divsChild>
        <w:div w:id="733158034">
          <w:marLeft w:val="0"/>
          <w:marRight w:val="0"/>
          <w:marTop w:val="0"/>
          <w:marBottom w:val="0"/>
          <w:divBdr>
            <w:top w:val="none" w:sz="0" w:space="0" w:color="auto"/>
            <w:left w:val="none" w:sz="0" w:space="0" w:color="auto"/>
            <w:bottom w:val="none" w:sz="0" w:space="0" w:color="auto"/>
            <w:right w:val="none" w:sz="0" w:space="0" w:color="auto"/>
          </w:divBdr>
        </w:div>
        <w:div w:id="2103647355">
          <w:marLeft w:val="0"/>
          <w:marRight w:val="0"/>
          <w:marTop w:val="0"/>
          <w:marBottom w:val="0"/>
          <w:divBdr>
            <w:top w:val="none" w:sz="0" w:space="0" w:color="auto"/>
            <w:left w:val="none" w:sz="0" w:space="0" w:color="auto"/>
            <w:bottom w:val="none" w:sz="0" w:space="0" w:color="auto"/>
            <w:right w:val="none" w:sz="0" w:space="0" w:color="auto"/>
          </w:divBdr>
          <w:divsChild>
            <w:div w:id="1953124758">
              <w:marLeft w:val="0"/>
              <w:marRight w:val="0"/>
              <w:marTop w:val="0"/>
              <w:marBottom w:val="0"/>
              <w:divBdr>
                <w:top w:val="none" w:sz="0" w:space="0" w:color="auto"/>
                <w:left w:val="none" w:sz="0" w:space="0" w:color="auto"/>
                <w:bottom w:val="none" w:sz="0" w:space="0" w:color="auto"/>
                <w:right w:val="none" w:sz="0" w:space="0" w:color="auto"/>
              </w:divBdr>
              <w:divsChild>
                <w:div w:id="462777104">
                  <w:marLeft w:val="0"/>
                  <w:marRight w:val="0"/>
                  <w:marTop w:val="0"/>
                  <w:marBottom w:val="0"/>
                  <w:divBdr>
                    <w:top w:val="none" w:sz="0" w:space="0" w:color="auto"/>
                    <w:left w:val="none" w:sz="0" w:space="0" w:color="auto"/>
                    <w:bottom w:val="none" w:sz="0" w:space="0" w:color="auto"/>
                    <w:right w:val="none" w:sz="0" w:space="0" w:color="auto"/>
                  </w:divBdr>
                </w:div>
                <w:div w:id="153249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511554">
      <w:bodyDiv w:val="1"/>
      <w:marLeft w:val="0"/>
      <w:marRight w:val="0"/>
      <w:marTop w:val="0"/>
      <w:marBottom w:val="0"/>
      <w:divBdr>
        <w:top w:val="none" w:sz="0" w:space="0" w:color="auto"/>
        <w:left w:val="none" w:sz="0" w:space="0" w:color="auto"/>
        <w:bottom w:val="none" w:sz="0" w:space="0" w:color="auto"/>
        <w:right w:val="none" w:sz="0" w:space="0" w:color="auto"/>
      </w:divBdr>
      <w:divsChild>
        <w:div w:id="213394178">
          <w:marLeft w:val="0"/>
          <w:marRight w:val="0"/>
          <w:marTop w:val="34"/>
          <w:marBottom w:val="34"/>
          <w:divBdr>
            <w:top w:val="none" w:sz="0" w:space="0" w:color="auto"/>
            <w:left w:val="none" w:sz="0" w:space="0" w:color="auto"/>
            <w:bottom w:val="none" w:sz="0" w:space="0" w:color="auto"/>
            <w:right w:val="none" w:sz="0" w:space="0" w:color="auto"/>
          </w:divBdr>
        </w:div>
      </w:divsChild>
    </w:div>
    <w:div w:id="571626889">
      <w:bodyDiv w:val="1"/>
      <w:marLeft w:val="0"/>
      <w:marRight w:val="0"/>
      <w:marTop w:val="0"/>
      <w:marBottom w:val="0"/>
      <w:divBdr>
        <w:top w:val="none" w:sz="0" w:space="0" w:color="auto"/>
        <w:left w:val="none" w:sz="0" w:space="0" w:color="auto"/>
        <w:bottom w:val="none" w:sz="0" w:space="0" w:color="auto"/>
        <w:right w:val="none" w:sz="0" w:space="0" w:color="auto"/>
      </w:divBdr>
      <w:divsChild>
        <w:div w:id="1895004091">
          <w:marLeft w:val="0"/>
          <w:marRight w:val="0"/>
          <w:marTop w:val="34"/>
          <w:marBottom w:val="34"/>
          <w:divBdr>
            <w:top w:val="none" w:sz="0" w:space="0" w:color="auto"/>
            <w:left w:val="none" w:sz="0" w:space="0" w:color="auto"/>
            <w:bottom w:val="none" w:sz="0" w:space="0" w:color="auto"/>
            <w:right w:val="none" w:sz="0" w:space="0" w:color="auto"/>
          </w:divBdr>
        </w:div>
        <w:div w:id="1727871795">
          <w:marLeft w:val="0"/>
          <w:marRight w:val="0"/>
          <w:marTop w:val="0"/>
          <w:marBottom w:val="0"/>
          <w:divBdr>
            <w:top w:val="none" w:sz="0" w:space="0" w:color="auto"/>
            <w:left w:val="none" w:sz="0" w:space="0" w:color="auto"/>
            <w:bottom w:val="none" w:sz="0" w:space="0" w:color="auto"/>
            <w:right w:val="none" w:sz="0" w:space="0" w:color="auto"/>
          </w:divBdr>
        </w:div>
      </w:divsChild>
    </w:div>
    <w:div w:id="817263612">
      <w:bodyDiv w:val="1"/>
      <w:marLeft w:val="0"/>
      <w:marRight w:val="0"/>
      <w:marTop w:val="0"/>
      <w:marBottom w:val="0"/>
      <w:divBdr>
        <w:top w:val="none" w:sz="0" w:space="0" w:color="auto"/>
        <w:left w:val="none" w:sz="0" w:space="0" w:color="auto"/>
        <w:bottom w:val="none" w:sz="0" w:space="0" w:color="auto"/>
        <w:right w:val="none" w:sz="0" w:space="0" w:color="auto"/>
      </w:divBdr>
    </w:div>
    <w:div w:id="820584346">
      <w:bodyDiv w:val="1"/>
      <w:marLeft w:val="0"/>
      <w:marRight w:val="0"/>
      <w:marTop w:val="0"/>
      <w:marBottom w:val="0"/>
      <w:divBdr>
        <w:top w:val="none" w:sz="0" w:space="0" w:color="auto"/>
        <w:left w:val="none" w:sz="0" w:space="0" w:color="auto"/>
        <w:bottom w:val="none" w:sz="0" w:space="0" w:color="auto"/>
        <w:right w:val="none" w:sz="0" w:space="0" w:color="auto"/>
      </w:divBdr>
      <w:divsChild>
        <w:div w:id="584653417">
          <w:marLeft w:val="0"/>
          <w:marRight w:val="0"/>
          <w:marTop w:val="0"/>
          <w:marBottom w:val="0"/>
          <w:divBdr>
            <w:top w:val="none" w:sz="0" w:space="0" w:color="auto"/>
            <w:left w:val="none" w:sz="0" w:space="0" w:color="auto"/>
            <w:bottom w:val="none" w:sz="0" w:space="0" w:color="auto"/>
            <w:right w:val="none" w:sz="0" w:space="0" w:color="auto"/>
          </w:divBdr>
        </w:div>
      </w:divsChild>
    </w:div>
    <w:div w:id="826479394">
      <w:bodyDiv w:val="1"/>
      <w:marLeft w:val="0"/>
      <w:marRight w:val="0"/>
      <w:marTop w:val="0"/>
      <w:marBottom w:val="0"/>
      <w:divBdr>
        <w:top w:val="none" w:sz="0" w:space="0" w:color="auto"/>
        <w:left w:val="none" w:sz="0" w:space="0" w:color="auto"/>
        <w:bottom w:val="none" w:sz="0" w:space="0" w:color="auto"/>
        <w:right w:val="none" w:sz="0" w:space="0" w:color="auto"/>
      </w:divBdr>
      <w:divsChild>
        <w:div w:id="448014467">
          <w:marLeft w:val="0"/>
          <w:marRight w:val="0"/>
          <w:marTop w:val="34"/>
          <w:marBottom w:val="34"/>
          <w:divBdr>
            <w:top w:val="none" w:sz="0" w:space="0" w:color="auto"/>
            <w:left w:val="none" w:sz="0" w:space="0" w:color="auto"/>
            <w:bottom w:val="none" w:sz="0" w:space="0" w:color="auto"/>
            <w:right w:val="none" w:sz="0" w:space="0" w:color="auto"/>
          </w:divBdr>
        </w:div>
      </w:divsChild>
    </w:div>
    <w:div w:id="839000514">
      <w:bodyDiv w:val="1"/>
      <w:marLeft w:val="0"/>
      <w:marRight w:val="0"/>
      <w:marTop w:val="0"/>
      <w:marBottom w:val="0"/>
      <w:divBdr>
        <w:top w:val="none" w:sz="0" w:space="0" w:color="auto"/>
        <w:left w:val="none" w:sz="0" w:space="0" w:color="auto"/>
        <w:bottom w:val="none" w:sz="0" w:space="0" w:color="auto"/>
        <w:right w:val="none" w:sz="0" w:space="0" w:color="auto"/>
      </w:divBdr>
    </w:div>
    <w:div w:id="866601276">
      <w:bodyDiv w:val="1"/>
      <w:marLeft w:val="0"/>
      <w:marRight w:val="0"/>
      <w:marTop w:val="0"/>
      <w:marBottom w:val="0"/>
      <w:divBdr>
        <w:top w:val="none" w:sz="0" w:space="0" w:color="auto"/>
        <w:left w:val="none" w:sz="0" w:space="0" w:color="auto"/>
        <w:bottom w:val="none" w:sz="0" w:space="0" w:color="auto"/>
        <w:right w:val="none" w:sz="0" w:space="0" w:color="auto"/>
      </w:divBdr>
    </w:div>
    <w:div w:id="886646131">
      <w:bodyDiv w:val="1"/>
      <w:marLeft w:val="0"/>
      <w:marRight w:val="0"/>
      <w:marTop w:val="0"/>
      <w:marBottom w:val="0"/>
      <w:divBdr>
        <w:top w:val="none" w:sz="0" w:space="0" w:color="auto"/>
        <w:left w:val="none" w:sz="0" w:space="0" w:color="auto"/>
        <w:bottom w:val="none" w:sz="0" w:space="0" w:color="auto"/>
        <w:right w:val="none" w:sz="0" w:space="0" w:color="auto"/>
      </w:divBdr>
    </w:div>
    <w:div w:id="905651485">
      <w:bodyDiv w:val="1"/>
      <w:marLeft w:val="0"/>
      <w:marRight w:val="0"/>
      <w:marTop w:val="0"/>
      <w:marBottom w:val="0"/>
      <w:divBdr>
        <w:top w:val="none" w:sz="0" w:space="0" w:color="auto"/>
        <w:left w:val="none" w:sz="0" w:space="0" w:color="auto"/>
        <w:bottom w:val="none" w:sz="0" w:space="0" w:color="auto"/>
        <w:right w:val="none" w:sz="0" w:space="0" w:color="auto"/>
      </w:divBdr>
      <w:divsChild>
        <w:div w:id="965549736">
          <w:marLeft w:val="0"/>
          <w:marRight w:val="0"/>
          <w:marTop w:val="0"/>
          <w:marBottom w:val="0"/>
          <w:divBdr>
            <w:top w:val="none" w:sz="0" w:space="0" w:color="auto"/>
            <w:left w:val="none" w:sz="0" w:space="0" w:color="auto"/>
            <w:bottom w:val="none" w:sz="0" w:space="0" w:color="auto"/>
            <w:right w:val="none" w:sz="0" w:space="0" w:color="auto"/>
          </w:divBdr>
        </w:div>
      </w:divsChild>
    </w:div>
    <w:div w:id="910431335">
      <w:bodyDiv w:val="1"/>
      <w:marLeft w:val="0"/>
      <w:marRight w:val="0"/>
      <w:marTop w:val="0"/>
      <w:marBottom w:val="0"/>
      <w:divBdr>
        <w:top w:val="none" w:sz="0" w:space="0" w:color="auto"/>
        <w:left w:val="none" w:sz="0" w:space="0" w:color="auto"/>
        <w:bottom w:val="none" w:sz="0" w:space="0" w:color="auto"/>
        <w:right w:val="none" w:sz="0" w:space="0" w:color="auto"/>
      </w:divBdr>
      <w:divsChild>
        <w:div w:id="996416889">
          <w:marLeft w:val="0"/>
          <w:marRight w:val="0"/>
          <w:marTop w:val="34"/>
          <w:marBottom w:val="34"/>
          <w:divBdr>
            <w:top w:val="none" w:sz="0" w:space="0" w:color="auto"/>
            <w:left w:val="none" w:sz="0" w:space="0" w:color="auto"/>
            <w:bottom w:val="none" w:sz="0" w:space="0" w:color="auto"/>
            <w:right w:val="none" w:sz="0" w:space="0" w:color="auto"/>
          </w:divBdr>
        </w:div>
      </w:divsChild>
    </w:div>
    <w:div w:id="1072848463">
      <w:bodyDiv w:val="1"/>
      <w:marLeft w:val="0"/>
      <w:marRight w:val="0"/>
      <w:marTop w:val="0"/>
      <w:marBottom w:val="0"/>
      <w:divBdr>
        <w:top w:val="none" w:sz="0" w:space="0" w:color="auto"/>
        <w:left w:val="none" w:sz="0" w:space="0" w:color="auto"/>
        <w:bottom w:val="none" w:sz="0" w:space="0" w:color="auto"/>
        <w:right w:val="none" w:sz="0" w:space="0" w:color="auto"/>
      </w:divBdr>
    </w:div>
    <w:div w:id="1077635528">
      <w:bodyDiv w:val="1"/>
      <w:marLeft w:val="0"/>
      <w:marRight w:val="0"/>
      <w:marTop w:val="0"/>
      <w:marBottom w:val="0"/>
      <w:divBdr>
        <w:top w:val="none" w:sz="0" w:space="0" w:color="auto"/>
        <w:left w:val="none" w:sz="0" w:space="0" w:color="auto"/>
        <w:bottom w:val="none" w:sz="0" w:space="0" w:color="auto"/>
        <w:right w:val="none" w:sz="0" w:space="0" w:color="auto"/>
      </w:divBdr>
    </w:div>
    <w:div w:id="1109005140">
      <w:bodyDiv w:val="1"/>
      <w:marLeft w:val="0"/>
      <w:marRight w:val="0"/>
      <w:marTop w:val="0"/>
      <w:marBottom w:val="0"/>
      <w:divBdr>
        <w:top w:val="none" w:sz="0" w:space="0" w:color="auto"/>
        <w:left w:val="none" w:sz="0" w:space="0" w:color="auto"/>
        <w:bottom w:val="none" w:sz="0" w:space="0" w:color="auto"/>
        <w:right w:val="none" w:sz="0" w:space="0" w:color="auto"/>
      </w:divBdr>
      <w:divsChild>
        <w:div w:id="591353323">
          <w:marLeft w:val="0"/>
          <w:marRight w:val="0"/>
          <w:marTop w:val="34"/>
          <w:marBottom w:val="34"/>
          <w:divBdr>
            <w:top w:val="none" w:sz="0" w:space="0" w:color="auto"/>
            <w:left w:val="none" w:sz="0" w:space="0" w:color="auto"/>
            <w:bottom w:val="none" w:sz="0" w:space="0" w:color="auto"/>
            <w:right w:val="none" w:sz="0" w:space="0" w:color="auto"/>
          </w:divBdr>
        </w:div>
      </w:divsChild>
    </w:div>
    <w:div w:id="1131752645">
      <w:bodyDiv w:val="1"/>
      <w:marLeft w:val="0"/>
      <w:marRight w:val="0"/>
      <w:marTop w:val="0"/>
      <w:marBottom w:val="0"/>
      <w:divBdr>
        <w:top w:val="none" w:sz="0" w:space="0" w:color="auto"/>
        <w:left w:val="none" w:sz="0" w:space="0" w:color="auto"/>
        <w:bottom w:val="none" w:sz="0" w:space="0" w:color="auto"/>
        <w:right w:val="none" w:sz="0" w:space="0" w:color="auto"/>
      </w:divBdr>
      <w:divsChild>
        <w:div w:id="2104034776">
          <w:marLeft w:val="0"/>
          <w:marRight w:val="0"/>
          <w:marTop w:val="34"/>
          <w:marBottom w:val="34"/>
          <w:divBdr>
            <w:top w:val="none" w:sz="0" w:space="0" w:color="auto"/>
            <w:left w:val="none" w:sz="0" w:space="0" w:color="auto"/>
            <w:bottom w:val="none" w:sz="0" w:space="0" w:color="auto"/>
            <w:right w:val="none" w:sz="0" w:space="0" w:color="auto"/>
          </w:divBdr>
        </w:div>
      </w:divsChild>
    </w:div>
    <w:div w:id="1143428579">
      <w:bodyDiv w:val="1"/>
      <w:marLeft w:val="0"/>
      <w:marRight w:val="0"/>
      <w:marTop w:val="0"/>
      <w:marBottom w:val="0"/>
      <w:divBdr>
        <w:top w:val="none" w:sz="0" w:space="0" w:color="auto"/>
        <w:left w:val="none" w:sz="0" w:space="0" w:color="auto"/>
        <w:bottom w:val="none" w:sz="0" w:space="0" w:color="auto"/>
        <w:right w:val="none" w:sz="0" w:space="0" w:color="auto"/>
      </w:divBdr>
      <w:divsChild>
        <w:div w:id="444152758">
          <w:marLeft w:val="0"/>
          <w:marRight w:val="0"/>
          <w:marTop w:val="34"/>
          <w:marBottom w:val="34"/>
          <w:divBdr>
            <w:top w:val="none" w:sz="0" w:space="0" w:color="auto"/>
            <w:left w:val="none" w:sz="0" w:space="0" w:color="auto"/>
            <w:bottom w:val="none" w:sz="0" w:space="0" w:color="auto"/>
            <w:right w:val="none" w:sz="0" w:space="0" w:color="auto"/>
          </w:divBdr>
        </w:div>
      </w:divsChild>
    </w:div>
    <w:div w:id="1167941166">
      <w:bodyDiv w:val="1"/>
      <w:marLeft w:val="0"/>
      <w:marRight w:val="0"/>
      <w:marTop w:val="0"/>
      <w:marBottom w:val="0"/>
      <w:divBdr>
        <w:top w:val="none" w:sz="0" w:space="0" w:color="auto"/>
        <w:left w:val="none" w:sz="0" w:space="0" w:color="auto"/>
        <w:bottom w:val="none" w:sz="0" w:space="0" w:color="auto"/>
        <w:right w:val="none" w:sz="0" w:space="0" w:color="auto"/>
      </w:divBdr>
      <w:divsChild>
        <w:div w:id="359281506">
          <w:marLeft w:val="0"/>
          <w:marRight w:val="0"/>
          <w:marTop w:val="34"/>
          <w:marBottom w:val="34"/>
          <w:divBdr>
            <w:top w:val="none" w:sz="0" w:space="0" w:color="auto"/>
            <w:left w:val="none" w:sz="0" w:space="0" w:color="auto"/>
            <w:bottom w:val="none" w:sz="0" w:space="0" w:color="auto"/>
            <w:right w:val="none" w:sz="0" w:space="0" w:color="auto"/>
          </w:divBdr>
        </w:div>
      </w:divsChild>
    </w:div>
    <w:div w:id="1175267327">
      <w:bodyDiv w:val="1"/>
      <w:marLeft w:val="0"/>
      <w:marRight w:val="0"/>
      <w:marTop w:val="0"/>
      <w:marBottom w:val="0"/>
      <w:divBdr>
        <w:top w:val="none" w:sz="0" w:space="0" w:color="auto"/>
        <w:left w:val="none" w:sz="0" w:space="0" w:color="auto"/>
        <w:bottom w:val="none" w:sz="0" w:space="0" w:color="auto"/>
        <w:right w:val="none" w:sz="0" w:space="0" w:color="auto"/>
      </w:divBdr>
      <w:divsChild>
        <w:div w:id="2107918506">
          <w:marLeft w:val="0"/>
          <w:marRight w:val="0"/>
          <w:marTop w:val="34"/>
          <w:marBottom w:val="34"/>
          <w:divBdr>
            <w:top w:val="none" w:sz="0" w:space="0" w:color="auto"/>
            <w:left w:val="none" w:sz="0" w:space="0" w:color="auto"/>
            <w:bottom w:val="none" w:sz="0" w:space="0" w:color="auto"/>
            <w:right w:val="none" w:sz="0" w:space="0" w:color="auto"/>
          </w:divBdr>
        </w:div>
      </w:divsChild>
    </w:div>
    <w:div w:id="1178932552">
      <w:bodyDiv w:val="1"/>
      <w:marLeft w:val="0"/>
      <w:marRight w:val="0"/>
      <w:marTop w:val="0"/>
      <w:marBottom w:val="0"/>
      <w:divBdr>
        <w:top w:val="none" w:sz="0" w:space="0" w:color="auto"/>
        <w:left w:val="none" w:sz="0" w:space="0" w:color="auto"/>
        <w:bottom w:val="none" w:sz="0" w:space="0" w:color="auto"/>
        <w:right w:val="none" w:sz="0" w:space="0" w:color="auto"/>
      </w:divBdr>
      <w:divsChild>
        <w:div w:id="67962822">
          <w:marLeft w:val="0"/>
          <w:marRight w:val="0"/>
          <w:marTop w:val="34"/>
          <w:marBottom w:val="34"/>
          <w:divBdr>
            <w:top w:val="none" w:sz="0" w:space="0" w:color="auto"/>
            <w:left w:val="none" w:sz="0" w:space="0" w:color="auto"/>
            <w:bottom w:val="none" w:sz="0" w:space="0" w:color="auto"/>
            <w:right w:val="none" w:sz="0" w:space="0" w:color="auto"/>
          </w:divBdr>
        </w:div>
      </w:divsChild>
    </w:div>
    <w:div w:id="1237863353">
      <w:bodyDiv w:val="1"/>
      <w:marLeft w:val="0"/>
      <w:marRight w:val="0"/>
      <w:marTop w:val="0"/>
      <w:marBottom w:val="0"/>
      <w:divBdr>
        <w:top w:val="none" w:sz="0" w:space="0" w:color="auto"/>
        <w:left w:val="none" w:sz="0" w:space="0" w:color="auto"/>
        <w:bottom w:val="none" w:sz="0" w:space="0" w:color="auto"/>
        <w:right w:val="none" w:sz="0" w:space="0" w:color="auto"/>
      </w:divBdr>
      <w:divsChild>
        <w:div w:id="2069959123">
          <w:marLeft w:val="0"/>
          <w:marRight w:val="0"/>
          <w:marTop w:val="34"/>
          <w:marBottom w:val="34"/>
          <w:divBdr>
            <w:top w:val="none" w:sz="0" w:space="0" w:color="auto"/>
            <w:left w:val="none" w:sz="0" w:space="0" w:color="auto"/>
            <w:bottom w:val="none" w:sz="0" w:space="0" w:color="auto"/>
            <w:right w:val="none" w:sz="0" w:space="0" w:color="auto"/>
          </w:divBdr>
        </w:div>
      </w:divsChild>
    </w:div>
    <w:div w:id="1367099904">
      <w:bodyDiv w:val="1"/>
      <w:marLeft w:val="0"/>
      <w:marRight w:val="0"/>
      <w:marTop w:val="0"/>
      <w:marBottom w:val="0"/>
      <w:divBdr>
        <w:top w:val="none" w:sz="0" w:space="0" w:color="auto"/>
        <w:left w:val="none" w:sz="0" w:space="0" w:color="auto"/>
        <w:bottom w:val="none" w:sz="0" w:space="0" w:color="auto"/>
        <w:right w:val="none" w:sz="0" w:space="0" w:color="auto"/>
      </w:divBdr>
      <w:divsChild>
        <w:div w:id="1754618168">
          <w:marLeft w:val="0"/>
          <w:marRight w:val="0"/>
          <w:marTop w:val="34"/>
          <w:marBottom w:val="34"/>
          <w:divBdr>
            <w:top w:val="none" w:sz="0" w:space="0" w:color="auto"/>
            <w:left w:val="none" w:sz="0" w:space="0" w:color="auto"/>
            <w:bottom w:val="none" w:sz="0" w:space="0" w:color="auto"/>
            <w:right w:val="none" w:sz="0" w:space="0" w:color="auto"/>
          </w:divBdr>
        </w:div>
      </w:divsChild>
    </w:div>
    <w:div w:id="1369255589">
      <w:bodyDiv w:val="1"/>
      <w:marLeft w:val="0"/>
      <w:marRight w:val="0"/>
      <w:marTop w:val="0"/>
      <w:marBottom w:val="0"/>
      <w:divBdr>
        <w:top w:val="none" w:sz="0" w:space="0" w:color="auto"/>
        <w:left w:val="none" w:sz="0" w:space="0" w:color="auto"/>
        <w:bottom w:val="none" w:sz="0" w:space="0" w:color="auto"/>
        <w:right w:val="none" w:sz="0" w:space="0" w:color="auto"/>
      </w:divBdr>
      <w:divsChild>
        <w:div w:id="743533564">
          <w:marLeft w:val="0"/>
          <w:marRight w:val="0"/>
          <w:marTop w:val="34"/>
          <w:marBottom w:val="34"/>
          <w:divBdr>
            <w:top w:val="none" w:sz="0" w:space="0" w:color="auto"/>
            <w:left w:val="none" w:sz="0" w:space="0" w:color="auto"/>
            <w:bottom w:val="none" w:sz="0" w:space="0" w:color="auto"/>
            <w:right w:val="none" w:sz="0" w:space="0" w:color="auto"/>
          </w:divBdr>
        </w:div>
      </w:divsChild>
    </w:div>
    <w:div w:id="1372144706">
      <w:bodyDiv w:val="1"/>
      <w:marLeft w:val="0"/>
      <w:marRight w:val="0"/>
      <w:marTop w:val="0"/>
      <w:marBottom w:val="0"/>
      <w:divBdr>
        <w:top w:val="none" w:sz="0" w:space="0" w:color="auto"/>
        <w:left w:val="none" w:sz="0" w:space="0" w:color="auto"/>
        <w:bottom w:val="none" w:sz="0" w:space="0" w:color="auto"/>
        <w:right w:val="none" w:sz="0" w:space="0" w:color="auto"/>
      </w:divBdr>
      <w:divsChild>
        <w:div w:id="1466389368">
          <w:marLeft w:val="0"/>
          <w:marRight w:val="0"/>
          <w:marTop w:val="34"/>
          <w:marBottom w:val="34"/>
          <w:divBdr>
            <w:top w:val="none" w:sz="0" w:space="0" w:color="auto"/>
            <w:left w:val="none" w:sz="0" w:space="0" w:color="auto"/>
            <w:bottom w:val="none" w:sz="0" w:space="0" w:color="auto"/>
            <w:right w:val="none" w:sz="0" w:space="0" w:color="auto"/>
          </w:divBdr>
        </w:div>
      </w:divsChild>
    </w:div>
    <w:div w:id="1459765569">
      <w:bodyDiv w:val="1"/>
      <w:marLeft w:val="0"/>
      <w:marRight w:val="0"/>
      <w:marTop w:val="0"/>
      <w:marBottom w:val="0"/>
      <w:divBdr>
        <w:top w:val="none" w:sz="0" w:space="0" w:color="auto"/>
        <w:left w:val="none" w:sz="0" w:space="0" w:color="auto"/>
        <w:bottom w:val="none" w:sz="0" w:space="0" w:color="auto"/>
        <w:right w:val="none" w:sz="0" w:space="0" w:color="auto"/>
      </w:divBdr>
    </w:div>
    <w:div w:id="1490560542">
      <w:bodyDiv w:val="1"/>
      <w:marLeft w:val="0"/>
      <w:marRight w:val="0"/>
      <w:marTop w:val="0"/>
      <w:marBottom w:val="0"/>
      <w:divBdr>
        <w:top w:val="none" w:sz="0" w:space="0" w:color="auto"/>
        <w:left w:val="none" w:sz="0" w:space="0" w:color="auto"/>
        <w:bottom w:val="none" w:sz="0" w:space="0" w:color="auto"/>
        <w:right w:val="none" w:sz="0" w:space="0" w:color="auto"/>
      </w:divBdr>
      <w:divsChild>
        <w:div w:id="1051152562">
          <w:marLeft w:val="0"/>
          <w:marRight w:val="0"/>
          <w:marTop w:val="34"/>
          <w:marBottom w:val="34"/>
          <w:divBdr>
            <w:top w:val="none" w:sz="0" w:space="0" w:color="auto"/>
            <w:left w:val="none" w:sz="0" w:space="0" w:color="auto"/>
            <w:bottom w:val="none" w:sz="0" w:space="0" w:color="auto"/>
            <w:right w:val="none" w:sz="0" w:space="0" w:color="auto"/>
          </w:divBdr>
        </w:div>
      </w:divsChild>
    </w:div>
    <w:div w:id="1581450991">
      <w:bodyDiv w:val="1"/>
      <w:marLeft w:val="0"/>
      <w:marRight w:val="0"/>
      <w:marTop w:val="0"/>
      <w:marBottom w:val="0"/>
      <w:divBdr>
        <w:top w:val="none" w:sz="0" w:space="0" w:color="auto"/>
        <w:left w:val="none" w:sz="0" w:space="0" w:color="auto"/>
        <w:bottom w:val="none" w:sz="0" w:space="0" w:color="auto"/>
        <w:right w:val="none" w:sz="0" w:space="0" w:color="auto"/>
      </w:divBdr>
      <w:divsChild>
        <w:div w:id="843781077">
          <w:marLeft w:val="0"/>
          <w:marRight w:val="0"/>
          <w:marTop w:val="34"/>
          <w:marBottom w:val="34"/>
          <w:divBdr>
            <w:top w:val="none" w:sz="0" w:space="0" w:color="auto"/>
            <w:left w:val="none" w:sz="0" w:space="0" w:color="auto"/>
            <w:bottom w:val="none" w:sz="0" w:space="0" w:color="auto"/>
            <w:right w:val="none" w:sz="0" w:space="0" w:color="auto"/>
          </w:divBdr>
        </w:div>
      </w:divsChild>
    </w:div>
    <w:div w:id="1589073058">
      <w:bodyDiv w:val="1"/>
      <w:marLeft w:val="0"/>
      <w:marRight w:val="0"/>
      <w:marTop w:val="0"/>
      <w:marBottom w:val="0"/>
      <w:divBdr>
        <w:top w:val="none" w:sz="0" w:space="0" w:color="auto"/>
        <w:left w:val="none" w:sz="0" w:space="0" w:color="auto"/>
        <w:bottom w:val="none" w:sz="0" w:space="0" w:color="auto"/>
        <w:right w:val="none" w:sz="0" w:space="0" w:color="auto"/>
      </w:divBdr>
    </w:div>
    <w:div w:id="1625501711">
      <w:bodyDiv w:val="1"/>
      <w:marLeft w:val="0"/>
      <w:marRight w:val="0"/>
      <w:marTop w:val="0"/>
      <w:marBottom w:val="0"/>
      <w:divBdr>
        <w:top w:val="none" w:sz="0" w:space="0" w:color="auto"/>
        <w:left w:val="none" w:sz="0" w:space="0" w:color="auto"/>
        <w:bottom w:val="none" w:sz="0" w:space="0" w:color="auto"/>
        <w:right w:val="none" w:sz="0" w:space="0" w:color="auto"/>
      </w:divBdr>
    </w:div>
    <w:div w:id="1635064599">
      <w:bodyDiv w:val="1"/>
      <w:marLeft w:val="0"/>
      <w:marRight w:val="0"/>
      <w:marTop w:val="0"/>
      <w:marBottom w:val="0"/>
      <w:divBdr>
        <w:top w:val="none" w:sz="0" w:space="0" w:color="auto"/>
        <w:left w:val="none" w:sz="0" w:space="0" w:color="auto"/>
        <w:bottom w:val="none" w:sz="0" w:space="0" w:color="auto"/>
        <w:right w:val="none" w:sz="0" w:space="0" w:color="auto"/>
      </w:divBdr>
      <w:divsChild>
        <w:div w:id="644627716">
          <w:marLeft w:val="0"/>
          <w:marRight w:val="0"/>
          <w:marTop w:val="34"/>
          <w:marBottom w:val="34"/>
          <w:divBdr>
            <w:top w:val="none" w:sz="0" w:space="0" w:color="auto"/>
            <w:left w:val="none" w:sz="0" w:space="0" w:color="auto"/>
            <w:bottom w:val="none" w:sz="0" w:space="0" w:color="auto"/>
            <w:right w:val="none" w:sz="0" w:space="0" w:color="auto"/>
          </w:divBdr>
        </w:div>
      </w:divsChild>
    </w:div>
    <w:div w:id="1681350926">
      <w:bodyDiv w:val="1"/>
      <w:marLeft w:val="0"/>
      <w:marRight w:val="0"/>
      <w:marTop w:val="0"/>
      <w:marBottom w:val="0"/>
      <w:divBdr>
        <w:top w:val="none" w:sz="0" w:space="0" w:color="auto"/>
        <w:left w:val="none" w:sz="0" w:space="0" w:color="auto"/>
        <w:bottom w:val="none" w:sz="0" w:space="0" w:color="auto"/>
        <w:right w:val="none" w:sz="0" w:space="0" w:color="auto"/>
      </w:divBdr>
    </w:div>
    <w:div w:id="1683435918">
      <w:bodyDiv w:val="1"/>
      <w:marLeft w:val="0"/>
      <w:marRight w:val="0"/>
      <w:marTop w:val="0"/>
      <w:marBottom w:val="0"/>
      <w:divBdr>
        <w:top w:val="none" w:sz="0" w:space="0" w:color="auto"/>
        <w:left w:val="none" w:sz="0" w:space="0" w:color="auto"/>
        <w:bottom w:val="none" w:sz="0" w:space="0" w:color="auto"/>
        <w:right w:val="none" w:sz="0" w:space="0" w:color="auto"/>
      </w:divBdr>
    </w:div>
    <w:div w:id="1796438960">
      <w:bodyDiv w:val="1"/>
      <w:marLeft w:val="0"/>
      <w:marRight w:val="0"/>
      <w:marTop w:val="0"/>
      <w:marBottom w:val="0"/>
      <w:divBdr>
        <w:top w:val="none" w:sz="0" w:space="0" w:color="auto"/>
        <w:left w:val="none" w:sz="0" w:space="0" w:color="auto"/>
        <w:bottom w:val="none" w:sz="0" w:space="0" w:color="auto"/>
        <w:right w:val="none" w:sz="0" w:space="0" w:color="auto"/>
      </w:divBdr>
    </w:div>
    <w:div w:id="1865483652">
      <w:bodyDiv w:val="1"/>
      <w:marLeft w:val="0"/>
      <w:marRight w:val="0"/>
      <w:marTop w:val="0"/>
      <w:marBottom w:val="0"/>
      <w:divBdr>
        <w:top w:val="none" w:sz="0" w:space="0" w:color="auto"/>
        <w:left w:val="none" w:sz="0" w:space="0" w:color="auto"/>
        <w:bottom w:val="none" w:sz="0" w:space="0" w:color="auto"/>
        <w:right w:val="none" w:sz="0" w:space="0" w:color="auto"/>
      </w:divBdr>
      <w:divsChild>
        <w:div w:id="420682260">
          <w:marLeft w:val="0"/>
          <w:marRight w:val="0"/>
          <w:marTop w:val="120"/>
          <w:marBottom w:val="360"/>
          <w:divBdr>
            <w:top w:val="none" w:sz="0" w:space="0" w:color="auto"/>
            <w:left w:val="none" w:sz="0" w:space="0" w:color="auto"/>
            <w:bottom w:val="none" w:sz="0" w:space="0" w:color="auto"/>
            <w:right w:val="none" w:sz="0" w:space="0" w:color="auto"/>
          </w:divBdr>
          <w:divsChild>
            <w:div w:id="368340331">
              <w:marLeft w:val="0"/>
              <w:marRight w:val="0"/>
              <w:marTop w:val="0"/>
              <w:marBottom w:val="0"/>
              <w:divBdr>
                <w:top w:val="none" w:sz="0" w:space="0" w:color="auto"/>
                <w:left w:val="none" w:sz="0" w:space="0" w:color="auto"/>
                <w:bottom w:val="none" w:sz="0" w:space="0" w:color="auto"/>
                <w:right w:val="none" w:sz="0" w:space="0" w:color="auto"/>
              </w:divBdr>
            </w:div>
            <w:div w:id="1408764322">
              <w:marLeft w:val="420"/>
              <w:marRight w:val="0"/>
              <w:marTop w:val="0"/>
              <w:marBottom w:val="0"/>
              <w:divBdr>
                <w:top w:val="none" w:sz="0" w:space="0" w:color="auto"/>
                <w:left w:val="none" w:sz="0" w:space="0" w:color="auto"/>
                <w:bottom w:val="none" w:sz="0" w:space="0" w:color="auto"/>
                <w:right w:val="none" w:sz="0" w:space="0" w:color="auto"/>
              </w:divBdr>
              <w:divsChild>
                <w:div w:id="10058596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116949336">
          <w:marLeft w:val="0"/>
          <w:marRight w:val="0"/>
          <w:marTop w:val="120"/>
          <w:marBottom w:val="360"/>
          <w:divBdr>
            <w:top w:val="none" w:sz="0" w:space="0" w:color="auto"/>
            <w:left w:val="none" w:sz="0" w:space="0" w:color="auto"/>
            <w:bottom w:val="none" w:sz="0" w:space="0" w:color="auto"/>
            <w:right w:val="none" w:sz="0" w:space="0" w:color="auto"/>
          </w:divBdr>
          <w:divsChild>
            <w:div w:id="1727684660">
              <w:marLeft w:val="420"/>
              <w:marRight w:val="0"/>
              <w:marTop w:val="0"/>
              <w:marBottom w:val="0"/>
              <w:divBdr>
                <w:top w:val="none" w:sz="0" w:space="0" w:color="auto"/>
                <w:left w:val="none" w:sz="0" w:space="0" w:color="auto"/>
                <w:bottom w:val="none" w:sz="0" w:space="0" w:color="auto"/>
                <w:right w:val="none" w:sz="0" w:space="0" w:color="auto"/>
              </w:divBdr>
              <w:divsChild>
                <w:div w:id="588972611">
                  <w:marLeft w:val="0"/>
                  <w:marRight w:val="0"/>
                  <w:marTop w:val="34"/>
                  <w:marBottom w:val="34"/>
                  <w:divBdr>
                    <w:top w:val="none" w:sz="0" w:space="0" w:color="auto"/>
                    <w:left w:val="none" w:sz="0" w:space="0" w:color="auto"/>
                    <w:bottom w:val="none" w:sz="0" w:space="0" w:color="auto"/>
                    <w:right w:val="none" w:sz="0" w:space="0" w:color="auto"/>
                  </w:divBdr>
                </w:div>
                <w:div w:id="2020889258">
                  <w:marLeft w:val="0"/>
                  <w:marRight w:val="0"/>
                  <w:marTop w:val="0"/>
                  <w:marBottom w:val="0"/>
                  <w:divBdr>
                    <w:top w:val="none" w:sz="0" w:space="0" w:color="auto"/>
                    <w:left w:val="none" w:sz="0" w:space="0" w:color="auto"/>
                    <w:bottom w:val="none" w:sz="0" w:space="0" w:color="auto"/>
                    <w:right w:val="none" w:sz="0" w:space="0" w:color="auto"/>
                  </w:divBdr>
                  <w:divsChild>
                    <w:div w:id="155982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657200">
      <w:bodyDiv w:val="1"/>
      <w:marLeft w:val="0"/>
      <w:marRight w:val="0"/>
      <w:marTop w:val="0"/>
      <w:marBottom w:val="0"/>
      <w:divBdr>
        <w:top w:val="none" w:sz="0" w:space="0" w:color="auto"/>
        <w:left w:val="none" w:sz="0" w:space="0" w:color="auto"/>
        <w:bottom w:val="none" w:sz="0" w:space="0" w:color="auto"/>
        <w:right w:val="none" w:sz="0" w:space="0" w:color="auto"/>
      </w:divBdr>
      <w:divsChild>
        <w:div w:id="934749556">
          <w:marLeft w:val="0"/>
          <w:marRight w:val="0"/>
          <w:marTop w:val="34"/>
          <w:marBottom w:val="34"/>
          <w:divBdr>
            <w:top w:val="none" w:sz="0" w:space="0" w:color="auto"/>
            <w:left w:val="none" w:sz="0" w:space="0" w:color="auto"/>
            <w:bottom w:val="none" w:sz="0" w:space="0" w:color="auto"/>
            <w:right w:val="none" w:sz="0" w:space="0" w:color="auto"/>
          </w:divBdr>
        </w:div>
      </w:divsChild>
    </w:div>
    <w:div w:id="1906647721">
      <w:bodyDiv w:val="1"/>
      <w:marLeft w:val="0"/>
      <w:marRight w:val="0"/>
      <w:marTop w:val="0"/>
      <w:marBottom w:val="0"/>
      <w:divBdr>
        <w:top w:val="none" w:sz="0" w:space="0" w:color="auto"/>
        <w:left w:val="none" w:sz="0" w:space="0" w:color="auto"/>
        <w:bottom w:val="none" w:sz="0" w:space="0" w:color="auto"/>
        <w:right w:val="none" w:sz="0" w:space="0" w:color="auto"/>
      </w:divBdr>
    </w:div>
    <w:div w:id="1932352408">
      <w:bodyDiv w:val="1"/>
      <w:marLeft w:val="0"/>
      <w:marRight w:val="0"/>
      <w:marTop w:val="0"/>
      <w:marBottom w:val="0"/>
      <w:divBdr>
        <w:top w:val="none" w:sz="0" w:space="0" w:color="auto"/>
        <w:left w:val="none" w:sz="0" w:space="0" w:color="auto"/>
        <w:bottom w:val="none" w:sz="0" w:space="0" w:color="auto"/>
        <w:right w:val="none" w:sz="0" w:space="0" w:color="auto"/>
      </w:divBdr>
      <w:divsChild>
        <w:div w:id="868759722">
          <w:marLeft w:val="0"/>
          <w:marRight w:val="0"/>
          <w:marTop w:val="34"/>
          <w:marBottom w:val="34"/>
          <w:divBdr>
            <w:top w:val="none" w:sz="0" w:space="0" w:color="auto"/>
            <w:left w:val="none" w:sz="0" w:space="0" w:color="auto"/>
            <w:bottom w:val="none" w:sz="0" w:space="0" w:color="auto"/>
            <w:right w:val="none" w:sz="0" w:space="0" w:color="auto"/>
          </w:divBdr>
        </w:div>
      </w:divsChild>
    </w:div>
    <w:div w:id="1999534283">
      <w:bodyDiv w:val="1"/>
      <w:marLeft w:val="0"/>
      <w:marRight w:val="0"/>
      <w:marTop w:val="0"/>
      <w:marBottom w:val="0"/>
      <w:divBdr>
        <w:top w:val="none" w:sz="0" w:space="0" w:color="auto"/>
        <w:left w:val="none" w:sz="0" w:space="0" w:color="auto"/>
        <w:bottom w:val="none" w:sz="0" w:space="0" w:color="auto"/>
        <w:right w:val="none" w:sz="0" w:space="0" w:color="auto"/>
      </w:divBdr>
    </w:div>
    <w:div w:id="2037466086">
      <w:bodyDiv w:val="1"/>
      <w:marLeft w:val="0"/>
      <w:marRight w:val="0"/>
      <w:marTop w:val="0"/>
      <w:marBottom w:val="0"/>
      <w:divBdr>
        <w:top w:val="none" w:sz="0" w:space="0" w:color="auto"/>
        <w:left w:val="none" w:sz="0" w:space="0" w:color="auto"/>
        <w:bottom w:val="none" w:sz="0" w:space="0" w:color="auto"/>
        <w:right w:val="none" w:sz="0" w:space="0" w:color="auto"/>
      </w:divBdr>
      <w:divsChild>
        <w:div w:id="580605891">
          <w:marLeft w:val="0"/>
          <w:marRight w:val="0"/>
          <w:marTop w:val="34"/>
          <w:marBottom w:val="34"/>
          <w:divBdr>
            <w:top w:val="none" w:sz="0" w:space="0" w:color="auto"/>
            <w:left w:val="none" w:sz="0" w:space="0" w:color="auto"/>
            <w:bottom w:val="none" w:sz="0" w:space="0" w:color="auto"/>
            <w:right w:val="none" w:sz="0" w:space="0" w:color="auto"/>
          </w:divBdr>
        </w:div>
      </w:divsChild>
    </w:div>
    <w:div w:id="2066365103">
      <w:bodyDiv w:val="1"/>
      <w:marLeft w:val="0"/>
      <w:marRight w:val="0"/>
      <w:marTop w:val="0"/>
      <w:marBottom w:val="0"/>
      <w:divBdr>
        <w:top w:val="none" w:sz="0" w:space="0" w:color="auto"/>
        <w:left w:val="none" w:sz="0" w:space="0" w:color="auto"/>
        <w:bottom w:val="none" w:sz="0" w:space="0" w:color="auto"/>
        <w:right w:val="none" w:sz="0" w:space="0" w:color="auto"/>
      </w:divBdr>
      <w:divsChild>
        <w:div w:id="1406293488">
          <w:marLeft w:val="0"/>
          <w:marRight w:val="0"/>
          <w:marTop w:val="0"/>
          <w:marBottom w:val="0"/>
          <w:divBdr>
            <w:top w:val="none" w:sz="0" w:space="0" w:color="auto"/>
            <w:left w:val="none" w:sz="0" w:space="0" w:color="auto"/>
            <w:bottom w:val="none" w:sz="0" w:space="0" w:color="auto"/>
            <w:right w:val="none" w:sz="0" w:space="0" w:color="auto"/>
          </w:divBdr>
        </w:div>
      </w:divsChild>
    </w:div>
    <w:div w:id="2080395432">
      <w:bodyDiv w:val="1"/>
      <w:marLeft w:val="0"/>
      <w:marRight w:val="0"/>
      <w:marTop w:val="0"/>
      <w:marBottom w:val="0"/>
      <w:divBdr>
        <w:top w:val="none" w:sz="0" w:space="0" w:color="auto"/>
        <w:left w:val="none" w:sz="0" w:space="0" w:color="auto"/>
        <w:bottom w:val="none" w:sz="0" w:space="0" w:color="auto"/>
        <w:right w:val="none" w:sz="0" w:space="0" w:color="auto"/>
      </w:divBdr>
    </w:div>
    <w:div w:id="210449502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23562536"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23652374" TargetMode="External"/><Relationship Id="rId9" Type="http://schemas.openxmlformats.org/officeDocument/2006/relationships/hyperlink" Target="http://www.ncbi.nlm.nih.gov/pubmed/23613715" TargetMode="External"/><Relationship Id="rId10" Type="http://schemas.openxmlformats.org/officeDocument/2006/relationships/hyperlink" Target="http://www.ncbi.nlm.nih.gov/pubmed/237028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37</Pages>
  <Words>13093</Words>
  <Characters>74633</Characters>
  <Application>Microsoft Macintosh Word</Application>
  <DocSecurity>0</DocSecurity>
  <Lines>621</Lines>
  <Paragraphs>175</Paragraphs>
  <ScaleCrop>false</ScaleCrop>
  <HeadingPairs>
    <vt:vector size="4" baseType="variant">
      <vt:variant>
        <vt:lpstr>Title</vt:lpstr>
      </vt:variant>
      <vt:variant>
        <vt:i4>1</vt:i4>
      </vt:variant>
      <vt:variant>
        <vt:lpstr>Headings</vt:lpstr>
      </vt:variant>
      <vt:variant>
        <vt:i4>61</vt:i4>
      </vt:variant>
    </vt:vector>
  </HeadingPairs>
  <TitlesOfParts>
    <vt:vector size="62" baseType="lpstr">
      <vt:lpstr>CURRICULUM VITAE</vt:lpstr>
      <vt:lpstr>CURRICULUM VITAE</vt:lpstr>
      <vt:lpstr>DATE PREPARED:  March 25, 2013</vt:lpstr>
      <vt:lpstr>PART I: General Information</vt:lpstr>
      <vt:lpstr>Name:                 	Lorelei Ann Mucci</vt:lpstr>
      <vt:lpstr>Phone:      	    	(617) 432-1732</vt:lpstr>
      <vt:lpstr>Education:</vt:lpstr>
      <vt:lpstr>Postdoctoral Training:</vt:lpstr>
      <vt:lpstr>Academic Appointments:</vt:lpstr>
      <vt:lpstr>MA</vt:lpstr>
      <vt:lpstr>MA</vt:lpstr>
      <vt:lpstr>Hospital or Affiliated Institution Appointments:</vt:lpstr>
      <vt:lpstr>Other Professional Positions and Major Visiting Appointments:</vt:lpstr>
      <vt:lpstr>Major Administrative Responsibilities:</vt:lpstr>
      <vt:lpstr>2010-	Review Committee, Harvard School of Public Health Post-doctoral Travel Sch</vt:lpstr>
      <vt:lpstr/>
      <vt:lpstr>2010-	Scientific Advisory Board, Prostate Cancer Foundation</vt:lpstr>
      <vt:lpstr>2011-	Grant Review Committee, The Prostate Cancer Charity UK Research Awards</vt:lpstr>
      <vt:lpstr/>
      <vt:lpstr>2011-	Grant Review Committee, Prostate Cancer Foundation of Australia</vt:lpstr>
      <vt:lpstr>Professional Societies:</vt:lpstr>
      <vt:lpstr>Journals:</vt:lpstr>
      <vt:lpstr>Awards and Honors:</vt:lpstr>
      <vt:lpstr>Part II: Research, Teaching, and Clinical Contributions</vt:lpstr>
      <vt:lpstr>A. Narrative report of Research and Teaching</vt:lpstr>
      <vt:lpstr>B. Funding Information</vt:lpstr>
      <vt:lpstr>C. Report of Teaching</vt:lpstr>
      <vt:lpstr>1. Local contributions</vt:lpstr>
      <vt:lpstr>a. Graduate Medical Courses</vt:lpstr>
      <vt:lpstr>Public Health</vt:lpstr>
      <vt:lpstr>Health</vt:lpstr>
      <vt:lpstr>Health</vt:lpstr>
      <vt:lpstr>Harvard School of Public Health</vt:lpstr>
      <vt:lpstr>Health</vt:lpstr>
      <vt:lpstr>Health</vt:lpstr>
      <vt:lpstr>2009		Nutritional Epidemiology of Cancer, Harvard School of Public Health</vt:lpstr>
      <vt:lpstr>2010		Molecular Pathology Bootcamp, Harvard Medical School</vt:lpstr>
      <vt:lpstr>2011-pres	Molecular Pathology and Epidemiology Bootcamp, Harvard Medical School</vt:lpstr>
      <vt:lpstr>b. Local Invited Presentations</vt:lpstr>
      <vt:lpstr>Invited Seminar</vt:lpstr>
      <vt:lpstr>        2011	Future Directions for Translation of Archival Tissue Studies (Panel Discuss</vt:lpstr>
      <vt:lpstr>c. Advisory and Supervisory Responsibilities in Clinical or Laboratory Setting</vt:lpstr>
      <vt:lpstr>d. Leadership Roles</vt:lpstr>
      <vt:lpstr>e. Advisees/Trainees</vt:lpstr>
      <vt:lpstr>2. Regional, national, or international contributions</vt:lpstr>
      <vt:lpstr>a. Graduate Medical Courses</vt:lpstr>
      <vt:lpstr>International</vt:lpstr>
      <vt:lpstr>National</vt:lpstr>
      <vt:lpstr>b. Invited Presentations</vt:lpstr>
      <vt:lpstr>Invited Lecture and Symposium Panelist/Speaker</vt:lpstr>
      <vt:lpstr>International</vt:lpstr>
      <vt:lpstr>National</vt:lpstr>
      <vt:lpstr>Genetic variation in antioxidant pathway and prostate cancer progression, SELECT</vt:lpstr>
      <vt:lpstr>Regional</vt:lpstr>
      <vt:lpstr>2011	Keynote Address: Prevention of Lethal Prostate Cancer: opportunities and no</vt:lpstr>
      <vt:lpstr>b. Professional Leadership Roles related to Teaching</vt:lpstr>
      <vt:lpstr>3. Description of Teaching Award(s) Received</vt:lpstr>
      <vt:lpstr>Part III: Bibliography</vt:lpstr>
      <vt:lpstr>Original Articles</vt:lpstr>
      <vt:lpstr/>
      <vt:lpstr/>
      <vt:lpstr>Original Articles</vt:lpstr>
    </vt:vector>
  </TitlesOfParts>
  <Company>Channing Laboratory</Company>
  <LinksUpToDate>false</LinksUpToDate>
  <CharactersWithSpaces>87551</CharactersWithSpaces>
  <SharedDoc>false</SharedDoc>
  <HLinks>
    <vt:vector size="120" baseType="variant">
      <vt:variant>
        <vt:i4>3080296</vt:i4>
      </vt:variant>
      <vt:variant>
        <vt:i4>57</vt:i4>
      </vt:variant>
      <vt:variant>
        <vt:i4>0</vt:i4>
      </vt:variant>
      <vt:variant>
        <vt:i4>5</vt:i4>
      </vt:variant>
      <vt:variant>
        <vt:lpwstr>javascript:AL_get(this, 'jour', 'Adv Exp Med Biol.');</vt:lpwstr>
      </vt:variant>
      <vt:variant>
        <vt:lpwstr/>
      </vt:variant>
      <vt:variant>
        <vt:i4>3276819</vt:i4>
      </vt:variant>
      <vt:variant>
        <vt:i4>54</vt:i4>
      </vt:variant>
      <vt:variant>
        <vt:i4>0</vt:i4>
      </vt:variant>
      <vt:variant>
        <vt:i4>5</vt:i4>
      </vt:variant>
      <vt:variant>
        <vt:lpwstr>http://www.ncbi.nlm.nih.gov/pubmed/22315365</vt:lpwstr>
      </vt:variant>
      <vt:variant>
        <vt:lpwstr/>
      </vt:variant>
      <vt:variant>
        <vt:i4>3670034</vt:i4>
      </vt:variant>
      <vt:variant>
        <vt:i4>51</vt:i4>
      </vt:variant>
      <vt:variant>
        <vt:i4>0</vt:i4>
      </vt:variant>
      <vt:variant>
        <vt:i4>5</vt:i4>
      </vt:variant>
      <vt:variant>
        <vt:lpwstr>http://www.ncbi.nlm.nih.gov/pubmed/22159221</vt:lpwstr>
      </vt:variant>
      <vt:variant>
        <vt:lpwstr/>
      </vt:variant>
      <vt:variant>
        <vt:i4>3342363</vt:i4>
      </vt:variant>
      <vt:variant>
        <vt:i4>48</vt:i4>
      </vt:variant>
      <vt:variant>
        <vt:i4>0</vt:i4>
      </vt:variant>
      <vt:variant>
        <vt:i4>5</vt:i4>
      </vt:variant>
      <vt:variant>
        <vt:lpwstr>http://www.ncbi.nlm.nih.gov/pubmed/22190107</vt:lpwstr>
      </vt:variant>
      <vt:variant>
        <vt:lpwstr/>
      </vt:variant>
      <vt:variant>
        <vt:i4>3276819</vt:i4>
      </vt:variant>
      <vt:variant>
        <vt:i4>45</vt:i4>
      </vt:variant>
      <vt:variant>
        <vt:i4>0</vt:i4>
      </vt:variant>
      <vt:variant>
        <vt:i4>5</vt:i4>
      </vt:variant>
      <vt:variant>
        <vt:lpwstr>http://www.ncbi.nlm.nih.gov/pubmed/21960694</vt:lpwstr>
      </vt:variant>
      <vt:variant>
        <vt:lpwstr/>
      </vt:variant>
      <vt:variant>
        <vt:i4>3670038</vt:i4>
      </vt:variant>
      <vt:variant>
        <vt:i4>42</vt:i4>
      </vt:variant>
      <vt:variant>
        <vt:i4>0</vt:i4>
      </vt:variant>
      <vt:variant>
        <vt:i4>5</vt:i4>
      </vt:variant>
      <vt:variant>
        <vt:lpwstr>http://www.ncbi.nlm.nih.gov/pubmed/22079732</vt:lpwstr>
      </vt:variant>
      <vt:variant>
        <vt:lpwstr/>
      </vt:variant>
      <vt:variant>
        <vt:i4>3670045</vt:i4>
      </vt:variant>
      <vt:variant>
        <vt:i4>39</vt:i4>
      </vt:variant>
      <vt:variant>
        <vt:i4>0</vt:i4>
      </vt:variant>
      <vt:variant>
        <vt:i4>5</vt:i4>
      </vt:variant>
      <vt:variant>
        <vt:lpwstr>http://www.ncbi.nlm.nih.gov/pubmed/21866549</vt:lpwstr>
      </vt:variant>
      <vt:variant>
        <vt:lpwstr/>
      </vt:variant>
      <vt:variant>
        <vt:i4>327723</vt:i4>
      </vt:variant>
      <vt:variant>
        <vt:i4>36</vt:i4>
      </vt:variant>
      <vt:variant>
        <vt:i4>0</vt:i4>
      </vt:variant>
      <vt:variant>
        <vt:i4>5</vt:i4>
      </vt:variant>
      <vt:variant>
        <vt:lpwstr>http://www.ncbi.nlm.nih.gov.ezp-prod1.hul.harvard.edu/pubmed/21713964</vt:lpwstr>
      </vt:variant>
      <vt:variant>
        <vt:lpwstr/>
      </vt:variant>
      <vt:variant>
        <vt:i4>3211281</vt:i4>
      </vt:variant>
      <vt:variant>
        <vt:i4>33</vt:i4>
      </vt:variant>
      <vt:variant>
        <vt:i4>0</vt:i4>
      </vt:variant>
      <vt:variant>
        <vt:i4>5</vt:i4>
      </vt:variant>
      <vt:variant>
        <vt:lpwstr>http://www.ncbi.nlm.nih.gov/pubmed/21494639</vt:lpwstr>
      </vt:variant>
      <vt:variant>
        <vt:lpwstr/>
      </vt:variant>
      <vt:variant>
        <vt:i4>3407889</vt:i4>
      </vt:variant>
      <vt:variant>
        <vt:i4>30</vt:i4>
      </vt:variant>
      <vt:variant>
        <vt:i4>0</vt:i4>
      </vt:variant>
      <vt:variant>
        <vt:i4>5</vt:i4>
      </vt:variant>
      <vt:variant>
        <vt:lpwstr>http://www.ncbi.nlm.nih.gov/pubmed/21537045</vt:lpwstr>
      </vt:variant>
      <vt:variant>
        <vt:lpwstr/>
      </vt:variant>
      <vt:variant>
        <vt:i4>3997717</vt:i4>
      </vt:variant>
      <vt:variant>
        <vt:i4>27</vt:i4>
      </vt:variant>
      <vt:variant>
        <vt:i4>0</vt:i4>
      </vt:variant>
      <vt:variant>
        <vt:i4>5</vt:i4>
      </vt:variant>
      <vt:variant>
        <vt:lpwstr>http://www.ncbi.nlm.nih.gov/pubmed/21563195</vt:lpwstr>
      </vt:variant>
      <vt:variant>
        <vt:lpwstr/>
      </vt:variant>
      <vt:variant>
        <vt:i4>3342357</vt:i4>
      </vt:variant>
      <vt:variant>
        <vt:i4>24</vt:i4>
      </vt:variant>
      <vt:variant>
        <vt:i4>0</vt:i4>
      </vt:variant>
      <vt:variant>
        <vt:i4>5</vt:i4>
      </vt:variant>
      <vt:variant>
        <vt:lpwstr>http://www.ncbi.nlm.nih.gov/pubmed/21421545</vt:lpwstr>
      </vt:variant>
      <vt:variant>
        <vt:lpwstr/>
      </vt:variant>
      <vt:variant>
        <vt:i4>3670037</vt:i4>
      </vt:variant>
      <vt:variant>
        <vt:i4>21</vt:i4>
      </vt:variant>
      <vt:variant>
        <vt:i4>0</vt:i4>
      </vt:variant>
      <vt:variant>
        <vt:i4>5</vt:i4>
      </vt:variant>
      <vt:variant>
        <vt:lpwstr>http://www.ncbi.nlm.nih.gov/pubmed/20576793</vt:lpwstr>
      </vt:variant>
      <vt:variant>
        <vt:lpwstr/>
      </vt:variant>
      <vt:variant>
        <vt:i4>5570571</vt:i4>
      </vt:variant>
      <vt:variant>
        <vt:i4>18</vt:i4>
      </vt:variant>
      <vt:variant>
        <vt:i4>0</vt:i4>
      </vt:variant>
      <vt:variant>
        <vt:i4>5</vt:i4>
      </vt:variant>
      <vt:variant>
        <vt:lpwstr>javascript:AL_get(this, 'jour', 'Eur %0d%0aUrol.');</vt:lpwstr>
      </vt:variant>
      <vt:variant>
        <vt:lpwstr/>
      </vt:variant>
      <vt:variant>
        <vt:i4>3145757</vt:i4>
      </vt:variant>
      <vt:variant>
        <vt:i4>15</vt:i4>
      </vt:variant>
      <vt:variant>
        <vt:i4>0</vt:i4>
      </vt:variant>
      <vt:variant>
        <vt:i4>5</vt:i4>
      </vt:variant>
      <vt:variant>
        <vt:lpwstr>http://www.ncbi.nlm.nih.gov/pubmed/20484221</vt:lpwstr>
      </vt:variant>
      <vt:variant>
        <vt:lpwstr/>
      </vt:variant>
      <vt:variant>
        <vt:i4>5898262</vt:i4>
      </vt:variant>
      <vt:variant>
        <vt:i4>12</vt:i4>
      </vt:variant>
      <vt:variant>
        <vt:i4>0</vt:i4>
      </vt:variant>
      <vt:variant>
        <vt:i4>5</vt:i4>
      </vt:variant>
      <vt:variant>
        <vt:lpwstr>http://www.ncbi.nlm.nih.gov/pubmed/19549893?ordinalpos=1&amp;itool=EntrezSystem2.PEntrez.Pubmed.Pubmed_ResultsPanel.Pubmed_DefaultReportPanel.Pubmed_RVDocSum</vt:lpwstr>
      </vt:variant>
      <vt:variant>
        <vt:lpwstr/>
      </vt:variant>
      <vt:variant>
        <vt:i4>7798870</vt:i4>
      </vt:variant>
      <vt:variant>
        <vt:i4>9</vt:i4>
      </vt:variant>
      <vt:variant>
        <vt:i4>0</vt:i4>
      </vt:variant>
      <vt:variant>
        <vt:i4>5</vt:i4>
      </vt:variant>
      <vt:variant>
        <vt:lpwstr>http://www.ncbi.nlm.nih.gov/pubmed/18615538?ordinalpos=2&amp;itool=EntrezSystem2.PEntrez.Pubmed.Pubmed_ResultsPanel.Pubmed_RVDocSum</vt:lpwstr>
      </vt:variant>
      <vt:variant>
        <vt:lpwstr/>
      </vt:variant>
      <vt:variant>
        <vt:i4>3801089</vt:i4>
      </vt:variant>
      <vt:variant>
        <vt:i4>6</vt:i4>
      </vt:variant>
      <vt:variant>
        <vt:i4>0</vt:i4>
      </vt:variant>
      <vt:variant>
        <vt:i4>5</vt:i4>
      </vt:variant>
      <vt:variant>
        <vt:lpwstr>http://www.ncbi.nlm.nih.gov/sites/entrez?Db=pubmed&amp;Cmd=ShowDetailView&amp;TermToSearch=18006911&amp;ordinalpos=2&amp;itool=EntrezSystem2.PEntrez.Pubmed.Pubmed_ResultsPanel.Pubmed_RVDocSum</vt:lpwstr>
      </vt:variant>
      <vt:variant>
        <vt:lpwstr/>
      </vt:variant>
      <vt:variant>
        <vt:i4>7667741</vt:i4>
      </vt:variant>
      <vt:variant>
        <vt:i4>3</vt:i4>
      </vt:variant>
      <vt:variant>
        <vt:i4>0</vt:i4>
      </vt:variant>
      <vt:variant>
        <vt:i4>5</vt:i4>
      </vt:variant>
      <vt:variant>
        <vt:lpwstr>http://www.ncbi.nlm.nih.gov/entrez/query.fcgi?db=pubmed&amp;cmd=Retrieve&amp;dopt=AbstractPlus&amp;list_uids=17060249&amp;query_hl=3&amp;itool=pubmed_docsum</vt:lpwstr>
      </vt:variant>
      <vt:variant>
        <vt:lpwstr/>
      </vt:variant>
      <vt:variant>
        <vt:i4>2687011</vt:i4>
      </vt:variant>
      <vt:variant>
        <vt:i4>0</vt:i4>
      </vt:variant>
      <vt:variant>
        <vt:i4>0</vt:i4>
      </vt:variant>
      <vt:variant>
        <vt:i4>5</vt:i4>
      </vt:variant>
      <vt:variant>
        <vt:lpwstr>http://www.ncbi.nlm.nih.gov.ezp1.harvard.edu/entrez/query.fcgi?holding=hulib&amp;cmd=Retrieve&amp;db=pubmed&amp;dopt=Abstract&amp;list_uids=16614564&amp;query_hl=7&amp;itool=pubmed_docsu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ICULUM VITAE</dc:title>
  <dc:subject/>
  <dc:creator>jr692</dc:creator>
  <cp:keywords/>
  <dc:description/>
  <cp:lastModifiedBy>Lorelei Mucci</cp:lastModifiedBy>
  <cp:revision>3</cp:revision>
  <cp:lastPrinted>2009-08-10T13:51:00Z</cp:lastPrinted>
  <dcterms:created xsi:type="dcterms:W3CDTF">2013-06-07T19:17:00Z</dcterms:created>
  <dcterms:modified xsi:type="dcterms:W3CDTF">2013-06-07T20:05:00Z</dcterms:modified>
</cp:coreProperties>
</file>